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F443EE" w14:textId="4E2430E8" w:rsidR="00D86E32" w:rsidRPr="00A46ADE" w:rsidRDefault="00FE370E" w:rsidP="00D86E32">
      <w:pPr>
        <w:spacing w:before="360" w:after="360"/>
        <w:jc w:val="center"/>
        <w:rPr>
          <w:b/>
          <w:color w:val="0070C0"/>
          <w:sz w:val="56"/>
          <w:szCs w:val="56"/>
        </w:rPr>
      </w:pPr>
      <w:bookmarkStart w:id="0" w:name="_Toc450127171"/>
      <w:bookmarkStart w:id="1" w:name="_Toc408838290"/>
      <w:bookmarkStart w:id="2" w:name="_Toc409086147"/>
      <w:bookmarkStart w:id="3" w:name="_Toc422753730"/>
      <w:bookmarkStart w:id="4" w:name="_Toc424643770"/>
      <w:bookmarkStart w:id="5" w:name="_Toc407023720"/>
      <w:r w:rsidRPr="00A46ADE">
        <w:rPr>
          <w:noProof/>
          <w:lang w:eastAsia="en-AU"/>
        </w:rPr>
        <mc:AlternateContent>
          <mc:Choice Requires="wps">
            <w:drawing>
              <wp:anchor distT="0" distB="0" distL="114300" distR="114300" simplePos="0" relativeHeight="251615744" behindDoc="0" locked="0" layoutInCell="1" allowOverlap="1" wp14:anchorId="664BE37B" wp14:editId="1342E22B">
                <wp:simplePos x="0" y="0"/>
                <wp:positionH relativeFrom="leftMargin">
                  <wp:align>right</wp:align>
                </wp:positionH>
                <wp:positionV relativeFrom="page">
                  <wp:align>top</wp:align>
                </wp:positionV>
                <wp:extent cx="457200" cy="10861675"/>
                <wp:effectExtent l="57150" t="19050" r="57150" b="73025"/>
                <wp:wrapThrough wrapText="bothSides">
                  <wp:wrapPolygon edited="0">
                    <wp:start x="-2700" y="-38"/>
                    <wp:lineTo x="-1800" y="21707"/>
                    <wp:lineTo x="22500" y="21707"/>
                    <wp:lineTo x="23400" y="-38"/>
                    <wp:lineTo x="-2700" y="-38"/>
                  </wp:wrapPolygon>
                </wp:wrapThrough>
                <wp:docPr id="34" name="Rectangle 34" descr="Decorative"/>
                <wp:cNvGraphicFramePr/>
                <a:graphic xmlns:a="http://schemas.openxmlformats.org/drawingml/2006/main">
                  <a:graphicData uri="http://schemas.microsoft.com/office/word/2010/wordprocessingShape">
                    <wps:wsp>
                      <wps:cNvSpPr/>
                      <wps:spPr>
                        <a:xfrm>
                          <a:off x="0" y="0"/>
                          <a:ext cx="457200" cy="10861675"/>
                        </a:xfrm>
                        <a:prstGeom prst="rect">
                          <a:avLst/>
                        </a:prstGeom>
                        <a:solidFill>
                          <a:srgbClr val="0053BD"/>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CAF2ED" id="Rectangle 34" o:spid="_x0000_s1026" alt="Decorative" style="position:absolute;margin-left:-15.2pt;margin-top:0;width:36pt;height:855.25pt;z-index:251615744;visibility:visible;mso-wrap-style:square;mso-height-percent:0;mso-wrap-distance-left:9pt;mso-wrap-distance-top:0;mso-wrap-distance-right:9pt;mso-wrap-distance-bottom:0;mso-position-horizontal:right;mso-position-horizontal-relative:left-margin-area;mso-position-vertical:top;mso-position-vertical-relative:page;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" fillcolor="#0053bd" stroked="f">
                <v:shadow on="t" color="black" opacity="22937f" origin=",.5" offset="0,.63889mm"/>
                <w10:wrap type="through" anchorx="margin" anchory="page"/>
              </v:rect>
            </w:pict>
          </mc:Fallback>
        </mc:AlternateContent>
      </w:r>
      <w:r w:rsidR="00D86E32" w:rsidRPr="00A46ADE">
        <w:rPr>
          <w:b/>
          <w:color w:val="0070C0"/>
          <w:sz w:val="56"/>
          <w:szCs w:val="56"/>
        </w:rPr>
        <w:t>Children’s experiences of domestic and family violence:</w:t>
      </w:r>
    </w:p>
    <w:p w14:paraId="40DEB1F1" w14:textId="0D468914" w:rsidR="00D86E32" w:rsidRPr="00A46ADE" w:rsidRDefault="00D86E32" w:rsidP="00D86E32">
      <w:pPr>
        <w:spacing w:before="360" w:after="360"/>
        <w:jc w:val="center"/>
        <w:rPr>
          <w:rFonts w:asciiTheme="majorHAnsi" w:hAnsiTheme="majorHAnsi"/>
          <w:i/>
          <w:color w:val="0053BD"/>
          <w:sz w:val="56"/>
          <w:szCs w:val="56"/>
        </w:rPr>
      </w:pPr>
      <w:r w:rsidRPr="00A46ADE">
        <w:rPr>
          <w:b/>
          <w:color w:val="0070C0"/>
          <w:sz w:val="56"/>
          <w:szCs w:val="56"/>
        </w:rPr>
        <w:t>Findings from a meta-synthesis</w:t>
      </w:r>
    </w:p>
    <w:p w14:paraId="5744DB2F" w14:textId="4DED1A3A" w:rsidR="00D86E32" w:rsidRPr="00A46ADE" w:rsidRDefault="00D86E32" w:rsidP="00FE370E">
      <w:pPr>
        <w:spacing w:before="6720" w:line="276" w:lineRule="auto"/>
        <w:rPr>
          <w:b/>
          <w:color w:val="565759"/>
          <w:sz w:val="32"/>
          <w:szCs w:val="32"/>
        </w:rPr>
      </w:pPr>
      <w:r w:rsidRPr="00A46ADE">
        <w:rPr>
          <w:b/>
          <w:color w:val="565759"/>
          <w:sz w:val="32"/>
          <w:szCs w:val="32"/>
        </w:rPr>
        <w:t>Institute of Child Protection Studies</w:t>
      </w:r>
    </w:p>
    <w:p w14:paraId="07998D03" w14:textId="6B735324" w:rsidR="00D86E32" w:rsidRPr="00A46ADE" w:rsidRDefault="00D86E32" w:rsidP="00D86E32">
      <w:pPr>
        <w:spacing w:line="276" w:lineRule="auto"/>
        <w:rPr>
          <w:b/>
          <w:color w:val="565759"/>
          <w:sz w:val="32"/>
          <w:szCs w:val="32"/>
        </w:rPr>
      </w:pPr>
      <w:r w:rsidRPr="00A46ADE">
        <w:rPr>
          <w:b/>
          <w:color w:val="565759"/>
          <w:sz w:val="32"/>
          <w:szCs w:val="32"/>
        </w:rPr>
        <w:t>Australian Catholic University</w:t>
      </w:r>
    </w:p>
    <w:p w14:paraId="40F5F4FB" w14:textId="450449D2" w:rsidR="00D86E32" w:rsidRPr="00A46ADE" w:rsidRDefault="00FE370E" w:rsidP="00D86E32">
      <w:pPr>
        <w:spacing w:before="1080"/>
        <w:rPr>
          <w:b/>
          <w:color w:val="565759"/>
          <w:sz w:val="32"/>
          <w:szCs w:val="32"/>
        </w:rPr>
      </w:pPr>
      <w:r w:rsidRPr="00A46ADE">
        <w:rPr>
          <w:noProof/>
          <w:lang w:eastAsia="en-AU"/>
        </w:rPr>
        <mc:AlternateContent>
          <mc:Choice Requires="wps">
            <w:drawing>
              <wp:anchor distT="0" distB="0" distL="114300" distR="114300" simplePos="0" relativeHeight="251622912" behindDoc="0" locked="0" layoutInCell="1" allowOverlap="1" wp14:anchorId="5217A9CC" wp14:editId="6BF8E8B2">
                <wp:simplePos x="0" y="0"/>
                <wp:positionH relativeFrom="page">
                  <wp:posOffset>846939</wp:posOffset>
                </wp:positionH>
                <wp:positionV relativeFrom="page">
                  <wp:posOffset>9071183</wp:posOffset>
                </wp:positionV>
                <wp:extent cx="2378710" cy="393700"/>
                <wp:effectExtent l="0" t="0" r="2540" b="6350"/>
                <wp:wrapThrough wrapText="bothSides">
                  <wp:wrapPolygon edited="0">
                    <wp:start x="0" y="0"/>
                    <wp:lineTo x="0" y="20903"/>
                    <wp:lineTo x="21450" y="20903"/>
                    <wp:lineTo x="21450" y="0"/>
                    <wp:lineTo x="0" y="0"/>
                  </wp:wrapPolygon>
                </wp:wrapThrough>
                <wp:docPr id="33" name="Rectangle 33" descr="Decorative"/>
                <wp:cNvGraphicFramePr/>
                <a:graphic xmlns:a="http://schemas.openxmlformats.org/drawingml/2006/main">
                  <a:graphicData uri="http://schemas.microsoft.com/office/word/2010/wordprocessingShape">
                    <wps:wsp>
                      <wps:cNvSpPr/>
                      <wps:spPr>
                        <a:xfrm>
                          <a:off x="0" y="0"/>
                          <a:ext cx="2378710" cy="393700"/>
                        </a:xfrm>
                        <a:prstGeom prst="rect">
                          <a:avLst/>
                        </a:prstGeom>
                        <a:solidFill>
                          <a:srgbClr val="0053BD"/>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366FC4" id="Rectangle 33" o:spid="_x0000_s1026" alt="Decorative" style="position:absolute;margin-left:66.7pt;margin-top:714.25pt;width:187.3pt;height:31pt;z-index:2516229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" fillcolor="#0053bd" stroked="f">
                <w10:wrap type="through" anchorx="page" anchory="page"/>
              </v:rect>
            </w:pict>
          </mc:Fallback>
        </mc:AlternateContent>
      </w:r>
      <w:r w:rsidR="00D86E32" w:rsidRPr="00A46ADE">
        <w:rPr>
          <w:b/>
          <w:color w:val="565759"/>
          <w:sz w:val="32"/>
          <w:szCs w:val="32"/>
        </w:rPr>
        <w:t>Debbie Noble-Carr, Morag McArthur &amp; Tim Moore</w:t>
      </w:r>
    </w:p>
    <w:p w14:paraId="2FD07720" w14:textId="5090E4D7" w:rsidR="00C732AA" w:rsidRPr="00A46ADE" w:rsidRDefault="00FE370E" w:rsidP="002F4F70">
      <w:pPr>
        <w:pStyle w:val="ICPSNormal"/>
        <w:rPr>
          <w:rFonts w:eastAsiaTheme="majorEastAsia" w:cstheme="majorBidi"/>
          <w:color w:val="000000" w:themeColor="text1"/>
          <w:sz w:val="28"/>
          <w:szCs w:val="28"/>
        </w:rPr>
      </w:pPr>
      <w:bookmarkStart w:id="6" w:name="_Toc456604401"/>
      <w:r w:rsidRPr="00A46ADE">
        <w:rPr>
          <w:noProof/>
          <w:lang w:eastAsia="en-AU"/>
        </w:rPr>
        <w:drawing>
          <wp:anchor distT="0" distB="0" distL="114300" distR="114300" simplePos="0" relativeHeight="251639296" behindDoc="0" locked="0" layoutInCell="1" allowOverlap="1" wp14:anchorId="59F9714E" wp14:editId="1E3224B8">
            <wp:simplePos x="0" y="0"/>
            <wp:positionH relativeFrom="page">
              <wp:posOffset>3543338</wp:posOffset>
            </wp:positionH>
            <wp:positionV relativeFrom="page">
              <wp:posOffset>8826348</wp:posOffset>
            </wp:positionV>
            <wp:extent cx="1082040" cy="1082040"/>
            <wp:effectExtent l="0" t="0" r="3810" b="3810"/>
            <wp:wrapThrough wrapText="bothSides">
              <wp:wrapPolygon edited="0">
                <wp:start x="0" y="0"/>
                <wp:lineTo x="0" y="21296"/>
                <wp:lineTo x="21296" y="21296"/>
                <wp:lineTo x="21296" y="0"/>
                <wp:lineTo x="0" y="0"/>
              </wp:wrapPolygon>
            </wp:wrapThrough>
            <wp:docPr id="16" name="Picture 16" title="ICP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MYKICPSlogoA4.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2040" cy="1082040"/>
                    </a:xfrm>
                    <a:prstGeom prst="rect">
                      <a:avLst/>
                    </a:prstGeom>
                  </pic:spPr>
                </pic:pic>
              </a:graphicData>
            </a:graphic>
          </wp:anchor>
        </w:drawing>
      </w:r>
      <w:r w:rsidRPr="00A46ADE">
        <w:rPr>
          <w:noProof/>
          <w:lang w:eastAsia="en-AU"/>
        </w:rPr>
        <w:drawing>
          <wp:anchor distT="0" distB="0" distL="114300" distR="114300" simplePos="0" relativeHeight="251641344" behindDoc="1" locked="0" layoutInCell="1" allowOverlap="1" wp14:anchorId="355B7887" wp14:editId="72A84BB7">
            <wp:simplePos x="0" y="0"/>
            <wp:positionH relativeFrom="column">
              <wp:posOffset>3942715</wp:posOffset>
            </wp:positionH>
            <wp:positionV relativeFrom="paragraph">
              <wp:posOffset>351819</wp:posOffset>
            </wp:positionV>
            <wp:extent cx="2583180" cy="977265"/>
            <wp:effectExtent l="0" t="0" r="0" b="0"/>
            <wp:wrapSquare wrapText="bothSides"/>
            <wp:docPr id="17" name="Picture 17" descr="The ACU Logo" title="AC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ganter\AppData\Local\Temp\wz58d8\CMYK\JPG\ACU logo CMYK.jpg"/>
                    <pic:cNvPicPr>
                      <a:picLocks noChangeAspect="1" noChangeArrowheads="1"/>
                    </pic:cNvPicPr>
                  </pic:nvPicPr>
                  <pic:blipFill rotWithShape="1">
                    <a:blip r:embed="rId9">
                      <a:clrChange>
                        <a:clrFrom>
                          <a:srgbClr val="FFFFFE"/>
                        </a:clrFrom>
                        <a:clrTo>
                          <a:srgbClr val="FFFFFE">
                            <a:alpha val="0"/>
                          </a:srgbClr>
                        </a:clrTo>
                      </a:clrChange>
                      <a:extLst>
                        <a:ext uri="{28A0092B-C50C-407E-A947-70E740481C1C}">
                          <a14:useLocalDpi xmlns:a14="http://schemas.microsoft.com/office/drawing/2010/main" val="0"/>
                        </a:ext>
                      </a:extLst>
                    </a:blip>
                    <a:srcRect t="29262" b="32891"/>
                    <a:stretch/>
                  </pic:blipFill>
                  <pic:spPr bwMode="auto">
                    <a:xfrm>
                      <a:off x="0" y="0"/>
                      <a:ext cx="2583180" cy="9772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732AA" w:rsidRPr="00A46ADE">
        <w:rPr>
          <w:noProof/>
          <w:lang w:eastAsia="en-AU"/>
        </w:rPr>
        <mc:AlternateContent>
          <mc:Choice Requires="wps">
            <w:drawing>
              <wp:anchor distT="0" distB="0" distL="114300" distR="114300" simplePos="0" relativeHeight="251632128" behindDoc="0" locked="0" layoutInCell="1" allowOverlap="1" wp14:anchorId="6DEA1AB1" wp14:editId="508E6392">
                <wp:simplePos x="0" y="0"/>
                <wp:positionH relativeFrom="page">
                  <wp:posOffset>1018540</wp:posOffset>
                </wp:positionH>
                <wp:positionV relativeFrom="page">
                  <wp:posOffset>9639300</wp:posOffset>
                </wp:positionV>
                <wp:extent cx="2057400" cy="266700"/>
                <wp:effectExtent l="0" t="0" r="0" b="12700"/>
                <wp:wrapThrough wrapText="bothSides">
                  <wp:wrapPolygon edited="0">
                    <wp:start x="0" y="0"/>
                    <wp:lineTo x="0" y="20571"/>
                    <wp:lineTo x="21333" y="20571"/>
                    <wp:lineTo x="21333" y="0"/>
                    <wp:lineTo x="0" y="0"/>
                  </wp:wrapPolygon>
                </wp:wrapThrough>
                <wp:docPr id="6" name="Text Box 6"/>
                <wp:cNvGraphicFramePr/>
                <a:graphic xmlns:a="http://schemas.openxmlformats.org/drawingml/2006/main">
                  <a:graphicData uri="http://schemas.microsoft.com/office/word/2010/wordprocessingShape">
                    <wps:wsp>
                      <wps:cNvSpPr txBox="1"/>
                      <wps:spPr>
                        <a:xfrm>
                          <a:off x="0" y="0"/>
                          <a:ext cx="2057400" cy="2667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val="1"/>
                          </a:ext>
                        </a:extLst>
                      </wps:spPr>
                      <wps:style>
                        <a:lnRef idx="0">
                          <a:schemeClr val="accent1"/>
                        </a:lnRef>
                        <a:fillRef idx="0">
                          <a:schemeClr val="accent1"/>
                        </a:fillRef>
                        <a:effectRef idx="0">
                          <a:schemeClr val="accent1"/>
                        </a:effectRef>
                        <a:fontRef idx="minor">
                          <a:schemeClr val="dk1"/>
                        </a:fontRef>
                      </wps:style>
                      <wps:txbx>
                        <w:txbxContent>
                          <w:p w14:paraId="4FC10FC7" w14:textId="6EC8D583" w:rsidR="00FC7390" w:rsidRPr="00F77E42" w:rsidRDefault="00FC7390" w:rsidP="00C732AA">
                            <w:pPr>
                              <w:rPr>
                                <w:color w:val="565759"/>
                              </w:rPr>
                            </w:pPr>
                            <w:r>
                              <w:rPr>
                                <w:color w:val="565759"/>
                              </w:rPr>
                              <w:t>April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EA1AB1" id="_x0000_t202" coordsize="21600,21600" o:spt="202" path="m,l,21600r21600,l21600,xe">
                <v:stroke joinstyle="miter"/>
                <v:path gradientshapeok="t" o:connecttype="rect"/>
              </v:shapetype>
              <v:shape id="Text Box 6" o:spid="_x0000_s1026" type="#_x0000_t202" style="position:absolute;left:0;text-align:left;margin-left:80.2pt;margin-top:759pt;width:162pt;height:21pt;z-index:251632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" filled="f" stroked="f">
                <v:textbox inset="0,0,0,0">
                  <w:txbxContent>
                    <w:p w14:paraId="4FC10FC7" w14:textId="6EC8D583" w:rsidR="00FC7390" w:rsidRPr="00F77E42" w:rsidRDefault="00FC7390" w:rsidP="00C732AA">
                      <w:pPr>
                        <w:rPr>
                          <w:color w:val="565759"/>
                        </w:rPr>
                      </w:pPr>
                      <w:r>
                        <w:rPr>
                          <w:color w:val="565759"/>
                        </w:rPr>
                        <w:t>April 2017</w:t>
                      </w:r>
                    </w:p>
                  </w:txbxContent>
                </v:textbox>
                <w10:wrap type="through" anchorx="page" anchory="page"/>
              </v:shape>
            </w:pict>
          </mc:Fallback>
        </mc:AlternateContent>
      </w:r>
      <w:bookmarkEnd w:id="6"/>
      <w:r w:rsidR="00C732AA" w:rsidRPr="00A46ADE">
        <w:br w:type="page"/>
      </w:r>
    </w:p>
    <w:p w14:paraId="6B76DAC4" w14:textId="77777777" w:rsidR="00F73D89" w:rsidRPr="00A46ADE" w:rsidRDefault="00C732AA" w:rsidP="003D3ED3">
      <w:pPr>
        <w:pStyle w:val="ICPSHeading1"/>
      </w:pPr>
      <w:bookmarkStart w:id="7" w:name="_Toc456604402"/>
      <w:bookmarkStart w:id="8" w:name="_Toc479344344"/>
      <w:bookmarkEnd w:id="0"/>
      <w:r w:rsidRPr="00A46ADE">
        <w:lastRenderedPageBreak/>
        <w:t>Acknowledgements</w:t>
      </w:r>
      <w:bookmarkEnd w:id="7"/>
      <w:bookmarkEnd w:id="8"/>
    </w:p>
    <w:p w14:paraId="49B390BB" w14:textId="77777777" w:rsidR="00C732AA" w:rsidRPr="00A46ADE" w:rsidRDefault="00C732AA" w:rsidP="00C732AA">
      <w:pPr>
        <w:pStyle w:val="Heading20"/>
      </w:pPr>
      <w:bookmarkStart w:id="9" w:name="_Toc456604403"/>
      <w:bookmarkStart w:id="10" w:name="_Toc479344345"/>
      <w:r w:rsidRPr="00A46ADE">
        <w:t>Report Authors</w:t>
      </w:r>
      <w:bookmarkEnd w:id="9"/>
      <w:bookmarkEnd w:id="10"/>
    </w:p>
    <w:p w14:paraId="08C435C5" w14:textId="77777777" w:rsidR="00C732AA" w:rsidRPr="00A46ADE" w:rsidRDefault="00522795" w:rsidP="002F4F70">
      <w:pPr>
        <w:pStyle w:val="ICPSNormal"/>
      </w:pPr>
      <w:r w:rsidRPr="00A46ADE">
        <w:t>Debbie Noble-Carr</w:t>
      </w:r>
    </w:p>
    <w:p w14:paraId="6A4F8641" w14:textId="77777777" w:rsidR="00522795" w:rsidRPr="00A46ADE" w:rsidRDefault="00522795" w:rsidP="002F4F70">
      <w:pPr>
        <w:pStyle w:val="ICPSNormal"/>
      </w:pPr>
      <w:r w:rsidRPr="00A46ADE">
        <w:t>Morag McArthur</w:t>
      </w:r>
    </w:p>
    <w:p w14:paraId="07DE5497" w14:textId="77777777" w:rsidR="00522795" w:rsidRPr="00A46ADE" w:rsidRDefault="00522795" w:rsidP="002F4F70">
      <w:pPr>
        <w:pStyle w:val="ICPSNormal"/>
      </w:pPr>
      <w:r w:rsidRPr="00A46ADE">
        <w:t>Tim Moore</w:t>
      </w:r>
    </w:p>
    <w:p w14:paraId="775FEAB0" w14:textId="77777777" w:rsidR="00C732AA" w:rsidRPr="00A46ADE" w:rsidRDefault="00C732AA" w:rsidP="00C732AA">
      <w:pPr>
        <w:pStyle w:val="Heading20"/>
      </w:pPr>
      <w:bookmarkStart w:id="11" w:name="_Toc456604404"/>
      <w:bookmarkStart w:id="12" w:name="_Toc479344346"/>
      <w:r w:rsidRPr="00A46ADE">
        <w:t>Project Team</w:t>
      </w:r>
      <w:bookmarkEnd w:id="11"/>
      <w:bookmarkEnd w:id="12"/>
    </w:p>
    <w:p w14:paraId="35BB46DE" w14:textId="77777777" w:rsidR="00C732AA" w:rsidRPr="00A46ADE" w:rsidRDefault="00152C63" w:rsidP="002F4F70">
      <w:pPr>
        <w:pStyle w:val="ICPSNormal"/>
      </w:pPr>
      <w:r w:rsidRPr="00A46ADE">
        <w:t>The project team acknowledges the assistance and advice provided by Jane K</w:t>
      </w:r>
      <w:r w:rsidR="000A3EF9" w:rsidRPr="00A46ADE">
        <w:t xml:space="preserve">oerner (Research Manager, </w:t>
      </w:r>
      <w:r w:rsidRPr="00A46ADE">
        <w:t>Institute of Child Protection Studies)</w:t>
      </w:r>
      <w:r w:rsidR="000A3EF9" w:rsidRPr="00A46ADE">
        <w:t>,</w:t>
      </w:r>
      <w:r w:rsidRPr="00A46ADE">
        <w:t xml:space="preserve"> Semra Griffiths (ACU Librarian)</w:t>
      </w:r>
      <w:r w:rsidR="000A3EF9" w:rsidRPr="00A46ADE">
        <w:t xml:space="preserve"> and Erin Barry (Communications Manager, Institute of Child Protection Studies)</w:t>
      </w:r>
      <w:r w:rsidRPr="00A46ADE">
        <w:t>.</w:t>
      </w:r>
    </w:p>
    <w:p w14:paraId="6C9A7FE6" w14:textId="77777777" w:rsidR="00C732AA" w:rsidRPr="00A46ADE" w:rsidRDefault="00C732AA" w:rsidP="00C732AA">
      <w:pPr>
        <w:pStyle w:val="Heading20"/>
      </w:pPr>
      <w:bookmarkStart w:id="13" w:name="_Toc456604405"/>
      <w:bookmarkStart w:id="14" w:name="_Toc479344347"/>
      <w:r w:rsidRPr="00A46ADE">
        <w:t>Preferred Citatio</w:t>
      </w:r>
      <w:permStart w:id="1738420663" w:ed="acu.edu.au\erin.barry"/>
      <w:permEnd w:id="1738420663"/>
      <w:r w:rsidRPr="00A46ADE">
        <w:t>n</w:t>
      </w:r>
      <w:bookmarkEnd w:id="13"/>
      <w:bookmarkEnd w:id="14"/>
    </w:p>
    <w:p w14:paraId="61C6FA0A" w14:textId="015F3216" w:rsidR="008E411A" w:rsidRPr="00A46ADE" w:rsidRDefault="00742166" w:rsidP="002F4F70">
      <w:pPr>
        <w:pStyle w:val="ICPSNormal"/>
      </w:pPr>
      <w:bookmarkStart w:id="15" w:name="_Toc450127172"/>
      <w:r w:rsidRPr="00A46ADE">
        <w:t xml:space="preserve">Noble-Carr, D., McArthur, M., &amp; Moore, T. (2017). </w:t>
      </w:r>
      <w:r w:rsidRPr="00A46ADE">
        <w:rPr>
          <w:i/>
        </w:rPr>
        <w:t>Children’s experiences of domestic and family violence: Findings from a meta-synthesis</w:t>
      </w:r>
      <w:r w:rsidRPr="00A46ADE">
        <w:t>. Canberra: Institute of Child Protection Studies, Australian Catholic University.</w:t>
      </w:r>
      <w:r w:rsidR="007720C7" w:rsidRPr="00A46ADE" w:rsidDel="007720C7">
        <w:t xml:space="preserve"> </w:t>
      </w:r>
      <w:bookmarkStart w:id="16" w:name="_Toc456604406"/>
    </w:p>
    <w:p w14:paraId="2FEBBFCB" w14:textId="77777777" w:rsidR="00C732AA" w:rsidRPr="00A46ADE" w:rsidRDefault="00C732AA" w:rsidP="00472051">
      <w:pPr>
        <w:pStyle w:val="Heading20"/>
      </w:pPr>
      <w:bookmarkStart w:id="17" w:name="_Toc479344348"/>
      <w:r w:rsidRPr="00A46ADE">
        <w:t>Institute of Child Protection Studies</w:t>
      </w:r>
      <w:bookmarkEnd w:id="16"/>
      <w:bookmarkEnd w:id="17"/>
    </w:p>
    <w:p w14:paraId="0229A96A" w14:textId="77777777" w:rsidR="00C732AA" w:rsidRPr="00A46ADE" w:rsidRDefault="00C732AA" w:rsidP="002F4F70">
      <w:pPr>
        <w:pStyle w:val="ICPSNormal"/>
      </w:pPr>
      <w:r w:rsidRPr="00A46ADE">
        <w:t xml:space="preserve">Australian Catholic University </w:t>
      </w:r>
    </w:p>
    <w:p w14:paraId="1354F2BF" w14:textId="77777777" w:rsidR="00C732AA" w:rsidRPr="00A46ADE" w:rsidRDefault="00C732AA" w:rsidP="002F4F70">
      <w:pPr>
        <w:pStyle w:val="ICPSNormal"/>
      </w:pPr>
      <w:r w:rsidRPr="00A46ADE">
        <w:t>Postal: PO Box 256, Dickson ACT 2602</w:t>
      </w:r>
    </w:p>
    <w:p w14:paraId="3CF13573" w14:textId="77777777" w:rsidR="00C732AA" w:rsidRPr="00A46ADE" w:rsidRDefault="00C732AA" w:rsidP="002F4F70">
      <w:pPr>
        <w:pStyle w:val="ICPSNormal"/>
      </w:pPr>
      <w:r w:rsidRPr="00A46ADE">
        <w:t xml:space="preserve">Email: </w:t>
      </w:r>
      <w:hyperlink r:id="rId10" w:history="1">
        <w:r w:rsidRPr="00A46ADE">
          <w:rPr>
            <w:rStyle w:val="Hyperlink"/>
          </w:rPr>
          <w:t>icps@acu.edu.au</w:t>
        </w:r>
      </w:hyperlink>
      <w:r w:rsidRPr="00A46ADE">
        <w:t xml:space="preserve"> </w:t>
      </w:r>
    </w:p>
    <w:p w14:paraId="0C9C3FC4" w14:textId="4D782C4D" w:rsidR="00C732AA" w:rsidRPr="00A46ADE" w:rsidRDefault="00D44955" w:rsidP="002F4F70">
      <w:pPr>
        <w:pStyle w:val="ICPSNormal"/>
      </w:pPr>
      <w:hyperlink r:id="rId11" w:history="1">
        <w:r w:rsidR="002E5913" w:rsidRPr="00A46ADE">
          <w:rPr>
            <w:rStyle w:val="Hyperlink"/>
          </w:rPr>
          <w:t>Website: www.acu.edu.au/icps</w:t>
        </w:r>
      </w:hyperlink>
    </w:p>
    <w:p w14:paraId="61470483" w14:textId="77777777" w:rsidR="00C732AA" w:rsidRPr="00A46ADE" w:rsidRDefault="00C732AA" w:rsidP="002F4F70">
      <w:pPr>
        <w:pStyle w:val="ICPSNormal"/>
      </w:pPr>
      <w:r w:rsidRPr="00A46ADE">
        <w:t>Phone: (02) 6209 1228</w:t>
      </w:r>
    </w:p>
    <w:p w14:paraId="7C850C46" w14:textId="77777777" w:rsidR="00C732AA" w:rsidRPr="00A46ADE" w:rsidRDefault="00C732AA" w:rsidP="002F4F70">
      <w:pPr>
        <w:pStyle w:val="ICPSNormal"/>
      </w:pPr>
      <w:r w:rsidRPr="00A46ADE">
        <w:t>The Institute of Child Protection Studies is part of the</w:t>
      </w:r>
      <w:r w:rsidR="003C7622" w:rsidRPr="00A46ADE">
        <w:t xml:space="preserve"> Faculty of Health Sciences</w:t>
      </w:r>
      <w:r w:rsidRPr="00A46ADE">
        <w:t>, ACU.</w:t>
      </w:r>
    </w:p>
    <w:p w14:paraId="1734CED8" w14:textId="77777777" w:rsidR="00C732AA" w:rsidRPr="00A46ADE" w:rsidRDefault="00C732AA">
      <w:pPr>
        <w:spacing w:after="200" w:line="276" w:lineRule="auto"/>
        <w:rPr>
          <w:rFonts w:ascii="Calibri" w:hAnsi="Calibri"/>
          <w:sz w:val="22"/>
          <w:szCs w:val="22"/>
        </w:rPr>
      </w:pPr>
      <w:r w:rsidRPr="00A46ADE">
        <w:br w:type="page"/>
      </w:r>
    </w:p>
    <w:p w14:paraId="2C846D34" w14:textId="3F24EFB2" w:rsidR="008E411A" w:rsidRPr="00A46ADE" w:rsidRDefault="008E411A" w:rsidP="0074301E">
      <w:pPr>
        <w:pStyle w:val="ICPSHeading1"/>
      </w:pPr>
      <w:bookmarkStart w:id="18" w:name="_Toc479344349"/>
      <w:bookmarkStart w:id="19" w:name="_Toc456604409"/>
      <w:r w:rsidRPr="00A46ADE">
        <w:lastRenderedPageBreak/>
        <w:t>Table of Contents</w:t>
      </w:r>
      <w:bookmarkEnd w:id="18"/>
    </w:p>
    <w:sdt>
      <w:sdtPr>
        <w:rPr>
          <w:rFonts w:asciiTheme="minorHAnsi" w:eastAsiaTheme="minorEastAsia" w:hAnsiTheme="minorHAnsi" w:cstheme="minorBidi"/>
          <w:b w:val="0"/>
          <w:bCs w:val="0"/>
          <w:color w:val="auto"/>
          <w:sz w:val="24"/>
          <w:szCs w:val="24"/>
          <w:lang w:eastAsia="en-US"/>
        </w:rPr>
        <w:id w:val="-297448453"/>
        <w:docPartObj>
          <w:docPartGallery w:val="Table of Contents"/>
          <w:docPartUnique/>
        </w:docPartObj>
      </w:sdtPr>
      <w:sdtEndPr>
        <w:rPr>
          <w:noProof/>
        </w:rPr>
      </w:sdtEndPr>
      <w:sdtContent>
        <w:p w14:paraId="181590EA" w14:textId="06851B65" w:rsidR="00DB67E0" w:rsidRPr="00A46ADE" w:rsidRDefault="00DB67E0">
          <w:pPr>
            <w:pStyle w:val="TOCHeading"/>
          </w:pPr>
        </w:p>
        <w:p w14:paraId="0616E3CE" w14:textId="1E0378B1" w:rsidR="00DB67E0" w:rsidRPr="00A46ADE" w:rsidRDefault="00DB67E0" w:rsidP="00DB67E0">
          <w:pPr>
            <w:pStyle w:val="TOC1"/>
          </w:pPr>
          <w:r w:rsidRPr="00A46ADE">
            <w:fldChar w:fldCharType="begin"/>
          </w:r>
          <w:r w:rsidRPr="00A46ADE">
            <w:instrText xml:space="preserve"> TOC \o "1-3" \h \z \u </w:instrText>
          </w:r>
          <w:r w:rsidRPr="00A46ADE">
            <w:fldChar w:fldCharType="separate"/>
          </w:r>
          <w:hyperlink w:anchor="_Toc479344350" w:history="1">
            <w:r w:rsidRPr="00A46ADE">
              <w:rPr>
                <w:rStyle w:val="Hyperlink"/>
              </w:rPr>
              <w:t>Executive Summary</w:t>
            </w:r>
            <w:r w:rsidRPr="00A46ADE">
              <w:rPr>
                <w:webHidden/>
              </w:rPr>
              <w:tab/>
            </w:r>
            <w:r w:rsidRPr="00A46ADE">
              <w:rPr>
                <w:webHidden/>
              </w:rPr>
              <w:fldChar w:fldCharType="begin"/>
            </w:r>
            <w:r w:rsidRPr="00A46ADE">
              <w:rPr>
                <w:webHidden/>
              </w:rPr>
              <w:instrText xml:space="preserve"> PAGEREF _Toc479344350 \h </w:instrText>
            </w:r>
            <w:r w:rsidRPr="00A46ADE">
              <w:rPr>
                <w:webHidden/>
              </w:rPr>
            </w:r>
            <w:r w:rsidRPr="00A46ADE">
              <w:rPr>
                <w:webHidden/>
              </w:rPr>
              <w:fldChar w:fldCharType="separate"/>
            </w:r>
            <w:r w:rsidR="001E5160" w:rsidRPr="00A46ADE">
              <w:rPr>
                <w:webHidden/>
              </w:rPr>
              <w:t>4</w:t>
            </w:r>
            <w:r w:rsidRPr="00A46ADE">
              <w:rPr>
                <w:webHidden/>
              </w:rPr>
              <w:fldChar w:fldCharType="end"/>
            </w:r>
          </w:hyperlink>
        </w:p>
        <w:p w14:paraId="4F23EC4C" w14:textId="4DE88FF9" w:rsidR="00DB67E0" w:rsidRPr="00A46ADE" w:rsidRDefault="00DB67E0" w:rsidP="00DB67E0">
          <w:pPr>
            <w:pStyle w:val="TOC1"/>
          </w:pPr>
          <w:r w:rsidRPr="00A46ADE">
            <w:rPr>
              <w:rStyle w:val="Hyperlink"/>
            </w:rPr>
            <w:br/>
          </w:r>
          <w:hyperlink w:anchor="_Toc479344360" w:history="1">
            <w:r w:rsidRPr="00A46ADE">
              <w:rPr>
                <w:rStyle w:val="Hyperlink"/>
              </w:rPr>
              <w:t>1. Introduction</w:t>
            </w:r>
            <w:r w:rsidRPr="00A46ADE">
              <w:rPr>
                <w:webHidden/>
              </w:rPr>
              <w:tab/>
            </w:r>
            <w:r w:rsidRPr="00A46ADE">
              <w:rPr>
                <w:webHidden/>
              </w:rPr>
              <w:fldChar w:fldCharType="begin"/>
            </w:r>
            <w:r w:rsidRPr="00A46ADE">
              <w:rPr>
                <w:webHidden/>
              </w:rPr>
              <w:instrText xml:space="preserve"> PAGEREF _Toc479344360 \h </w:instrText>
            </w:r>
            <w:r w:rsidRPr="00A46ADE">
              <w:rPr>
                <w:webHidden/>
              </w:rPr>
            </w:r>
            <w:r w:rsidRPr="00A46ADE">
              <w:rPr>
                <w:webHidden/>
              </w:rPr>
              <w:fldChar w:fldCharType="separate"/>
            </w:r>
            <w:r w:rsidR="001E5160" w:rsidRPr="00A46ADE">
              <w:rPr>
                <w:webHidden/>
              </w:rPr>
              <w:t>8</w:t>
            </w:r>
            <w:r w:rsidRPr="00A46ADE">
              <w:rPr>
                <w:webHidden/>
              </w:rPr>
              <w:fldChar w:fldCharType="end"/>
            </w:r>
          </w:hyperlink>
        </w:p>
        <w:p w14:paraId="302CEEE3" w14:textId="6DE82CF4" w:rsidR="00DB67E0" w:rsidRPr="00A46ADE" w:rsidRDefault="00DB67E0" w:rsidP="00DB67E0">
          <w:pPr>
            <w:pStyle w:val="TOC1"/>
          </w:pPr>
          <w:r w:rsidRPr="00A46ADE">
            <w:rPr>
              <w:rStyle w:val="Hyperlink"/>
            </w:rPr>
            <w:br/>
          </w:r>
          <w:hyperlink w:anchor="_Toc479344361" w:history="1">
            <w:r w:rsidRPr="00A46ADE">
              <w:rPr>
                <w:rStyle w:val="Hyperlink"/>
              </w:rPr>
              <w:t>2. Meta-Synthesis Methodology and Scope</w:t>
            </w:r>
            <w:r w:rsidRPr="00A46ADE">
              <w:rPr>
                <w:webHidden/>
              </w:rPr>
              <w:tab/>
            </w:r>
            <w:r w:rsidRPr="00A46ADE">
              <w:rPr>
                <w:webHidden/>
              </w:rPr>
              <w:fldChar w:fldCharType="begin"/>
            </w:r>
            <w:r w:rsidRPr="00A46ADE">
              <w:rPr>
                <w:webHidden/>
              </w:rPr>
              <w:instrText xml:space="preserve"> PAGEREF _Toc479344361 \h </w:instrText>
            </w:r>
            <w:r w:rsidRPr="00A46ADE">
              <w:rPr>
                <w:webHidden/>
              </w:rPr>
            </w:r>
            <w:r w:rsidRPr="00A46ADE">
              <w:rPr>
                <w:webHidden/>
              </w:rPr>
              <w:fldChar w:fldCharType="separate"/>
            </w:r>
            <w:r w:rsidR="001E5160" w:rsidRPr="00A46ADE">
              <w:rPr>
                <w:webHidden/>
              </w:rPr>
              <w:t>9</w:t>
            </w:r>
            <w:r w:rsidRPr="00A46ADE">
              <w:rPr>
                <w:webHidden/>
              </w:rPr>
              <w:fldChar w:fldCharType="end"/>
            </w:r>
          </w:hyperlink>
        </w:p>
        <w:p w14:paraId="46D534AF" w14:textId="7F118340" w:rsidR="00DB67E0" w:rsidRPr="00A46ADE" w:rsidRDefault="00DB67E0" w:rsidP="00DB67E0">
          <w:pPr>
            <w:pStyle w:val="TOC2"/>
            <w:rPr>
              <w:noProof/>
              <w:sz w:val="22"/>
              <w:szCs w:val="22"/>
            </w:rPr>
          </w:pPr>
          <w:r w:rsidRPr="00A46ADE">
            <w:rPr>
              <w:rStyle w:val="Hyperlink"/>
              <w:noProof/>
              <w:sz w:val="22"/>
              <w:szCs w:val="22"/>
            </w:rPr>
            <w:br/>
          </w:r>
          <w:hyperlink w:anchor="_Toc479344362" w:history="1">
            <w:r w:rsidRPr="00A46ADE">
              <w:rPr>
                <w:rStyle w:val="Hyperlink"/>
                <w:noProof/>
                <w:sz w:val="22"/>
                <w:szCs w:val="22"/>
              </w:rPr>
              <w:t>2.1 Methods</w:t>
            </w:r>
            <w:r w:rsidRPr="00A46ADE">
              <w:rPr>
                <w:noProof/>
                <w:webHidden/>
                <w:sz w:val="22"/>
                <w:szCs w:val="22"/>
              </w:rPr>
              <w:tab/>
            </w:r>
            <w:r w:rsidRPr="00A46ADE">
              <w:rPr>
                <w:noProof/>
                <w:webHidden/>
                <w:sz w:val="22"/>
                <w:szCs w:val="22"/>
              </w:rPr>
              <w:fldChar w:fldCharType="begin"/>
            </w:r>
            <w:r w:rsidRPr="00A46ADE">
              <w:rPr>
                <w:noProof/>
                <w:webHidden/>
                <w:sz w:val="22"/>
                <w:szCs w:val="22"/>
              </w:rPr>
              <w:instrText xml:space="preserve"> PAGEREF _Toc479344362 \h </w:instrText>
            </w:r>
            <w:r w:rsidRPr="00A46ADE">
              <w:rPr>
                <w:noProof/>
                <w:webHidden/>
                <w:sz w:val="22"/>
                <w:szCs w:val="22"/>
              </w:rPr>
            </w:r>
            <w:r w:rsidRPr="00A46ADE">
              <w:rPr>
                <w:noProof/>
                <w:webHidden/>
                <w:sz w:val="22"/>
                <w:szCs w:val="22"/>
              </w:rPr>
              <w:fldChar w:fldCharType="separate"/>
            </w:r>
            <w:r w:rsidR="001E5160" w:rsidRPr="00A46ADE">
              <w:rPr>
                <w:noProof/>
                <w:webHidden/>
                <w:sz w:val="22"/>
                <w:szCs w:val="22"/>
              </w:rPr>
              <w:t>9</w:t>
            </w:r>
            <w:r w:rsidRPr="00A46ADE">
              <w:rPr>
                <w:noProof/>
                <w:webHidden/>
                <w:sz w:val="22"/>
                <w:szCs w:val="22"/>
              </w:rPr>
              <w:fldChar w:fldCharType="end"/>
            </w:r>
          </w:hyperlink>
        </w:p>
        <w:p w14:paraId="7C52FC94" w14:textId="540B9873" w:rsidR="00DB67E0" w:rsidRPr="00A46ADE" w:rsidRDefault="00D44955" w:rsidP="00DB67E0">
          <w:pPr>
            <w:pStyle w:val="TOC3"/>
            <w:tabs>
              <w:tab w:val="right" w:leader="dot" w:pos="9016"/>
            </w:tabs>
            <w:spacing w:after="0"/>
            <w:ind w:left="567"/>
            <w:rPr>
              <w:noProof/>
              <w:sz w:val="22"/>
              <w:szCs w:val="22"/>
            </w:rPr>
          </w:pPr>
          <w:hyperlink w:anchor="_Toc479344363" w:history="1">
            <w:r w:rsidR="00DB67E0" w:rsidRPr="00A46ADE">
              <w:rPr>
                <w:rStyle w:val="Hyperlink"/>
                <w:noProof/>
                <w:sz w:val="22"/>
                <w:szCs w:val="22"/>
              </w:rPr>
              <w:t>2.1.1 Searching for material</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63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9</w:t>
            </w:r>
            <w:r w:rsidR="00DB67E0" w:rsidRPr="00A46ADE">
              <w:rPr>
                <w:noProof/>
                <w:webHidden/>
                <w:sz w:val="22"/>
                <w:szCs w:val="22"/>
              </w:rPr>
              <w:fldChar w:fldCharType="end"/>
            </w:r>
          </w:hyperlink>
        </w:p>
        <w:p w14:paraId="16B0C642" w14:textId="77777777" w:rsidR="00DB67E0" w:rsidRPr="00A46ADE" w:rsidRDefault="00D44955" w:rsidP="00DB67E0">
          <w:pPr>
            <w:pStyle w:val="TOC3"/>
            <w:tabs>
              <w:tab w:val="right" w:leader="dot" w:pos="9016"/>
            </w:tabs>
            <w:spacing w:after="0"/>
            <w:ind w:left="567"/>
            <w:rPr>
              <w:noProof/>
              <w:sz w:val="22"/>
              <w:szCs w:val="22"/>
            </w:rPr>
          </w:pPr>
          <w:hyperlink w:anchor="_Toc479344364" w:history="1">
            <w:r w:rsidR="00DB67E0" w:rsidRPr="00A46ADE">
              <w:rPr>
                <w:rStyle w:val="Hyperlink"/>
                <w:noProof/>
                <w:sz w:val="22"/>
                <w:szCs w:val="22"/>
              </w:rPr>
              <w:t>2.1.2 Review inclusion and exclusion criteria</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64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10</w:t>
            </w:r>
            <w:r w:rsidR="00DB67E0" w:rsidRPr="00A46ADE">
              <w:rPr>
                <w:noProof/>
                <w:webHidden/>
                <w:sz w:val="22"/>
                <w:szCs w:val="22"/>
              </w:rPr>
              <w:fldChar w:fldCharType="end"/>
            </w:r>
          </w:hyperlink>
        </w:p>
        <w:p w14:paraId="4B7C6896" w14:textId="77777777" w:rsidR="00DB67E0" w:rsidRPr="00A46ADE" w:rsidRDefault="00D44955" w:rsidP="00DB67E0">
          <w:pPr>
            <w:pStyle w:val="TOC3"/>
            <w:tabs>
              <w:tab w:val="right" w:leader="dot" w:pos="9016"/>
            </w:tabs>
            <w:spacing w:after="0"/>
            <w:ind w:left="567"/>
            <w:rPr>
              <w:noProof/>
              <w:sz w:val="22"/>
              <w:szCs w:val="22"/>
            </w:rPr>
          </w:pPr>
          <w:hyperlink w:anchor="_Toc479344367" w:history="1">
            <w:r w:rsidR="00DB67E0" w:rsidRPr="00A46ADE">
              <w:rPr>
                <w:rStyle w:val="Hyperlink"/>
                <w:noProof/>
                <w:sz w:val="22"/>
                <w:szCs w:val="22"/>
              </w:rPr>
              <w:t>2.1.3 Critical Appraisal</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67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12</w:t>
            </w:r>
            <w:r w:rsidR="00DB67E0" w:rsidRPr="00A46ADE">
              <w:rPr>
                <w:noProof/>
                <w:webHidden/>
                <w:sz w:val="22"/>
                <w:szCs w:val="22"/>
              </w:rPr>
              <w:fldChar w:fldCharType="end"/>
            </w:r>
          </w:hyperlink>
        </w:p>
        <w:p w14:paraId="7EC532E2" w14:textId="77777777" w:rsidR="00DB67E0" w:rsidRPr="00A46ADE" w:rsidRDefault="00D44955" w:rsidP="00DB67E0">
          <w:pPr>
            <w:pStyle w:val="TOC3"/>
            <w:tabs>
              <w:tab w:val="right" w:leader="dot" w:pos="9016"/>
            </w:tabs>
            <w:spacing w:after="0"/>
            <w:ind w:left="567"/>
            <w:rPr>
              <w:noProof/>
              <w:sz w:val="22"/>
              <w:szCs w:val="22"/>
            </w:rPr>
          </w:pPr>
          <w:hyperlink w:anchor="_Toc479344368" w:history="1">
            <w:r w:rsidR="00DB67E0" w:rsidRPr="00A46ADE">
              <w:rPr>
                <w:rStyle w:val="Hyperlink"/>
                <w:noProof/>
                <w:sz w:val="22"/>
                <w:szCs w:val="22"/>
              </w:rPr>
              <w:t>2.1.4 Analysis of Studies</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68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12</w:t>
            </w:r>
            <w:r w:rsidR="00DB67E0" w:rsidRPr="00A46ADE">
              <w:rPr>
                <w:noProof/>
                <w:webHidden/>
                <w:sz w:val="22"/>
                <w:szCs w:val="22"/>
              </w:rPr>
              <w:fldChar w:fldCharType="end"/>
            </w:r>
          </w:hyperlink>
        </w:p>
        <w:p w14:paraId="6E3DF39F" w14:textId="5DE51CC5" w:rsidR="00DB67E0" w:rsidRPr="00A46ADE" w:rsidRDefault="00DB67E0" w:rsidP="00DB67E0">
          <w:pPr>
            <w:pStyle w:val="TOC1"/>
          </w:pPr>
          <w:r w:rsidRPr="00A46ADE">
            <w:rPr>
              <w:rStyle w:val="Hyperlink"/>
            </w:rPr>
            <w:br/>
          </w:r>
          <w:hyperlink w:anchor="_Toc479344369" w:history="1">
            <w:r w:rsidRPr="00A46ADE">
              <w:rPr>
                <w:rStyle w:val="Hyperlink"/>
              </w:rPr>
              <w:t>3. Findings</w:t>
            </w:r>
            <w:r w:rsidRPr="00A46ADE">
              <w:rPr>
                <w:webHidden/>
              </w:rPr>
              <w:tab/>
            </w:r>
            <w:r w:rsidRPr="00A46ADE">
              <w:rPr>
                <w:webHidden/>
              </w:rPr>
              <w:fldChar w:fldCharType="begin"/>
            </w:r>
            <w:r w:rsidRPr="00A46ADE">
              <w:rPr>
                <w:webHidden/>
              </w:rPr>
              <w:instrText xml:space="preserve"> PAGEREF _Toc479344369 \h </w:instrText>
            </w:r>
            <w:r w:rsidRPr="00A46ADE">
              <w:rPr>
                <w:webHidden/>
              </w:rPr>
            </w:r>
            <w:r w:rsidRPr="00A46ADE">
              <w:rPr>
                <w:webHidden/>
              </w:rPr>
              <w:fldChar w:fldCharType="separate"/>
            </w:r>
            <w:r w:rsidR="001E5160" w:rsidRPr="00A46ADE">
              <w:rPr>
                <w:webHidden/>
              </w:rPr>
              <w:t>14</w:t>
            </w:r>
            <w:r w:rsidRPr="00A46ADE">
              <w:rPr>
                <w:webHidden/>
              </w:rPr>
              <w:fldChar w:fldCharType="end"/>
            </w:r>
          </w:hyperlink>
        </w:p>
        <w:p w14:paraId="59B80DC7" w14:textId="398D8869" w:rsidR="00DB67E0" w:rsidRPr="00A46ADE" w:rsidRDefault="00DB67E0" w:rsidP="00DB67E0">
          <w:pPr>
            <w:pStyle w:val="TOC2"/>
            <w:rPr>
              <w:noProof/>
              <w:sz w:val="22"/>
              <w:szCs w:val="22"/>
            </w:rPr>
          </w:pPr>
          <w:r w:rsidRPr="00A46ADE">
            <w:rPr>
              <w:rStyle w:val="Hyperlink"/>
              <w:noProof/>
              <w:sz w:val="22"/>
              <w:szCs w:val="22"/>
            </w:rPr>
            <w:br/>
          </w:r>
          <w:hyperlink w:anchor="_Toc479344370" w:history="1">
            <w:r w:rsidRPr="00A46ADE">
              <w:rPr>
                <w:rStyle w:val="Hyperlink"/>
                <w:noProof/>
                <w:sz w:val="22"/>
                <w:szCs w:val="22"/>
              </w:rPr>
              <w:t>3.1 Nature and extent of the evidence</w:t>
            </w:r>
            <w:r w:rsidRPr="00A46ADE">
              <w:rPr>
                <w:noProof/>
                <w:webHidden/>
                <w:sz w:val="22"/>
                <w:szCs w:val="22"/>
              </w:rPr>
              <w:tab/>
            </w:r>
            <w:r w:rsidRPr="00A46ADE">
              <w:rPr>
                <w:noProof/>
                <w:webHidden/>
                <w:sz w:val="22"/>
                <w:szCs w:val="22"/>
              </w:rPr>
              <w:fldChar w:fldCharType="begin"/>
            </w:r>
            <w:r w:rsidRPr="00A46ADE">
              <w:rPr>
                <w:noProof/>
                <w:webHidden/>
                <w:sz w:val="22"/>
                <w:szCs w:val="22"/>
              </w:rPr>
              <w:instrText xml:space="preserve"> PAGEREF _Toc479344370 \h </w:instrText>
            </w:r>
            <w:r w:rsidRPr="00A46ADE">
              <w:rPr>
                <w:noProof/>
                <w:webHidden/>
                <w:sz w:val="22"/>
                <w:szCs w:val="22"/>
              </w:rPr>
            </w:r>
            <w:r w:rsidRPr="00A46ADE">
              <w:rPr>
                <w:noProof/>
                <w:webHidden/>
                <w:sz w:val="22"/>
                <w:szCs w:val="22"/>
              </w:rPr>
              <w:fldChar w:fldCharType="separate"/>
            </w:r>
            <w:r w:rsidR="001E5160" w:rsidRPr="00A46ADE">
              <w:rPr>
                <w:noProof/>
                <w:webHidden/>
                <w:sz w:val="22"/>
                <w:szCs w:val="22"/>
              </w:rPr>
              <w:t>14</w:t>
            </w:r>
            <w:r w:rsidRPr="00A46ADE">
              <w:rPr>
                <w:noProof/>
                <w:webHidden/>
                <w:sz w:val="22"/>
                <w:szCs w:val="22"/>
              </w:rPr>
              <w:fldChar w:fldCharType="end"/>
            </w:r>
          </w:hyperlink>
        </w:p>
        <w:p w14:paraId="04F55E3E" w14:textId="5BE4540F" w:rsidR="00DB67E0" w:rsidRPr="00A46ADE" w:rsidRDefault="00D44955" w:rsidP="00DB67E0">
          <w:pPr>
            <w:pStyle w:val="TOC3"/>
            <w:tabs>
              <w:tab w:val="right" w:leader="dot" w:pos="9016"/>
            </w:tabs>
            <w:spacing w:after="0"/>
            <w:ind w:left="567"/>
            <w:rPr>
              <w:noProof/>
              <w:sz w:val="22"/>
              <w:szCs w:val="22"/>
            </w:rPr>
          </w:pPr>
          <w:hyperlink w:anchor="_Toc479344371" w:history="1">
            <w:r w:rsidR="00DB67E0" w:rsidRPr="00A46ADE">
              <w:rPr>
                <w:rStyle w:val="Hyperlink"/>
                <w:noProof/>
                <w:sz w:val="22"/>
                <w:szCs w:val="22"/>
              </w:rPr>
              <w:t>3.1.1 Number of child participants</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71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14</w:t>
            </w:r>
            <w:r w:rsidR="00DB67E0" w:rsidRPr="00A46ADE">
              <w:rPr>
                <w:noProof/>
                <w:webHidden/>
                <w:sz w:val="22"/>
                <w:szCs w:val="22"/>
              </w:rPr>
              <w:fldChar w:fldCharType="end"/>
            </w:r>
          </w:hyperlink>
        </w:p>
        <w:p w14:paraId="542D26EC" w14:textId="77777777" w:rsidR="00DB67E0" w:rsidRPr="00A46ADE" w:rsidRDefault="00D44955" w:rsidP="00DB67E0">
          <w:pPr>
            <w:pStyle w:val="TOC3"/>
            <w:tabs>
              <w:tab w:val="right" w:leader="dot" w:pos="9016"/>
            </w:tabs>
            <w:spacing w:after="0"/>
            <w:ind w:left="567"/>
            <w:rPr>
              <w:noProof/>
              <w:sz w:val="22"/>
              <w:szCs w:val="22"/>
            </w:rPr>
          </w:pPr>
          <w:hyperlink w:anchor="_Toc479344372" w:history="1">
            <w:r w:rsidR="00DB67E0" w:rsidRPr="00A46ADE">
              <w:rPr>
                <w:rStyle w:val="Hyperlink"/>
                <w:noProof/>
                <w:sz w:val="22"/>
                <w:szCs w:val="22"/>
              </w:rPr>
              <w:t>3.1.2 Profile of child participants</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72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15</w:t>
            </w:r>
            <w:r w:rsidR="00DB67E0" w:rsidRPr="00A46ADE">
              <w:rPr>
                <w:noProof/>
                <w:webHidden/>
                <w:sz w:val="22"/>
                <w:szCs w:val="22"/>
              </w:rPr>
              <w:fldChar w:fldCharType="end"/>
            </w:r>
          </w:hyperlink>
        </w:p>
        <w:p w14:paraId="633B00A0" w14:textId="77777777" w:rsidR="00DB67E0" w:rsidRPr="00A46ADE" w:rsidRDefault="00D44955" w:rsidP="00DB67E0">
          <w:pPr>
            <w:pStyle w:val="TOC3"/>
            <w:tabs>
              <w:tab w:val="right" w:leader="dot" w:pos="9016"/>
            </w:tabs>
            <w:spacing w:after="0"/>
            <w:ind w:left="567"/>
            <w:rPr>
              <w:noProof/>
              <w:sz w:val="22"/>
              <w:szCs w:val="22"/>
            </w:rPr>
          </w:pPr>
          <w:hyperlink w:anchor="_Toc479344373" w:history="1">
            <w:r w:rsidR="00DB67E0" w:rsidRPr="00A46ADE">
              <w:rPr>
                <w:rStyle w:val="Hyperlink"/>
                <w:noProof/>
                <w:sz w:val="22"/>
                <w:szCs w:val="22"/>
              </w:rPr>
              <w:t>3.1.3 Focus of studies</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73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15</w:t>
            </w:r>
            <w:r w:rsidR="00DB67E0" w:rsidRPr="00A46ADE">
              <w:rPr>
                <w:noProof/>
                <w:webHidden/>
                <w:sz w:val="22"/>
                <w:szCs w:val="22"/>
              </w:rPr>
              <w:fldChar w:fldCharType="end"/>
            </w:r>
          </w:hyperlink>
        </w:p>
        <w:p w14:paraId="6993F29C" w14:textId="77777777" w:rsidR="00DB67E0" w:rsidRPr="00A46ADE" w:rsidRDefault="00D44955" w:rsidP="00DB67E0">
          <w:pPr>
            <w:pStyle w:val="TOC3"/>
            <w:tabs>
              <w:tab w:val="right" w:leader="dot" w:pos="9016"/>
            </w:tabs>
            <w:spacing w:after="0"/>
            <w:ind w:left="567"/>
            <w:rPr>
              <w:noProof/>
              <w:sz w:val="22"/>
              <w:szCs w:val="22"/>
            </w:rPr>
          </w:pPr>
          <w:hyperlink w:anchor="_Toc479344374" w:history="1">
            <w:r w:rsidR="00DB67E0" w:rsidRPr="00A46ADE">
              <w:rPr>
                <w:rStyle w:val="Hyperlink"/>
                <w:noProof/>
                <w:sz w:val="22"/>
                <w:szCs w:val="22"/>
              </w:rPr>
              <w:t>3.1.4 Methodologies and methods employed by researchers</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74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16</w:t>
            </w:r>
            <w:r w:rsidR="00DB67E0" w:rsidRPr="00A46ADE">
              <w:rPr>
                <w:noProof/>
                <w:webHidden/>
                <w:sz w:val="22"/>
                <w:szCs w:val="22"/>
              </w:rPr>
              <w:fldChar w:fldCharType="end"/>
            </w:r>
          </w:hyperlink>
        </w:p>
        <w:p w14:paraId="6BCF2781" w14:textId="77777777" w:rsidR="00DB67E0" w:rsidRPr="00A46ADE" w:rsidRDefault="00D44955" w:rsidP="00DB67E0">
          <w:pPr>
            <w:pStyle w:val="TOC3"/>
            <w:tabs>
              <w:tab w:val="right" w:leader="dot" w:pos="9016"/>
            </w:tabs>
            <w:spacing w:after="0"/>
            <w:ind w:left="567"/>
            <w:rPr>
              <w:noProof/>
              <w:sz w:val="22"/>
              <w:szCs w:val="22"/>
            </w:rPr>
          </w:pPr>
          <w:hyperlink w:anchor="_Toc479344375" w:history="1">
            <w:r w:rsidR="00DB67E0" w:rsidRPr="00A46ADE">
              <w:rPr>
                <w:rStyle w:val="Hyperlink"/>
                <w:noProof/>
                <w:sz w:val="22"/>
                <w:szCs w:val="22"/>
              </w:rPr>
              <w:t>3.1.5 Quality of available evidence</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75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16</w:t>
            </w:r>
            <w:r w:rsidR="00DB67E0" w:rsidRPr="00A46ADE">
              <w:rPr>
                <w:noProof/>
                <w:webHidden/>
                <w:sz w:val="22"/>
                <w:szCs w:val="22"/>
              </w:rPr>
              <w:fldChar w:fldCharType="end"/>
            </w:r>
          </w:hyperlink>
        </w:p>
        <w:p w14:paraId="052B8218" w14:textId="77777777" w:rsidR="00DB67E0" w:rsidRPr="00A46ADE" w:rsidRDefault="00D44955" w:rsidP="00DB67E0">
          <w:pPr>
            <w:pStyle w:val="TOC3"/>
            <w:tabs>
              <w:tab w:val="right" w:leader="dot" w:pos="9016"/>
            </w:tabs>
            <w:spacing w:after="0"/>
            <w:ind w:left="567"/>
            <w:rPr>
              <w:noProof/>
              <w:sz w:val="22"/>
              <w:szCs w:val="22"/>
            </w:rPr>
          </w:pPr>
          <w:hyperlink w:anchor="_Toc479344376" w:history="1">
            <w:r w:rsidR="00DB67E0" w:rsidRPr="00A46ADE">
              <w:rPr>
                <w:rStyle w:val="Hyperlink"/>
                <w:noProof/>
                <w:sz w:val="22"/>
                <w:szCs w:val="22"/>
              </w:rPr>
              <w:t>3.1.6 Trends in the available evidence</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76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17</w:t>
            </w:r>
            <w:r w:rsidR="00DB67E0" w:rsidRPr="00A46ADE">
              <w:rPr>
                <w:noProof/>
                <w:webHidden/>
                <w:sz w:val="22"/>
                <w:szCs w:val="22"/>
              </w:rPr>
              <w:fldChar w:fldCharType="end"/>
            </w:r>
          </w:hyperlink>
        </w:p>
        <w:p w14:paraId="712A7A5A" w14:textId="77777777" w:rsidR="00DB67E0" w:rsidRPr="00A46ADE" w:rsidRDefault="00D44955" w:rsidP="00DB67E0">
          <w:pPr>
            <w:pStyle w:val="TOC3"/>
            <w:tabs>
              <w:tab w:val="right" w:leader="dot" w:pos="9016"/>
            </w:tabs>
            <w:spacing w:after="0"/>
            <w:ind w:left="567"/>
            <w:rPr>
              <w:noProof/>
              <w:sz w:val="22"/>
              <w:szCs w:val="22"/>
            </w:rPr>
          </w:pPr>
          <w:hyperlink w:anchor="_Toc479344377" w:history="1">
            <w:r w:rsidR="00DB67E0" w:rsidRPr="00A46ADE">
              <w:rPr>
                <w:rStyle w:val="Hyperlink"/>
                <w:noProof/>
                <w:sz w:val="22"/>
                <w:szCs w:val="22"/>
              </w:rPr>
              <w:t>3.1.7 Limitations and gaps in the available evidence</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77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18</w:t>
            </w:r>
            <w:r w:rsidR="00DB67E0" w:rsidRPr="00A46ADE">
              <w:rPr>
                <w:noProof/>
                <w:webHidden/>
                <w:sz w:val="22"/>
                <w:szCs w:val="22"/>
              </w:rPr>
              <w:fldChar w:fldCharType="end"/>
            </w:r>
          </w:hyperlink>
        </w:p>
        <w:p w14:paraId="05A4D246" w14:textId="05B6EBA1" w:rsidR="00DB67E0" w:rsidRPr="00A46ADE" w:rsidRDefault="00DB67E0" w:rsidP="00DB67E0">
          <w:pPr>
            <w:pStyle w:val="TOC2"/>
            <w:rPr>
              <w:noProof/>
              <w:sz w:val="22"/>
              <w:szCs w:val="22"/>
            </w:rPr>
          </w:pPr>
          <w:r w:rsidRPr="00A46ADE">
            <w:rPr>
              <w:rStyle w:val="Hyperlink"/>
              <w:noProof/>
              <w:sz w:val="22"/>
              <w:szCs w:val="22"/>
            </w:rPr>
            <w:br/>
          </w:r>
          <w:hyperlink w:anchor="_Toc479344378" w:history="1">
            <w:r w:rsidRPr="00A46ADE">
              <w:rPr>
                <w:rStyle w:val="Hyperlink"/>
                <w:noProof/>
                <w:sz w:val="22"/>
                <w:szCs w:val="22"/>
              </w:rPr>
              <w:t>3.2 Children’s perceptions of their experiences and needs</w:t>
            </w:r>
            <w:r w:rsidRPr="00A46ADE">
              <w:rPr>
                <w:noProof/>
                <w:webHidden/>
                <w:sz w:val="22"/>
                <w:szCs w:val="22"/>
              </w:rPr>
              <w:tab/>
            </w:r>
            <w:r w:rsidRPr="00A46ADE">
              <w:rPr>
                <w:noProof/>
                <w:webHidden/>
                <w:sz w:val="22"/>
                <w:szCs w:val="22"/>
              </w:rPr>
              <w:fldChar w:fldCharType="begin"/>
            </w:r>
            <w:r w:rsidRPr="00A46ADE">
              <w:rPr>
                <w:noProof/>
                <w:webHidden/>
                <w:sz w:val="22"/>
                <w:szCs w:val="22"/>
              </w:rPr>
              <w:instrText xml:space="preserve"> PAGEREF _Toc479344378 \h </w:instrText>
            </w:r>
            <w:r w:rsidRPr="00A46ADE">
              <w:rPr>
                <w:noProof/>
                <w:webHidden/>
                <w:sz w:val="22"/>
                <w:szCs w:val="22"/>
              </w:rPr>
            </w:r>
            <w:r w:rsidRPr="00A46ADE">
              <w:rPr>
                <w:noProof/>
                <w:webHidden/>
                <w:sz w:val="22"/>
                <w:szCs w:val="22"/>
              </w:rPr>
              <w:fldChar w:fldCharType="separate"/>
            </w:r>
            <w:r w:rsidR="001E5160" w:rsidRPr="00A46ADE">
              <w:rPr>
                <w:noProof/>
                <w:webHidden/>
                <w:sz w:val="22"/>
                <w:szCs w:val="22"/>
              </w:rPr>
              <w:t>19</w:t>
            </w:r>
            <w:r w:rsidRPr="00A46ADE">
              <w:rPr>
                <w:noProof/>
                <w:webHidden/>
                <w:sz w:val="22"/>
                <w:szCs w:val="22"/>
              </w:rPr>
              <w:fldChar w:fldCharType="end"/>
            </w:r>
          </w:hyperlink>
        </w:p>
        <w:p w14:paraId="1F237969" w14:textId="6179ACF2" w:rsidR="00DB67E0" w:rsidRPr="00A46ADE" w:rsidRDefault="00D44955" w:rsidP="00DB67E0">
          <w:pPr>
            <w:pStyle w:val="TOC3"/>
            <w:tabs>
              <w:tab w:val="right" w:leader="dot" w:pos="9016"/>
            </w:tabs>
            <w:spacing w:after="0"/>
            <w:ind w:left="567"/>
            <w:rPr>
              <w:noProof/>
              <w:sz w:val="22"/>
              <w:szCs w:val="22"/>
            </w:rPr>
          </w:pPr>
          <w:hyperlink w:anchor="_Toc479344379" w:history="1">
            <w:r w:rsidR="00DB67E0" w:rsidRPr="00A46ADE">
              <w:rPr>
                <w:rStyle w:val="Hyperlink"/>
                <w:noProof/>
                <w:sz w:val="22"/>
                <w:szCs w:val="22"/>
              </w:rPr>
              <w:t>3.2.1 Introducing children’s lived experience of domestic and family violence</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79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19</w:t>
            </w:r>
            <w:r w:rsidR="00DB67E0" w:rsidRPr="00A46ADE">
              <w:rPr>
                <w:noProof/>
                <w:webHidden/>
                <w:sz w:val="22"/>
                <w:szCs w:val="22"/>
              </w:rPr>
              <w:fldChar w:fldCharType="end"/>
            </w:r>
          </w:hyperlink>
        </w:p>
        <w:p w14:paraId="2EF56A8A" w14:textId="77777777" w:rsidR="00DB67E0" w:rsidRPr="00A46ADE" w:rsidRDefault="00D44955" w:rsidP="00DB67E0">
          <w:pPr>
            <w:pStyle w:val="TOC3"/>
            <w:tabs>
              <w:tab w:val="right" w:leader="dot" w:pos="9016"/>
            </w:tabs>
            <w:spacing w:after="0"/>
            <w:ind w:left="567"/>
            <w:rPr>
              <w:noProof/>
              <w:sz w:val="22"/>
              <w:szCs w:val="22"/>
            </w:rPr>
          </w:pPr>
          <w:hyperlink w:anchor="_Toc479344380" w:history="1">
            <w:r w:rsidR="00DB67E0" w:rsidRPr="00A46ADE">
              <w:rPr>
                <w:rStyle w:val="Hyperlink"/>
                <w:noProof/>
                <w:sz w:val="22"/>
                <w:szCs w:val="22"/>
              </w:rPr>
              <w:t>3.2.2 Children’s common feelings</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80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25</w:t>
            </w:r>
            <w:r w:rsidR="00DB67E0" w:rsidRPr="00A46ADE">
              <w:rPr>
                <w:noProof/>
                <w:webHidden/>
                <w:sz w:val="22"/>
                <w:szCs w:val="22"/>
              </w:rPr>
              <w:fldChar w:fldCharType="end"/>
            </w:r>
          </w:hyperlink>
        </w:p>
        <w:p w14:paraId="18050F38" w14:textId="77777777" w:rsidR="00DB67E0" w:rsidRPr="00A46ADE" w:rsidRDefault="00D44955" w:rsidP="00DB67E0">
          <w:pPr>
            <w:pStyle w:val="TOC3"/>
            <w:tabs>
              <w:tab w:val="right" w:leader="dot" w:pos="9016"/>
            </w:tabs>
            <w:spacing w:after="0"/>
            <w:ind w:left="567"/>
            <w:rPr>
              <w:noProof/>
              <w:sz w:val="22"/>
              <w:szCs w:val="22"/>
            </w:rPr>
          </w:pPr>
          <w:hyperlink w:anchor="_Toc479344381" w:history="1">
            <w:r w:rsidR="00DB67E0" w:rsidRPr="00A46ADE">
              <w:rPr>
                <w:rStyle w:val="Hyperlink"/>
                <w:noProof/>
                <w:sz w:val="22"/>
                <w:szCs w:val="22"/>
              </w:rPr>
              <w:t>3.2.3 Children’s coping, agency and resistance</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81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29</w:t>
            </w:r>
            <w:r w:rsidR="00DB67E0" w:rsidRPr="00A46ADE">
              <w:rPr>
                <w:noProof/>
                <w:webHidden/>
                <w:sz w:val="22"/>
                <w:szCs w:val="22"/>
              </w:rPr>
              <w:fldChar w:fldCharType="end"/>
            </w:r>
          </w:hyperlink>
        </w:p>
        <w:p w14:paraId="15259E14" w14:textId="77777777" w:rsidR="00DB67E0" w:rsidRPr="00A46ADE" w:rsidRDefault="00D44955" w:rsidP="00DB67E0">
          <w:pPr>
            <w:pStyle w:val="TOC3"/>
            <w:tabs>
              <w:tab w:val="right" w:leader="dot" w:pos="9016"/>
            </w:tabs>
            <w:spacing w:after="0"/>
            <w:ind w:left="567"/>
            <w:rPr>
              <w:noProof/>
              <w:sz w:val="22"/>
              <w:szCs w:val="22"/>
            </w:rPr>
          </w:pPr>
          <w:hyperlink w:anchor="_Toc479344382" w:history="1">
            <w:r w:rsidR="00DB67E0" w:rsidRPr="00A46ADE">
              <w:rPr>
                <w:rStyle w:val="Hyperlink"/>
                <w:noProof/>
                <w:sz w:val="22"/>
                <w:szCs w:val="22"/>
              </w:rPr>
              <w:t>3.2.4 Children’s needs</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82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33</w:t>
            </w:r>
            <w:r w:rsidR="00DB67E0" w:rsidRPr="00A46ADE">
              <w:rPr>
                <w:noProof/>
                <w:webHidden/>
                <w:sz w:val="22"/>
                <w:szCs w:val="22"/>
              </w:rPr>
              <w:fldChar w:fldCharType="end"/>
            </w:r>
          </w:hyperlink>
        </w:p>
        <w:p w14:paraId="5F2E2AB9" w14:textId="707BF007" w:rsidR="00DB67E0" w:rsidRPr="00A46ADE" w:rsidRDefault="00DB67E0" w:rsidP="00DB67E0">
          <w:pPr>
            <w:pStyle w:val="TOC1"/>
          </w:pPr>
          <w:r w:rsidRPr="00A46ADE">
            <w:rPr>
              <w:rStyle w:val="Hyperlink"/>
            </w:rPr>
            <w:br/>
          </w:r>
          <w:hyperlink w:anchor="_Toc479344383" w:history="1">
            <w:r w:rsidRPr="00A46ADE">
              <w:rPr>
                <w:rStyle w:val="Hyperlink"/>
              </w:rPr>
              <w:t>4. Discussion and Implications for Policy and Practice</w:t>
            </w:r>
            <w:r w:rsidRPr="00A46ADE">
              <w:rPr>
                <w:webHidden/>
              </w:rPr>
              <w:tab/>
            </w:r>
            <w:r w:rsidRPr="00A46ADE">
              <w:rPr>
                <w:webHidden/>
              </w:rPr>
              <w:fldChar w:fldCharType="begin"/>
            </w:r>
            <w:r w:rsidRPr="00A46ADE">
              <w:rPr>
                <w:webHidden/>
              </w:rPr>
              <w:instrText xml:space="preserve"> PAGEREF _Toc479344383 \h </w:instrText>
            </w:r>
            <w:r w:rsidRPr="00A46ADE">
              <w:rPr>
                <w:webHidden/>
              </w:rPr>
            </w:r>
            <w:r w:rsidRPr="00A46ADE">
              <w:rPr>
                <w:webHidden/>
              </w:rPr>
              <w:fldChar w:fldCharType="separate"/>
            </w:r>
            <w:r w:rsidR="001E5160" w:rsidRPr="00A46ADE">
              <w:rPr>
                <w:webHidden/>
              </w:rPr>
              <w:t>38</w:t>
            </w:r>
            <w:r w:rsidRPr="00A46ADE">
              <w:rPr>
                <w:webHidden/>
              </w:rPr>
              <w:fldChar w:fldCharType="end"/>
            </w:r>
          </w:hyperlink>
        </w:p>
        <w:p w14:paraId="0929E3A9" w14:textId="5DB41F39" w:rsidR="00DB67E0" w:rsidRPr="00A46ADE" w:rsidRDefault="00DB67E0" w:rsidP="00DB67E0">
          <w:pPr>
            <w:pStyle w:val="TOC2"/>
            <w:rPr>
              <w:noProof/>
              <w:sz w:val="22"/>
              <w:szCs w:val="22"/>
            </w:rPr>
          </w:pPr>
          <w:r w:rsidRPr="00A46ADE">
            <w:rPr>
              <w:rStyle w:val="Hyperlink"/>
              <w:noProof/>
              <w:sz w:val="22"/>
              <w:szCs w:val="22"/>
            </w:rPr>
            <w:br/>
          </w:r>
          <w:hyperlink w:anchor="_Toc479344384" w:history="1">
            <w:r w:rsidRPr="00A46ADE">
              <w:rPr>
                <w:rStyle w:val="Hyperlink"/>
                <w:noProof/>
                <w:sz w:val="22"/>
                <w:szCs w:val="22"/>
              </w:rPr>
              <w:t>4.1 The value of asking children about their experiences and needs</w:t>
            </w:r>
            <w:r w:rsidRPr="00A46ADE">
              <w:rPr>
                <w:noProof/>
                <w:webHidden/>
                <w:sz w:val="22"/>
                <w:szCs w:val="22"/>
              </w:rPr>
              <w:tab/>
            </w:r>
            <w:r w:rsidRPr="00A46ADE">
              <w:rPr>
                <w:noProof/>
                <w:webHidden/>
                <w:sz w:val="22"/>
                <w:szCs w:val="22"/>
              </w:rPr>
              <w:fldChar w:fldCharType="begin"/>
            </w:r>
            <w:r w:rsidRPr="00A46ADE">
              <w:rPr>
                <w:noProof/>
                <w:webHidden/>
                <w:sz w:val="22"/>
                <w:szCs w:val="22"/>
              </w:rPr>
              <w:instrText xml:space="preserve"> PAGEREF _Toc479344384 \h </w:instrText>
            </w:r>
            <w:r w:rsidRPr="00A46ADE">
              <w:rPr>
                <w:noProof/>
                <w:webHidden/>
                <w:sz w:val="22"/>
                <w:szCs w:val="22"/>
              </w:rPr>
            </w:r>
            <w:r w:rsidRPr="00A46ADE">
              <w:rPr>
                <w:noProof/>
                <w:webHidden/>
                <w:sz w:val="22"/>
                <w:szCs w:val="22"/>
              </w:rPr>
              <w:fldChar w:fldCharType="separate"/>
            </w:r>
            <w:r w:rsidR="001E5160" w:rsidRPr="00A46ADE">
              <w:rPr>
                <w:noProof/>
                <w:webHidden/>
                <w:sz w:val="22"/>
                <w:szCs w:val="22"/>
              </w:rPr>
              <w:t>38</w:t>
            </w:r>
            <w:r w:rsidRPr="00A46ADE">
              <w:rPr>
                <w:noProof/>
                <w:webHidden/>
                <w:sz w:val="22"/>
                <w:szCs w:val="22"/>
              </w:rPr>
              <w:fldChar w:fldCharType="end"/>
            </w:r>
          </w:hyperlink>
        </w:p>
        <w:p w14:paraId="270F85D1" w14:textId="77777777" w:rsidR="00DB67E0" w:rsidRPr="00A46ADE" w:rsidRDefault="00D44955" w:rsidP="00DB67E0">
          <w:pPr>
            <w:pStyle w:val="TOC2"/>
            <w:rPr>
              <w:noProof/>
              <w:sz w:val="22"/>
              <w:szCs w:val="22"/>
            </w:rPr>
          </w:pPr>
          <w:hyperlink w:anchor="_Toc479344385" w:history="1">
            <w:r w:rsidR="00DB67E0" w:rsidRPr="00A46ADE">
              <w:rPr>
                <w:rStyle w:val="Hyperlink"/>
                <w:noProof/>
                <w:sz w:val="22"/>
                <w:szCs w:val="22"/>
              </w:rPr>
              <w:t>4.2 Individual, varied and potent experience of violence</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85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38</w:t>
            </w:r>
            <w:r w:rsidR="00DB67E0" w:rsidRPr="00A46ADE">
              <w:rPr>
                <w:noProof/>
                <w:webHidden/>
                <w:sz w:val="22"/>
                <w:szCs w:val="22"/>
              </w:rPr>
              <w:fldChar w:fldCharType="end"/>
            </w:r>
          </w:hyperlink>
        </w:p>
        <w:p w14:paraId="198D57FA" w14:textId="77777777" w:rsidR="00DB67E0" w:rsidRPr="00A46ADE" w:rsidRDefault="00D44955" w:rsidP="00DB67E0">
          <w:pPr>
            <w:pStyle w:val="TOC2"/>
            <w:rPr>
              <w:noProof/>
              <w:sz w:val="22"/>
              <w:szCs w:val="22"/>
            </w:rPr>
          </w:pPr>
          <w:hyperlink w:anchor="_Toc479344386" w:history="1">
            <w:r w:rsidR="00DB67E0" w:rsidRPr="00A46ADE">
              <w:rPr>
                <w:rStyle w:val="Hyperlink"/>
                <w:noProof/>
                <w:sz w:val="22"/>
                <w:szCs w:val="22"/>
              </w:rPr>
              <w:t>4.3 Complex, pervasive and enduring nature of domestic and family violence</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86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38</w:t>
            </w:r>
            <w:r w:rsidR="00DB67E0" w:rsidRPr="00A46ADE">
              <w:rPr>
                <w:noProof/>
                <w:webHidden/>
                <w:sz w:val="22"/>
                <w:szCs w:val="22"/>
              </w:rPr>
              <w:fldChar w:fldCharType="end"/>
            </w:r>
          </w:hyperlink>
        </w:p>
        <w:p w14:paraId="5E74DC5F" w14:textId="77777777" w:rsidR="00DB67E0" w:rsidRPr="00A46ADE" w:rsidRDefault="00D44955" w:rsidP="00DB67E0">
          <w:pPr>
            <w:pStyle w:val="TOC2"/>
            <w:rPr>
              <w:noProof/>
              <w:sz w:val="22"/>
              <w:szCs w:val="22"/>
            </w:rPr>
          </w:pPr>
          <w:hyperlink w:anchor="_Toc479344387" w:history="1">
            <w:r w:rsidR="00DB67E0" w:rsidRPr="00A46ADE">
              <w:rPr>
                <w:rStyle w:val="Hyperlink"/>
                <w:noProof/>
                <w:sz w:val="22"/>
                <w:szCs w:val="22"/>
              </w:rPr>
              <w:t>4.4 Children’s agency and coping strategies</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87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39</w:t>
            </w:r>
            <w:r w:rsidR="00DB67E0" w:rsidRPr="00A46ADE">
              <w:rPr>
                <w:noProof/>
                <w:webHidden/>
                <w:sz w:val="22"/>
                <w:szCs w:val="22"/>
              </w:rPr>
              <w:fldChar w:fldCharType="end"/>
            </w:r>
          </w:hyperlink>
        </w:p>
        <w:p w14:paraId="44371E73" w14:textId="77777777" w:rsidR="00DB67E0" w:rsidRPr="00A46ADE" w:rsidRDefault="00D44955" w:rsidP="00DB67E0">
          <w:pPr>
            <w:pStyle w:val="TOC2"/>
            <w:rPr>
              <w:noProof/>
              <w:sz w:val="22"/>
              <w:szCs w:val="22"/>
            </w:rPr>
          </w:pPr>
          <w:hyperlink w:anchor="_Toc479344388" w:history="1">
            <w:r w:rsidR="00DB67E0" w:rsidRPr="00A46ADE">
              <w:rPr>
                <w:rStyle w:val="Hyperlink"/>
                <w:noProof/>
                <w:sz w:val="22"/>
                <w:szCs w:val="22"/>
              </w:rPr>
              <w:t>4.5 Building opportunities to talk to and listen to children</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88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39</w:t>
            </w:r>
            <w:r w:rsidR="00DB67E0" w:rsidRPr="00A46ADE">
              <w:rPr>
                <w:noProof/>
                <w:webHidden/>
                <w:sz w:val="22"/>
                <w:szCs w:val="22"/>
              </w:rPr>
              <w:fldChar w:fldCharType="end"/>
            </w:r>
          </w:hyperlink>
        </w:p>
        <w:p w14:paraId="1197F7E0" w14:textId="77777777" w:rsidR="00DB67E0" w:rsidRPr="00A46ADE" w:rsidRDefault="00D44955" w:rsidP="00DB67E0">
          <w:pPr>
            <w:pStyle w:val="TOC2"/>
            <w:rPr>
              <w:noProof/>
              <w:sz w:val="22"/>
              <w:szCs w:val="22"/>
            </w:rPr>
          </w:pPr>
          <w:hyperlink w:anchor="_Toc479344389" w:history="1">
            <w:r w:rsidR="00DB67E0" w:rsidRPr="00A46ADE">
              <w:rPr>
                <w:rStyle w:val="Hyperlink"/>
                <w:noProof/>
                <w:sz w:val="22"/>
                <w:szCs w:val="22"/>
              </w:rPr>
              <w:t>4.6 Remaining gaps in knowledge</w:t>
            </w:r>
            <w:r w:rsidR="00DB67E0" w:rsidRPr="00A46ADE">
              <w:rPr>
                <w:noProof/>
                <w:webHidden/>
                <w:sz w:val="22"/>
                <w:szCs w:val="22"/>
              </w:rPr>
              <w:tab/>
            </w:r>
            <w:r w:rsidR="00DB67E0" w:rsidRPr="00A46ADE">
              <w:rPr>
                <w:noProof/>
                <w:webHidden/>
                <w:sz w:val="22"/>
                <w:szCs w:val="22"/>
              </w:rPr>
              <w:fldChar w:fldCharType="begin"/>
            </w:r>
            <w:r w:rsidR="00DB67E0" w:rsidRPr="00A46ADE">
              <w:rPr>
                <w:noProof/>
                <w:webHidden/>
                <w:sz w:val="22"/>
                <w:szCs w:val="22"/>
              </w:rPr>
              <w:instrText xml:space="preserve"> PAGEREF _Toc479344389 \h </w:instrText>
            </w:r>
            <w:r w:rsidR="00DB67E0" w:rsidRPr="00A46ADE">
              <w:rPr>
                <w:noProof/>
                <w:webHidden/>
                <w:sz w:val="22"/>
                <w:szCs w:val="22"/>
              </w:rPr>
            </w:r>
            <w:r w:rsidR="00DB67E0" w:rsidRPr="00A46ADE">
              <w:rPr>
                <w:noProof/>
                <w:webHidden/>
                <w:sz w:val="22"/>
                <w:szCs w:val="22"/>
              </w:rPr>
              <w:fldChar w:fldCharType="separate"/>
            </w:r>
            <w:r w:rsidR="001E5160" w:rsidRPr="00A46ADE">
              <w:rPr>
                <w:noProof/>
                <w:webHidden/>
                <w:sz w:val="22"/>
                <w:szCs w:val="22"/>
              </w:rPr>
              <w:t>40</w:t>
            </w:r>
            <w:r w:rsidR="00DB67E0" w:rsidRPr="00A46ADE">
              <w:rPr>
                <w:noProof/>
                <w:webHidden/>
                <w:sz w:val="22"/>
                <w:szCs w:val="22"/>
              </w:rPr>
              <w:fldChar w:fldCharType="end"/>
            </w:r>
          </w:hyperlink>
        </w:p>
        <w:p w14:paraId="0E0CF48A" w14:textId="621EB016" w:rsidR="00DB67E0" w:rsidRPr="00A46ADE" w:rsidRDefault="00DB67E0" w:rsidP="00DB67E0">
          <w:pPr>
            <w:pStyle w:val="TOC1"/>
          </w:pPr>
          <w:r w:rsidRPr="00A46ADE">
            <w:rPr>
              <w:rStyle w:val="Hyperlink"/>
            </w:rPr>
            <w:br/>
          </w:r>
          <w:hyperlink w:anchor="_Toc479344390" w:history="1">
            <w:r w:rsidRPr="00A46ADE">
              <w:rPr>
                <w:rStyle w:val="Hyperlink"/>
              </w:rPr>
              <w:t>5. Conclusion</w:t>
            </w:r>
            <w:r w:rsidRPr="00A46ADE">
              <w:rPr>
                <w:webHidden/>
              </w:rPr>
              <w:tab/>
            </w:r>
            <w:r w:rsidRPr="00A46ADE">
              <w:rPr>
                <w:webHidden/>
              </w:rPr>
              <w:fldChar w:fldCharType="begin"/>
            </w:r>
            <w:r w:rsidRPr="00A46ADE">
              <w:rPr>
                <w:webHidden/>
              </w:rPr>
              <w:instrText xml:space="preserve"> PAGEREF _Toc479344390 \h </w:instrText>
            </w:r>
            <w:r w:rsidRPr="00A46ADE">
              <w:rPr>
                <w:webHidden/>
              </w:rPr>
            </w:r>
            <w:r w:rsidRPr="00A46ADE">
              <w:rPr>
                <w:webHidden/>
              </w:rPr>
              <w:fldChar w:fldCharType="separate"/>
            </w:r>
            <w:r w:rsidR="001E5160" w:rsidRPr="00A46ADE">
              <w:rPr>
                <w:webHidden/>
              </w:rPr>
              <w:t>42</w:t>
            </w:r>
            <w:r w:rsidRPr="00A46ADE">
              <w:rPr>
                <w:webHidden/>
              </w:rPr>
              <w:fldChar w:fldCharType="end"/>
            </w:r>
          </w:hyperlink>
        </w:p>
        <w:p w14:paraId="220E1366" w14:textId="4E5628CA" w:rsidR="00DB67E0" w:rsidRPr="00A46ADE" w:rsidRDefault="00DB67E0" w:rsidP="00DB67E0">
          <w:pPr>
            <w:pStyle w:val="TOC1"/>
          </w:pPr>
          <w:r w:rsidRPr="00A46ADE">
            <w:rPr>
              <w:rStyle w:val="Hyperlink"/>
            </w:rPr>
            <w:br/>
          </w:r>
          <w:hyperlink w:anchor="_Toc479344391" w:history="1">
            <w:r w:rsidRPr="00A46ADE">
              <w:rPr>
                <w:rStyle w:val="Hyperlink"/>
              </w:rPr>
              <w:t>6. References</w:t>
            </w:r>
            <w:r w:rsidRPr="00A46ADE">
              <w:rPr>
                <w:webHidden/>
              </w:rPr>
              <w:tab/>
            </w:r>
            <w:r w:rsidRPr="00A46ADE">
              <w:rPr>
                <w:webHidden/>
              </w:rPr>
              <w:fldChar w:fldCharType="begin"/>
            </w:r>
            <w:r w:rsidRPr="00A46ADE">
              <w:rPr>
                <w:webHidden/>
              </w:rPr>
              <w:instrText xml:space="preserve"> PAGEREF _Toc479344391 \h </w:instrText>
            </w:r>
            <w:r w:rsidRPr="00A46ADE">
              <w:rPr>
                <w:webHidden/>
              </w:rPr>
            </w:r>
            <w:r w:rsidRPr="00A46ADE">
              <w:rPr>
                <w:webHidden/>
              </w:rPr>
              <w:fldChar w:fldCharType="separate"/>
            </w:r>
            <w:r w:rsidR="001E5160" w:rsidRPr="00A46ADE">
              <w:rPr>
                <w:webHidden/>
              </w:rPr>
              <w:t>43</w:t>
            </w:r>
            <w:r w:rsidRPr="00A46ADE">
              <w:rPr>
                <w:webHidden/>
              </w:rPr>
              <w:fldChar w:fldCharType="end"/>
            </w:r>
          </w:hyperlink>
        </w:p>
        <w:p w14:paraId="110AEB8D" w14:textId="5A679D54" w:rsidR="00DB67E0" w:rsidRPr="00A46ADE" w:rsidRDefault="00DB67E0" w:rsidP="00DB67E0">
          <w:pPr>
            <w:pStyle w:val="TOC1"/>
          </w:pPr>
          <w:r w:rsidRPr="00A46ADE">
            <w:rPr>
              <w:rStyle w:val="Hyperlink"/>
            </w:rPr>
            <w:br/>
          </w:r>
          <w:hyperlink w:anchor="_Toc479344392" w:history="1">
            <w:r w:rsidRPr="00A46ADE">
              <w:rPr>
                <w:rStyle w:val="Hyperlink"/>
              </w:rPr>
              <w:t>Appendix 1: Studies included in the meta-synthesis</w:t>
            </w:r>
            <w:r w:rsidRPr="00A46ADE">
              <w:rPr>
                <w:webHidden/>
              </w:rPr>
              <w:tab/>
            </w:r>
            <w:r w:rsidRPr="00A46ADE">
              <w:rPr>
                <w:webHidden/>
              </w:rPr>
              <w:fldChar w:fldCharType="begin"/>
            </w:r>
            <w:r w:rsidRPr="00A46ADE">
              <w:rPr>
                <w:webHidden/>
              </w:rPr>
              <w:instrText xml:space="preserve"> PAGEREF _Toc479344392 \h </w:instrText>
            </w:r>
            <w:r w:rsidRPr="00A46ADE">
              <w:rPr>
                <w:webHidden/>
              </w:rPr>
            </w:r>
            <w:r w:rsidRPr="00A46ADE">
              <w:rPr>
                <w:webHidden/>
              </w:rPr>
              <w:fldChar w:fldCharType="separate"/>
            </w:r>
            <w:r w:rsidR="001E5160" w:rsidRPr="00A46ADE">
              <w:rPr>
                <w:webHidden/>
              </w:rPr>
              <w:t>48</w:t>
            </w:r>
            <w:r w:rsidRPr="00A46ADE">
              <w:rPr>
                <w:webHidden/>
              </w:rPr>
              <w:fldChar w:fldCharType="end"/>
            </w:r>
          </w:hyperlink>
        </w:p>
        <w:p w14:paraId="0E651769" w14:textId="6AFB3C3D" w:rsidR="00DB67E0" w:rsidRPr="00A46ADE" w:rsidRDefault="00DB67E0">
          <w:r w:rsidRPr="00A46ADE">
            <w:rPr>
              <w:b/>
              <w:bCs/>
              <w:noProof/>
              <w:sz w:val="22"/>
              <w:szCs w:val="22"/>
            </w:rPr>
            <w:fldChar w:fldCharType="end"/>
          </w:r>
        </w:p>
      </w:sdtContent>
    </w:sdt>
    <w:p w14:paraId="325CC87F" w14:textId="207BF166" w:rsidR="008E411A" w:rsidRPr="00A46ADE" w:rsidRDefault="008E411A" w:rsidP="002F4F70">
      <w:pPr>
        <w:pStyle w:val="ICPSNormal"/>
        <w:rPr>
          <w:rFonts w:eastAsiaTheme="majorEastAsia" w:cstheme="majorBidi"/>
          <w:color w:val="215868" w:themeColor="accent5" w:themeShade="80"/>
          <w:sz w:val="32"/>
          <w:szCs w:val="28"/>
        </w:rPr>
      </w:pPr>
      <w:r w:rsidRPr="00A46ADE">
        <w:br w:type="page"/>
      </w:r>
    </w:p>
    <w:p w14:paraId="5FF00038" w14:textId="44209E11" w:rsidR="00E57705" w:rsidRPr="00A46ADE" w:rsidRDefault="00E57705" w:rsidP="0074301E">
      <w:pPr>
        <w:pStyle w:val="ICPSHeading1"/>
      </w:pPr>
      <w:bookmarkStart w:id="20" w:name="_Toc479344350"/>
      <w:r w:rsidRPr="00A46ADE">
        <w:lastRenderedPageBreak/>
        <w:t>Executive Summary</w:t>
      </w:r>
      <w:bookmarkEnd w:id="20"/>
    </w:p>
    <w:p w14:paraId="4F13D891" w14:textId="47681030" w:rsidR="00AC294D" w:rsidRPr="00A46ADE" w:rsidRDefault="00AC294D" w:rsidP="00E06BBE">
      <w:pPr>
        <w:pStyle w:val="ICPSHeading2"/>
      </w:pPr>
      <w:bookmarkStart w:id="21" w:name="_Toc479344351"/>
      <w:r w:rsidRPr="00A46ADE">
        <w:t>Introduction</w:t>
      </w:r>
      <w:bookmarkEnd w:id="21"/>
    </w:p>
    <w:p w14:paraId="1D808DF7" w14:textId="7F2C2925" w:rsidR="0063216F" w:rsidRPr="00A46ADE" w:rsidRDefault="00575C77" w:rsidP="002F4F70">
      <w:pPr>
        <w:pStyle w:val="ICPSNormal"/>
      </w:pPr>
      <w:r w:rsidRPr="00A46ADE">
        <w:t xml:space="preserve">Domestic and family violence is a significant issue </w:t>
      </w:r>
      <w:r w:rsidR="001023F0" w:rsidRPr="00A46ADE">
        <w:t xml:space="preserve">experienced </w:t>
      </w:r>
      <w:r w:rsidRPr="00A46ADE">
        <w:t>by many Australian children</w:t>
      </w:r>
      <w:r w:rsidR="001023F0" w:rsidRPr="00A46ADE">
        <w:t>,</w:t>
      </w:r>
      <w:r w:rsidRPr="00A46ADE">
        <w:t xml:space="preserve"> </w:t>
      </w:r>
      <w:r w:rsidR="001023F0" w:rsidRPr="00A46ADE">
        <w:t xml:space="preserve">which </w:t>
      </w:r>
      <w:r w:rsidRPr="00A46ADE">
        <w:t xml:space="preserve">can have severe detrimental impacts to their health, development and wellbeing. Despite the significance of this issue, it is only </w:t>
      </w:r>
      <w:r w:rsidR="00BE1347" w:rsidRPr="00A46ADE">
        <w:t>recently</w:t>
      </w:r>
      <w:r w:rsidRPr="00A46ADE">
        <w:t xml:space="preserve"> that children </w:t>
      </w:r>
      <w:r w:rsidR="0063216F" w:rsidRPr="00A46ADE">
        <w:t xml:space="preserve">have been included </w:t>
      </w:r>
      <w:r w:rsidRPr="00A46ADE">
        <w:t>in research</w:t>
      </w:r>
      <w:r w:rsidR="001023F0" w:rsidRPr="00A46ADE">
        <w:t xml:space="preserve"> that </w:t>
      </w:r>
      <w:r w:rsidR="0063216F" w:rsidRPr="00A46ADE">
        <w:t xml:space="preserve">seeks </w:t>
      </w:r>
      <w:r w:rsidRPr="00A46ADE">
        <w:t>to understand the</w:t>
      </w:r>
      <w:r w:rsidR="0063216F" w:rsidRPr="00A46ADE">
        <w:t xml:space="preserve"> impacts that </w:t>
      </w:r>
      <w:r w:rsidRPr="00A46ADE">
        <w:t>domestic and family violence</w:t>
      </w:r>
      <w:r w:rsidR="0063216F" w:rsidRPr="00A46ADE">
        <w:t xml:space="preserve"> may have on their lives.</w:t>
      </w:r>
      <w:r w:rsidRPr="00A46ADE">
        <w:t xml:space="preserve"> T</w:t>
      </w:r>
      <w:r w:rsidR="0063216F" w:rsidRPr="00A46ADE">
        <w:t>o collate and review the evidence from this emerging research</w:t>
      </w:r>
      <w:r w:rsidR="001023F0" w:rsidRPr="00A46ADE">
        <w:t>,</w:t>
      </w:r>
      <w:r w:rsidR="0063216F" w:rsidRPr="00A46ADE">
        <w:t xml:space="preserve"> the Australian Government Department of Social Services </w:t>
      </w:r>
      <w:r w:rsidR="00BE1347" w:rsidRPr="00A46ADE">
        <w:t>commissioned</w:t>
      </w:r>
      <w:r w:rsidR="0063216F" w:rsidRPr="00A46ADE">
        <w:t xml:space="preserve"> the Institute of Child Protection Studies </w:t>
      </w:r>
      <w:r w:rsidR="00ED0164" w:rsidRPr="00A46ADE">
        <w:t xml:space="preserve">(ICPS) </w:t>
      </w:r>
      <w:r w:rsidR="0063216F" w:rsidRPr="00A46ADE">
        <w:t xml:space="preserve">to undertake a meta-synthesis of qualitative studies carried out with children on the issue of domestic and family violence. </w:t>
      </w:r>
    </w:p>
    <w:p w14:paraId="18420C47" w14:textId="5C336807" w:rsidR="0063216F" w:rsidRPr="00A46ADE" w:rsidRDefault="0063216F" w:rsidP="002F4F70">
      <w:pPr>
        <w:pStyle w:val="ICPSNormal"/>
      </w:pPr>
      <w:r w:rsidRPr="00A46ADE">
        <w:t>The study aimed to inform the development of evidence-based policy and practice by answering the following research questions:</w:t>
      </w:r>
    </w:p>
    <w:p w14:paraId="3857473F" w14:textId="77777777" w:rsidR="00575C77" w:rsidRPr="00A46ADE" w:rsidRDefault="00575C77" w:rsidP="00AC294D">
      <w:pPr>
        <w:pStyle w:val="ICPSQuote"/>
      </w:pPr>
      <w:r w:rsidRPr="00A46ADE">
        <w:t>What is the extent and nature of children’s qualitative evidence available to inform domestic and family violence social policy and practice?</w:t>
      </w:r>
    </w:p>
    <w:p w14:paraId="07550339" w14:textId="77777777" w:rsidR="00575C77" w:rsidRPr="00A46ADE" w:rsidRDefault="00575C77" w:rsidP="00AC294D">
      <w:pPr>
        <w:pStyle w:val="ICPSQuote"/>
      </w:pPr>
      <w:r w:rsidRPr="00A46ADE">
        <w:t xml:space="preserve">What does this evidence tell us about children’s experiences and needs in relation to domestic and family violence? </w:t>
      </w:r>
    </w:p>
    <w:p w14:paraId="6369522F" w14:textId="52679724" w:rsidR="00575C77" w:rsidRPr="00A46ADE" w:rsidRDefault="00575C77" w:rsidP="002F4F70">
      <w:pPr>
        <w:pStyle w:val="ICPSNormal"/>
      </w:pPr>
      <w:r w:rsidRPr="00A46ADE">
        <w:t xml:space="preserve">Similar to systematic </w:t>
      </w:r>
      <w:r w:rsidR="001A256A" w:rsidRPr="00A46ADE">
        <w:t>reviews that focus on quantitative research,</w:t>
      </w:r>
      <w:r w:rsidRPr="00A46ADE">
        <w:t xml:space="preserve"> a meta-synthesis ensures a rigorous approach to the collection, collation and analysis of qualitative research to produce a deeper understanding of a particular issue (Walsh, Corcoran, Crooks, Cooke, </w:t>
      </w:r>
      <w:r w:rsidR="0074301E" w:rsidRPr="00A46ADE">
        <w:t xml:space="preserve">&amp; </w:t>
      </w:r>
      <w:r w:rsidRPr="00A46ADE">
        <w:t>Cummings, 2016; Finfgeld</w:t>
      </w:r>
      <w:r w:rsidR="005E1AB9" w:rsidRPr="00A46ADE">
        <w:t>,</w:t>
      </w:r>
      <w:r w:rsidRPr="00A46ADE">
        <w:t xml:space="preserve"> 2003). </w:t>
      </w:r>
      <w:r w:rsidR="00DC3035" w:rsidRPr="00A46ADE">
        <w:t>T</w:t>
      </w:r>
      <w:r w:rsidRPr="00A46ADE">
        <w:t>his meta-synthesis brought together and critically assessed disparate studies on children’s experiences of domestic and family violence, to produce new and integrative interpretations of findings</w:t>
      </w:r>
      <w:r w:rsidR="00DC3035" w:rsidRPr="00A46ADE">
        <w:t xml:space="preserve"> to </w:t>
      </w:r>
      <w:r w:rsidRPr="00A46ADE">
        <w:t>inform research priorities and helping to shape policy and practice.</w:t>
      </w:r>
    </w:p>
    <w:p w14:paraId="5F00ACE1" w14:textId="37F50D81" w:rsidR="00AC294D" w:rsidRPr="00A46ADE" w:rsidRDefault="00AC294D" w:rsidP="00E06BBE">
      <w:pPr>
        <w:pStyle w:val="ICPSHeading2"/>
      </w:pPr>
      <w:bookmarkStart w:id="22" w:name="_Toc479344352"/>
      <w:r w:rsidRPr="00A46ADE">
        <w:t>Findings</w:t>
      </w:r>
      <w:bookmarkEnd w:id="22"/>
    </w:p>
    <w:p w14:paraId="657C9626" w14:textId="6EDB3DFF" w:rsidR="00575C77" w:rsidRPr="00A46ADE" w:rsidRDefault="00575C77" w:rsidP="002F4F70">
      <w:pPr>
        <w:pStyle w:val="ICPSNormal"/>
      </w:pPr>
      <w:r w:rsidRPr="00A46ADE">
        <w:t>The meta-synthesis found that despite the increasing interest in children’s experiences of domestic and family violence, qualitative research with children remains limited</w:t>
      </w:r>
      <w:r w:rsidR="00ED0164" w:rsidRPr="00A46ADE">
        <w:t xml:space="preserve">, with </w:t>
      </w:r>
      <w:r w:rsidRPr="00A46ADE">
        <w:t xml:space="preserve">many </w:t>
      </w:r>
      <w:r w:rsidR="001023F0" w:rsidRPr="00A46ADE">
        <w:t xml:space="preserve">knowledge </w:t>
      </w:r>
      <w:r w:rsidRPr="00A46ADE">
        <w:t>gaps. The review included 40 peer reviewed journal articles or books</w:t>
      </w:r>
      <w:r w:rsidR="001023F0" w:rsidRPr="00A46ADE">
        <w:t>,</w:t>
      </w:r>
      <w:r w:rsidRPr="00A46ADE">
        <w:t xml:space="preserve"> which reported on 32 studies conducted with children. The majority of these studies had been conducted in the UK (11) and North America (10). Only four Australian studies met the inclusion criteria for review. </w:t>
      </w:r>
    </w:p>
    <w:p w14:paraId="46D71C4F" w14:textId="3C111F5A" w:rsidR="00575C77" w:rsidRPr="00A46ADE" w:rsidRDefault="00575C77" w:rsidP="002F4F70">
      <w:pPr>
        <w:pStyle w:val="ICPSNormal"/>
      </w:pPr>
      <w:r w:rsidRPr="00A46ADE">
        <w:t xml:space="preserve">The findings revealed that children experience domestic and family violence as a complex, isolating and enduring experience. Each child’s </w:t>
      </w:r>
      <w:r w:rsidR="00D67F17" w:rsidRPr="00A46ADE">
        <w:t xml:space="preserve">experience and </w:t>
      </w:r>
      <w:r w:rsidR="00ED0164" w:rsidRPr="00A46ADE">
        <w:t xml:space="preserve">understanding </w:t>
      </w:r>
      <w:r w:rsidRPr="00A46ADE">
        <w:t>of violence and</w:t>
      </w:r>
      <w:r w:rsidR="001023F0" w:rsidRPr="00A46ADE">
        <w:t xml:space="preserve"> its impacts </w:t>
      </w:r>
      <w:r w:rsidR="0074301E" w:rsidRPr="00A46ADE">
        <w:t>is</w:t>
      </w:r>
      <w:r w:rsidRPr="00A46ADE">
        <w:t xml:space="preserve"> unique</w:t>
      </w:r>
      <w:r w:rsidR="00ED0164" w:rsidRPr="00A46ADE">
        <w:t>. F</w:t>
      </w:r>
      <w:r w:rsidRPr="00A46ADE">
        <w:t>or almost all children</w:t>
      </w:r>
      <w:r w:rsidR="00ED0164" w:rsidRPr="00A46ADE">
        <w:t>, however,</w:t>
      </w:r>
      <w:r w:rsidRPr="00A46ADE">
        <w:t xml:space="preserve"> the ongoing threat of violence, and the controlling behaviours of perpetrators – most often fathers – </w:t>
      </w:r>
      <w:r w:rsidR="00ED0164" w:rsidRPr="00A46ADE">
        <w:t xml:space="preserve">have a </w:t>
      </w:r>
      <w:r w:rsidRPr="00A46ADE">
        <w:t xml:space="preserve">significant </w:t>
      </w:r>
      <w:r w:rsidR="00ED0164" w:rsidRPr="00A46ADE">
        <w:t>e</w:t>
      </w:r>
      <w:r w:rsidRPr="00A46ADE">
        <w:t xml:space="preserve">ffect </w:t>
      </w:r>
      <w:r w:rsidR="00ED0164" w:rsidRPr="00A46ADE">
        <w:t xml:space="preserve">on their </w:t>
      </w:r>
      <w:r w:rsidRPr="00A46ADE">
        <w:t xml:space="preserve">everyday lives and relationships. Even well after mothers have separated from violent and controlling partners, children continue to feel a pervasive sense of fear, powerlessness, sadness, and sometimes anger. Children’s significant relationships (with their family and friends) are restricted and strained by domestic and family violence and they are often left attempting to survive and cope in isolation and silence. </w:t>
      </w:r>
    </w:p>
    <w:p w14:paraId="4565E155" w14:textId="42F641D3" w:rsidR="00575C77" w:rsidRPr="00A46ADE" w:rsidRDefault="00575C77" w:rsidP="002F4F70">
      <w:pPr>
        <w:pStyle w:val="ICPSNormal"/>
      </w:pPr>
      <w:r w:rsidRPr="00A46ADE">
        <w:t>Children engage in a range of actions and strategies to protect themselves and their family members, however, they had limited control over their environments and limited supports. The important role of others in keeping children safe and attending to their emotional needs was evident. To decrease their isolation, and to address the violence and sadness which exists in their lives</w:t>
      </w:r>
      <w:r w:rsidR="001023F0" w:rsidRPr="00A46ADE">
        <w:t>,</w:t>
      </w:r>
      <w:r w:rsidRPr="00A46ADE">
        <w:t xml:space="preserve"> children stressed </w:t>
      </w:r>
      <w:r w:rsidR="001023F0" w:rsidRPr="00A46ADE">
        <w:t xml:space="preserve">that </w:t>
      </w:r>
      <w:r w:rsidRPr="00A46ADE">
        <w:t xml:space="preserve">they require: help to facilitate the physical safety and emotional wellbeing of themselves and </w:t>
      </w:r>
      <w:r w:rsidRPr="00A46ADE">
        <w:lastRenderedPageBreak/>
        <w:t>their family; opportunities to talk</w:t>
      </w:r>
      <w:r w:rsidR="001023F0" w:rsidRPr="00A46ADE">
        <w:t xml:space="preserve">, </w:t>
      </w:r>
      <w:r w:rsidRPr="00A46ADE">
        <w:t xml:space="preserve">be listened to and taken seriously; to be included, informed and empowered; and, </w:t>
      </w:r>
      <w:r w:rsidR="00ED0164" w:rsidRPr="00A46ADE">
        <w:t xml:space="preserve">to be </w:t>
      </w:r>
      <w:r w:rsidRPr="00A46ADE">
        <w:t>assist</w:t>
      </w:r>
      <w:r w:rsidR="00ED0164" w:rsidRPr="00A46ADE">
        <w:t>ed to</w:t>
      </w:r>
      <w:r w:rsidRPr="00A46ADE">
        <w:t xml:space="preserve"> build and enhanc</w:t>
      </w:r>
      <w:r w:rsidR="00ED0164" w:rsidRPr="00A46ADE">
        <w:t>e</w:t>
      </w:r>
      <w:r w:rsidRPr="00A46ADE">
        <w:t xml:space="preserve"> the significant relationships in their lives.</w:t>
      </w:r>
    </w:p>
    <w:p w14:paraId="011BD44D" w14:textId="72D246F0" w:rsidR="00AC294D" w:rsidRPr="00A46ADE" w:rsidRDefault="00AC294D" w:rsidP="00E06BBE">
      <w:pPr>
        <w:pStyle w:val="ICPSHeading2"/>
      </w:pPr>
      <w:bookmarkStart w:id="23" w:name="_Toc479344353"/>
      <w:r w:rsidRPr="00A46ADE">
        <w:t xml:space="preserve">Implications for </w:t>
      </w:r>
      <w:r w:rsidR="001023F0" w:rsidRPr="00A46ADE">
        <w:t xml:space="preserve">policy </w:t>
      </w:r>
      <w:r w:rsidRPr="00A46ADE">
        <w:t xml:space="preserve">and </w:t>
      </w:r>
      <w:r w:rsidR="001023F0" w:rsidRPr="00A46ADE">
        <w:t>practice</w:t>
      </w:r>
      <w:bookmarkEnd w:id="23"/>
    </w:p>
    <w:p w14:paraId="5531103A" w14:textId="77777777" w:rsidR="00575C77" w:rsidRPr="00A46ADE" w:rsidRDefault="00575C77" w:rsidP="008E411A">
      <w:pPr>
        <w:pStyle w:val="ICPSHeading3"/>
      </w:pPr>
      <w:bookmarkStart w:id="24" w:name="_Toc479344354"/>
      <w:r w:rsidRPr="00A46ADE">
        <w:t>The value of asking children about their experiences and needs</w:t>
      </w:r>
      <w:bookmarkEnd w:id="24"/>
    </w:p>
    <w:p w14:paraId="56486759" w14:textId="07F84C84" w:rsidR="00575C77" w:rsidRPr="00A46ADE" w:rsidRDefault="00575C77" w:rsidP="002F4F70">
      <w:pPr>
        <w:pStyle w:val="ICPSNormal"/>
      </w:pPr>
      <w:r w:rsidRPr="00A46ADE">
        <w:t xml:space="preserve">The need to listen to children and allow them to participate meaningfully in research which can inform policy and practice is well established (James &amp; Prout, 2015; Moore, McArthur, &amp; Noble-Carr, 2009; Roberts, 2003). </w:t>
      </w:r>
      <w:r w:rsidR="00AC294D" w:rsidRPr="00A46ADE">
        <w:t>I</w:t>
      </w:r>
      <w:r w:rsidRPr="00A46ADE">
        <w:t xml:space="preserve">t is essential to hear directly from children who are most affected by the policy problem, both to develop solutions to social issues as well as </w:t>
      </w:r>
      <w:r w:rsidR="00ED0164" w:rsidRPr="00A46ADE">
        <w:t xml:space="preserve">to </w:t>
      </w:r>
      <w:r w:rsidRPr="00A46ADE">
        <w:t>understand the impact of current policy</w:t>
      </w:r>
      <w:r w:rsidR="005A55F3" w:rsidRPr="00A46ADE">
        <w:t xml:space="preserve"> and practice</w:t>
      </w:r>
      <w:r w:rsidRPr="00A46ADE">
        <w:t xml:space="preserve">. Poorly designed policy and service provision can be very costly both in human and economic terms </w:t>
      </w:r>
      <w:r w:rsidRPr="00A46ADE">
        <w:fldChar w:fldCharType="begin"/>
      </w:r>
      <w:r w:rsidRPr="00A46ADE">
        <w:instrText xml:space="preserve"> ADDIN EN.CITE &lt;EndNote&gt;&lt;Cite&gt;&lt;Author&gt;Veltri&lt;/Author&gt;&lt;Year&gt;2014&lt;/Year&gt;&lt;RecNum&gt;13752&lt;/RecNum&gt;&lt;DisplayText&gt;(Veltri, Lim, &amp;amp; Miller, 2014)&lt;/DisplayText&gt;&lt;record&gt;&lt;rec-number&gt;13752&lt;/rec-number&gt;&lt;foreign-keys&gt;&lt;key app="EN" db-id="vtxe5ezt82wzwrexevjpe9wg25550e9z2pta" timestamp="1452560354"&gt;13752&lt;/key&gt;&lt;/foreign-keys&gt;&lt;ref-type name="Journal Article"&gt;17&lt;/ref-type&gt;&lt;contributors&gt;&lt;authors&gt;&lt;author&gt;Veltri, Giuseppe A.&lt;/author&gt;&lt;author&gt;Lim, Jasper&lt;/author&gt;&lt;author&gt;Miller, Robert&lt;/author&gt;&lt;/authors&gt;&lt;/contributors&gt;&lt;titles&gt;&lt;title&gt;More than meets the eye: the contribution of qualitative research to evidence-based policy-making&lt;/title&gt;&lt;secondary-title&gt;Innovation: The European Journal of Social Science Research&lt;/secondary-title&gt;&lt;/titles&gt;&lt;periodical&gt;&lt;full-title&gt;Innovation: The European Journal of Social Science Research&lt;/full-title&gt;&lt;/periodical&gt;&lt;pages&gt;1-4&lt;/pages&gt;&lt;volume&gt;27&lt;/volume&gt;&lt;number&gt;1&lt;/number&gt;&lt;dates&gt;&lt;year&gt;2014&lt;/year&gt;&lt;pub-dates&gt;&lt;date&gt;2014/01/02&lt;/date&gt;&lt;/pub-dates&gt;&lt;/dates&gt;&lt;publisher&gt;Routledge&lt;/publisher&gt;&lt;isbn&gt;1351-1610&lt;/isbn&gt;&lt;urls&gt;&lt;related-urls&gt;&lt;url&gt;http://dx.doi.org/10.1080/13511610.2013.806211&lt;/url&gt;&lt;/related-urls&gt;&lt;/urls&gt;&lt;electronic-resource-num&gt;10.1080/13511610.2013.806211&lt;/electronic-resource-num&gt;&lt;/record&gt;&lt;/Cite&gt;&lt;/EndNote&gt;</w:instrText>
      </w:r>
      <w:r w:rsidRPr="00A46ADE">
        <w:fldChar w:fldCharType="separate"/>
      </w:r>
      <w:r w:rsidRPr="00A46ADE">
        <w:rPr>
          <w:noProof/>
        </w:rPr>
        <w:t>(Veltri, Lim, &amp; Miller, 2014)</w:t>
      </w:r>
      <w:r w:rsidRPr="00A46ADE">
        <w:fldChar w:fldCharType="end"/>
      </w:r>
      <w:r w:rsidRPr="00A46ADE">
        <w:t>.</w:t>
      </w:r>
    </w:p>
    <w:p w14:paraId="32B198D9" w14:textId="5730E08B" w:rsidR="00575C77" w:rsidRPr="00A46ADE" w:rsidRDefault="00575C77" w:rsidP="002F4F70">
      <w:pPr>
        <w:pStyle w:val="ICPSNormal"/>
      </w:pPr>
      <w:r w:rsidRPr="00A46ADE">
        <w:t>This meta-synthesis provided a timely and important opportunity to collate and critique the growing level of qualitative research being conducted with children on their experiences of domestic and family violence.</w:t>
      </w:r>
      <w:r w:rsidR="005A55F3" w:rsidRPr="00A46ADE">
        <w:t xml:space="preserve"> The findings of th</w:t>
      </w:r>
      <w:r w:rsidR="009E67B4" w:rsidRPr="00A46ADE">
        <w:t>is</w:t>
      </w:r>
      <w:r w:rsidR="005A55F3" w:rsidRPr="00A46ADE">
        <w:t xml:space="preserve"> meta-synthesis, </w:t>
      </w:r>
      <w:r w:rsidR="009E67B4" w:rsidRPr="00A46ADE">
        <w:t xml:space="preserve">which </w:t>
      </w:r>
      <w:r w:rsidR="005A55F3" w:rsidRPr="00A46ADE">
        <w:t>highlight</w:t>
      </w:r>
      <w:r w:rsidR="009E67B4" w:rsidRPr="00A46ADE">
        <w:t>s</w:t>
      </w:r>
      <w:r w:rsidR="005A55F3" w:rsidRPr="00A46ADE">
        <w:t xml:space="preserve"> children’s views of their experiences and the supports they require, complement</w:t>
      </w:r>
      <w:r w:rsidR="009E67B4" w:rsidRPr="00A46ADE">
        <w:t>s</w:t>
      </w:r>
      <w:r w:rsidR="005A55F3" w:rsidRPr="00A46ADE">
        <w:t xml:space="preserve"> and enhance</w:t>
      </w:r>
      <w:r w:rsidR="009E67B4" w:rsidRPr="00A46ADE">
        <w:t>s</w:t>
      </w:r>
      <w:r w:rsidR="005A55F3" w:rsidRPr="00A46ADE">
        <w:t xml:space="preserve"> the current evidence and help</w:t>
      </w:r>
      <w:r w:rsidR="009E67B4" w:rsidRPr="00A46ADE">
        <w:t>s</w:t>
      </w:r>
      <w:r w:rsidR="005A55F3" w:rsidRPr="00A46ADE">
        <w:t xml:space="preserve"> to inform appropriate policy and practice. </w:t>
      </w:r>
    </w:p>
    <w:p w14:paraId="62419CAA" w14:textId="6787B703" w:rsidR="00575C77" w:rsidRPr="00A46ADE" w:rsidRDefault="00575C77" w:rsidP="00AC294D">
      <w:pPr>
        <w:pStyle w:val="ICPSHeading3"/>
      </w:pPr>
      <w:bookmarkStart w:id="25" w:name="_Toc479344355"/>
      <w:r w:rsidRPr="00A46ADE">
        <w:t>The individual</w:t>
      </w:r>
      <w:r w:rsidR="009E67B4" w:rsidRPr="00A46ADE">
        <w:t>,</w:t>
      </w:r>
      <w:r w:rsidRPr="00A46ADE">
        <w:t xml:space="preserve"> varied </w:t>
      </w:r>
      <w:r w:rsidR="009E67B4" w:rsidRPr="00A46ADE">
        <w:t xml:space="preserve">and potent </w:t>
      </w:r>
      <w:r w:rsidRPr="00A46ADE">
        <w:t>impact of violence</w:t>
      </w:r>
      <w:bookmarkEnd w:id="25"/>
    </w:p>
    <w:p w14:paraId="0A240BD0" w14:textId="18C15504" w:rsidR="00575C77" w:rsidRPr="00A46ADE" w:rsidRDefault="00575C77" w:rsidP="002F4F70">
      <w:pPr>
        <w:pStyle w:val="ICPSNormal"/>
      </w:pPr>
      <w:r w:rsidRPr="00A46ADE">
        <w:t>Children’s experiences of domestic and family violence were unique and variable</w:t>
      </w:r>
      <w:r w:rsidR="004F4A83" w:rsidRPr="00A46ADE">
        <w:t xml:space="preserve">, leading </w:t>
      </w:r>
      <w:r w:rsidRPr="00A46ADE">
        <w:t>to differences in how children understand, discuss and cope with the impacts of domestic and family violence. Some of the language children might use to talk about violence</w:t>
      </w:r>
      <w:r w:rsidR="005A55F3" w:rsidRPr="00A46ADE">
        <w:t xml:space="preserve">, such as “fights” or “arguing”, </w:t>
      </w:r>
      <w:r w:rsidRPr="00A46ADE">
        <w:t>may sometimes not alert</w:t>
      </w:r>
      <w:r w:rsidR="004F4A83" w:rsidRPr="00A46ADE">
        <w:t xml:space="preserve"> others </w:t>
      </w:r>
      <w:r w:rsidRPr="00A46ADE">
        <w:t>to the seriousness of</w:t>
      </w:r>
      <w:r w:rsidR="004F4A83" w:rsidRPr="00A46ADE">
        <w:t xml:space="preserve"> these situations, and </w:t>
      </w:r>
      <w:r w:rsidRPr="00A46ADE">
        <w:t xml:space="preserve">may be dismissed by adults. Adults need to listen carefully and </w:t>
      </w:r>
      <w:r w:rsidR="005A55F3" w:rsidRPr="00A46ADE">
        <w:t xml:space="preserve">provide </w:t>
      </w:r>
      <w:r w:rsidRPr="00A46ADE">
        <w:t xml:space="preserve">children </w:t>
      </w:r>
      <w:r w:rsidR="005A55F3" w:rsidRPr="00A46ADE">
        <w:t xml:space="preserve">with </w:t>
      </w:r>
      <w:r w:rsidR="00CD6D6F" w:rsidRPr="00A46ADE">
        <w:t xml:space="preserve">consistent </w:t>
      </w:r>
      <w:r w:rsidR="005A55F3" w:rsidRPr="00A46ADE">
        <w:t>opportunities</w:t>
      </w:r>
      <w:r w:rsidR="004F4A83" w:rsidRPr="00A46ADE">
        <w:t>,</w:t>
      </w:r>
      <w:r w:rsidR="005A55F3" w:rsidRPr="00A46ADE">
        <w:t xml:space="preserve"> so they can </w:t>
      </w:r>
      <w:r w:rsidR="009E67B4" w:rsidRPr="00A46ADE">
        <w:t xml:space="preserve">be assisted to </w:t>
      </w:r>
      <w:r w:rsidR="005A55F3" w:rsidRPr="00A46ADE">
        <w:t>talk about what is happening in their homes</w:t>
      </w:r>
      <w:r w:rsidR="00CD6D6F" w:rsidRPr="00A46ADE">
        <w:t xml:space="preserve">. </w:t>
      </w:r>
    </w:p>
    <w:p w14:paraId="74824BF4" w14:textId="21CBAB9A" w:rsidR="009E67B4" w:rsidRPr="00A46ADE" w:rsidRDefault="009E67B4" w:rsidP="002F4F70">
      <w:pPr>
        <w:pStyle w:val="ICPSNormal"/>
      </w:pPr>
      <w:r w:rsidRPr="00A46ADE">
        <w:t>Each child may require different levels of information and different forms of support to ensure their real and felt safety and emotional wellbeing. Children agreed they could not be happy or well whil</w:t>
      </w:r>
      <w:r w:rsidR="005E1AB9" w:rsidRPr="00A46ADE">
        <w:t>e</w:t>
      </w:r>
      <w:r w:rsidRPr="00A46ADE">
        <w:t xml:space="preserve"> they continued to feel unsafe. </w:t>
      </w:r>
    </w:p>
    <w:p w14:paraId="23E5ED2D" w14:textId="77777777" w:rsidR="00575C77" w:rsidRPr="00A46ADE" w:rsidRDefault="00575C77" w:rsidP="00AC294D">
      <w:pPr>
        <w:pStyle w:val="ICPSHeading3"/>
      </w:pPr>
      <w:bookmarkStart w:id="26" w:name="_Toc479344356"/>
      <w:r w:rsidRPr="00A46ADE">
        <w:t>The complex, pervasive and enduring nature of domestic and family violence</w:t>
      </w:r>
      <w:bookmarkEnd w:id="26"/>
    </w:p>
    <w:p w14:paraId="46C89D2E" w14:textId="55F06BC2" w:rsidR="00575C77" w:rsidRPr="00A46ADE" w:rsidRDefault="00B73690" w:rsidP="002F4F70">
      <w:pPr>
        <w:pStyle w:val="ICPSNormal"/>
      </w:pPr>
      <w:r w:rsidRPr="00A46ADE">
        <w:t>C</w:t>
      </w:r>
      <w:r w:rsidR="00575C77" w:rsidRPr="00A46ADE">
        <w:t>hildren</w:t>
      </w:r>
      <w:r w:rsidRPr="00A46ADE">
        <w:t>’s descriptions</w:t>
      </w:r>
      <w:r w:rsidR="00575C77" w:rsidRPr="00A46ADE">
        <w:t xml:space="preserve"> have reinforced the complex, pervasive and enduring nature of domestic and family violence. </w:t>
      </w:r>
      <w:r w:rsidRPr="00A46ADE">
        <w:t xml:space="preserve">Long after leaving violent homes, children remained feeling unsafe and continued to struggle with the impacts of the violence. </w:t>
      </w:r>
      <w:r w:rsidR="00575C77" w:rsidRPr="00A46ADE">
        <w:t>Researchers, policy makers and professionals who aim to understand and respond to children’s needs, must acknowledge and reflect this in the way they approach, talk about and respond to these issues.</w:t>
      </w:r>
    </w:p>
    <w:p w14:paraId="3DEF9EAF" w14:textId="01E4DEDD" w:rsidR="00502636" w:rsidRPr="00A46ADE" w:rsidRDefault="00B73690" w:rsidP="002F4F70">
      <w:pPr>
        <w:pStyle w:val="ICPSNormal"/>
      </w:pPr>
      <w:r w:rsidRPr="00A46ADE">
        <w:t>T</w:t>
      </w:r>
      <w:r w:rsidR="00575C77" w:rsidRPr="00A46ADE">
        <w:t xml:space="preserve">rauma, grief and loss </w:t>
      </w:r>
      <w:r w:rsidRPr="00A46ADE">
        <w:t>we</w:t>
      </w:r>
      <w:r w:rsidR="00575C77" w:rsidRPr="00A46ADE">
        <w:t xml:space="preserve">re all </w:t>
      </w:r>
      <w:r w:rsidRPr="00A46ADE">
        <w:t>associated with</w:t>
      </w:r>
      <w:r w:rsidR="00575C77" w:rsidRPr="00A46ADE">
        <w:t xml:space="preserve"> children’s experiences of domestic and family violence. </w:t>
      </w:r>
      <w:r w:rsidR="00502636" w:rsidRPr="00A46ADE">
        <w:t>The meta-synthesis also confirmed previous research by finding that many children across studies were not only exposed to, but also the direct victims of violence in their homes</w:t>
      </w:r>
      <w:r w:rsidRPr="00A46ADE">
        <w:t xml:space="preserve"> (Stanley &amp; Humphreys, 2014; Zannettino &amp; McLaren, 2014)</w:t>
      </w:r>
      <w:r w:rsidR="00502636" w:rsidRPr="00A46ADE">
        <w:t xml:space="preserve">. </w:t>
      </w:r>
    </w:p>
    <w:p w14:paraId="3397AAC1" w14:textId="0A6EC10B" w:rsidR="00575C77" w:rsidRPr="00A46ADE" w:rsidRDefault="00575C77" w:rsidP="002F4F70">
      <w:pPr>
        <w:pStyle w:val="ICPSNormal"/>
      </w:pPr>
      <w:r w:rsidRPr="00A46ADE">
        <w:t xml:space="preserve">The long term nature of the impact of violence indicates that there are no simple short term solutions to domestic and family violence. Children require sustained support from others to gradually build feelings of physical safety and emotional wellbeing </w:t>
      </w:r>
      <w:r w:rsidR="00B73690" w:rsidRPr="00A46ADE">
        <w:t>for</w:t>
      </w:r>
      <w:r w:rsidRPr="00A46ADE">
        <w:t xml:space="preserve"> themselves and their families.</w:t>
      </w:r>
    </w:p>
    <w:p w14:paraId="7DB6A75C" w14:textId="77777777" w:rsidR="00575C77" w:rsidRPr="00A46ADE" w:rsidRDefault="00575C77" w:rsidP="00AC294D">
      <w:pPr>
        <w:pStyle w:val="ICPSHeading3"/>
      </w:pPr>
      <w:bookmarkStart w:id="27" w:name="_Toc479344357"/>
      <w:r w:rsidRPr="00A46ADE">
        <w:lastRenderedPageBreak/>
        <w:t>Children’s agency and coping strategies</w:t>
      </w:r>
      <w:bookmarkEnd w:id="27"/>
    </w:p>
    <w:p w14:paraId="633F766C" w14:textId="015AD84C" w:rsidR="00575C77" w:rsidRPr="00A46ADE" w:rsidRDefault="00575C77" w:rsidP="002F4F70">
      <w:pPr>
        <w:pStyle w:val="ICPSNormal"/>
      </w:pPr>
      <w:r w:rsidRPr="00A46ADE">
        <w:t xml:space="preserve">Qualitative studies which ask children about their actions and coping mechanisms during domestic and family violence have highlighted children’s agency and the remarkable and persistent efforts they make to </w:t>
      </w:r>
      <w:r w:rsidR="00635213" w:rsidRPr="00A46ADE">
        <w:t>resist violence and to p</w:t>
      </w:r>
      <w:r w:rsidRPr="00A46ADE">
        <w:t>rotect themselves and others</w:t>
      </w:r>
      <w:r w:rsidR="00635213" w:rsidRPr="00A46ADE">
        <w:t>.</w:t>
      </w:r>
      <w:r w:rsidRPr="00A46ADE">
        <w:t xml:space="preserve"> </w:t>
      </w:r>
      <w:r w:rsidR="00635213" w:rsidRPr="00A46ADE">
        <w:t xml:space="preserve">Despite </w:t>
      </w:r>
      <w:r w:rsidR="00502636" w:rsidRPr="00A46ADE">
        <w:t xml:space="preserve">the active decisions they were making to observe, retreat or intervene in the violence in their homes, </w:t>
      </w:r>
      <w:r w:rsidR="00635213" w:rsidRPr="00A46ADE">
        <w:t>children often felt powerless to prevent or stop violence</w:t>
      </w:r>
      <w:r w:rsidR="00502636" w:rsidRPr="00A46ADE">
        <w:t>. T</w:t>
      </w:r>
      <w:r w:rsidR="00635213" w:rsidRPr="00A46ADE">
        <w:t xml:space="preserve">his feeling of powerlessness </w:t>
      </w:r>
      <w:r w:rsidR="00502636" w:rsidRPr="00A46ADE">
        <w:t xml:space="preserve">often </w:t>
      </w:r>
      <w:r w:rsidR="00635213" w:rsidRPr="00A46ADE">
        <w:t xml:space="preserve">persisted after professionals became involved with their families.  </w:t>
      </w:r>
    </w:p>
    <w:p w14:paraId="14AEECC5" w14:textId="1528905D" w:rsidR="00575C77" w:rsidRPr="00A46ADE" w:rsidRDefault="00635213" w:rsidP="002F4F70">
      <w:pPr>
        <w:pStyle w:val="ICPSNormal"/>
      </w:pPr>
      <w:r w:rsidRPr="00A46ADE">
        <w:t>Children’s experiences caution that a</w:t>
      </w:r>
      <w:r w:rsidR="00575C77" w:rsidRPr="00A46ADE">
        <w:t xml:space="preserve">ny attempt to highlight children’s agency must be done in a nuanced way that also highlights </w:t>
      </w:r>
      <w:r w:rsidR="00502636" w:rsidRPr="00A46ADE">
        <w:t>the powerlessness they feel</w:t>
      </w:r>
      <w:r w:rsidR="004F4A83" w:rsidRPr="00A46ADE">
        <w:t>,</w:t>
      </w:r>
      <w:r w:rsidR="00502636" w:rsidRPr="00A46ADE">
        <w:t xml:space="preserve"> </w:t>
      </w:r>
      <w:r w:rsidR="00575C77" w:rsidRPr="00A46ADE">
        <w:t xml:space="preserve">and </w:t>
      </w:r>
      <w:r w:rsidR="004F4A83" w:rsidRPr="00A46ADE">
        <w:t xml:space="preserve">which </w:t>
      </w:r>
      <w:r w:rsidRPr="00A46ADE">
        <w:t xml:space="preserve">aims </w:t>
      </w:r>
      <w:r w:rsidR="00575C77" w:rsidRPr="00A46ADE">
        <w:t>to redress the many constraints (including lack of resources and options) that exist for children within their own homes and their wider communities.</w:t>
      </w:r>
    </w:p>
    <w:p w14:paraId="15BE0BC0" w14:textId="77FBFC02" w:rsidR="00575C77" w:rsidRPr="00A46ADE" w:rsidRDefault="00575C77" w:rsidP="00AC294D">
      <w:pPr>
        <w:pStyle w:val="ICPSHeading3"/>
      </w:pPr>
      <w:bookmarkStart w:id="28" w:name="_Toc479344358"/>
      <w:r w:rsidRPr="00A46ADE">
        <w:t>Building opportunities to talk to</w:t>
      </w:r>
      <w:r w:rsidR="00635213" w:rsidRPr="00A46ADE">
        <w:t>,</w:t>
      </w:r>
      <w:r w:rsidRPr="00A46ADE">
        <w:t xml:space="preserve"> listen to </w:t>
      </w:r>
      <w:r w:rsidR="00635213" w:rsidRPr="00A46ADE">
        <w:t xml:space="preserve">and include </w:t>
      </w:r>
      <w:r w:rsidRPr="00A46ADE">
        <w:t>children</w:t>
      </w:r>
      <w:bookmarkEnd w:id="28"/>
    </w:p>
    <w:p w14:paraId="7729D8CA" w14:textId="1B6EA875" w:rsidR="004F4A83" w:rsidRPr="00A46ADE" w:rsidRDefault="00635213" w:rsidP="002F4F70">
      <w:pPr>
        <w:pStyle w:val="ICPSNormal"/>
      </w:pPr>
      <w:r w:rsidRPr="00A46ADE">
        <w:t>Challenging and unsettling the resounding silence which surrounds domestic and family violence was identified as a</w:t>
      </w:r>
      <w:r w:rsidR="00575C77" w:rsidRPr="00A46ADE">
        <w:t>n important step in overcoming the isolating experience that domestic and family violence often is for children</w:t>
      </w:r>
      <w:r w:rsidRPr="00A46ADE">
        <w:t>.</w:t>
      </w:r>
      <w:r w:rsidR="00575C77" w:rsidRPr="00A46ADE">
        <w:t xml:space="preserve"> Children said</w:t>
      </w:r>
      <w:r w:rsidR="00EB0CFE" w:rsidRPr="00A46ADE">
        <w:t xml:space="preserve"> they need</w:t>
      </w:r>
      <w:r w:rsidR="00575C77" w:rsidRPr="00A46ADE">
        <w:t>:</w:t>
      </w:r>
    </w:p>
    <w:p w14:paraId="7F4159B5" w14:textId="77777777" w:rsidR="004F4A83" w:rsidRPr="00A46ADE" w:rsidRDefault="004F4A83" w:rsidP="002F4F70">
      <w:pPr>
        <w:pStyle w:val="ICPSNormal"/>
      </w:pPr>
    </w:p>
    <w:p w14:paraId="356F6662" w14:textId="5036EE77" w:rsidR="00575C77" w:rsidRPr="00A46ADE" w:rsidRDefault="00EB0CFE" w:rsidP="002F4F70">
      <w:pPr>
        <w:pStyle w:val="BulletList"/>
      </w:pPr>
      <w:r w:rsidRPr="00A46ADE">
        <w:t>A</w:t>
      </w:r>
      <w:r w:rsidR="00575C77" w:rsidRPr="00A46ADE">
        <w:t>dults to provide consistent opportunities</w:t>
      </w:r>
      <w:r w:rsidR="009E67B4" w:rsidRPr="00A46ADE">
        <w:t>,</w:t>
      </w:r>
      <w:r w:rsidR="00575C77" w:rsidRPr="00A46ADE">
        <w:t xml:space="preserve"> </w:t>
      </w:r>
      <w:r w:rsidR="009E67B4" w:rsidRPr="00A46ADE">
        <w:t>across a range of informal and formal settings, for children to talk</w:t>
      </w:r>
      <w:r w:rsidR="004F4A83" w:rsidRPr="00A46ADE">
        <w:t>;</w:t>
      </w:r>
    </w:p>
    <w:p w14:paraId="4C6713A9" w14:textId="666736CA" w:rsidR="00502636" w:rsidRPr="00A46ADE" w:rsidRDefault="00502636" w:rsidP="002F4F70">
      <w:pPr>
        <w:pStyle w:val="BulletList"/>
      </w:pPr>
      <w:r w:rsidRPr="00A46ADE">
        <w:t>Adults who can carefully listen to, validate and respond to their feelings, at the same time as helping them to address their immediate and long term safety needs</w:t>
      </w:r>
      <w:r w:rsidR="004F4A83" w:rsidRPr="00A46ADE">
        <w:t>;</w:t>
      </w:r>
    </w:p>
    <w:p w14:paraId="00C01BDF" w14:textId="20ADC6AA" w:rsidR="009E67B4" w:rsidRPr="00A46ADE" w:rsidRDefault="00502636" w:rsidP="002F4F70">
      <w:pPr>
        <w:pStyle w:val="BulletList"/>
      </w:pPr>
      <w:r w:rsidRPr="00A46ADE">
        <w:t>Help to build supportive,</w:t>
      </w:r>
      <w:r w:rsidR="009E67B4" w:rsidRPr="00A46ADE">
        <w:t xml:space="preserve"> positive relationships with their peers, including those with similar lived experiences</w:t>
      </w:r>
      <w:r w:rsidR="004F4A83" w:rsidRPr="00A46ADE">
        <w:t>;</w:t>
      </w:r>
    </w:p>
    <w:p w14:paraId="0DB78A42" w14:textId="774F5617" w:rsidR="00575C77" w:rsidRPr="00A46ADE" w:rsidRDefault="00EB0CFE" w:rsidP="002F4F70">
      <w:pPr>
        <w:pStyle w:val="BulletList"/>
      </w:pPr>
      <w:r w:rsidRPr="00A46ADE">
        <w:t>H</w:t>
      </w:r>
      <w:r w:rsidR="00CD6D6F" w:rsidRPr="00A46ADE">
        <w:t xml:space="preserve">elp to build and </w:t>
      </w:r>
      <w:r w:rsidR="00502636" w:rsidRPr="00A46ADE">
        <w:t xml:space="preserve">sometimes repair </w:t>
      </w:r>
      <w:r w:rsidR="009E67B4" w:rsidRPr="00A46ADE">
        <w:t xml:space="preserve">significant family </w:t>
      </w:r>
      <w:r w:rsidR="00CD6D6F" w:rsidRPr="00A46ADE">
        <w:t>relationships</w:t>
      </w:r>
      <w:r w:rsidR="009E67B4" w:rsidRPr="00A46ADE">
        <w:softHyphen/>
      </w:r>
      <w:r w:rsidR="00502636" w:rsidRPr="00A46ADE">
        <w:t xml:space="preserve"> that would be able to support </w:t>
      </w:r>
      <w:r w:rsidR="00575C77" w:rsidRPr="00A46ADE">
        <w:t xml:space="preserve">the long term recovery required of children. </w:t>
      </w:r>
    </w:p>
    <w:p w14:paraId="62BF551E" w14:textId="542051DA" w:rsidR="00575C77" w:rsidRPr="00A46ADE" w:rsidRDefault="00EB0CFE" w:rsidP="002F4F70">
      <w:pPr>
        <w:pStyle w:val="ICPSNormal"/>
      </w:pPr>
      <w:r w:rsidRPr="00A46ADE">
        <w:t>C</w:t>
      </w:r>
      <w:r w:rsidR="00575C77" w:rsidRPr="00A46ADE">
        <w:t>hildren were particularly concerned about the safety and wellbeing of siblings and their mothers, and wanted to be informed of, and included in, supports which aimed to help them and their families. Making sense of, and enhancing their family relationships</w:t>
      </w:r>
      <w:r w:rsidR="004F4A83" w:rsidRPr="00A46ADE">
        <w:t>,</w:t>
      </w:r>
      <w:r w:rsidR="00575C77" w:rsidRPr="00A46ADE">
        <w:t xml:space="preserve"> which had been damaged by domestic and family violence</w:t>
      </w:r>
      <w:r w:rsidR="004F4A83" w:rsidRPr="00A46ADE">
        <w:t>,</w:t>
      </w:r>
      <w:r w:rsidR="00575C77" w:rsidRPr="00A46ADE">
        <w:t xml:space="preserve"> was particularly required</w:t>
      </w:r>
      <w:r w:rsidR="004F4A83" w:rsidRPr="00A46ADE">
        <w:t>. C</w:t>
      </w:r>
      <w:r w:rsidR="00575C77" w:rsidRPr="00A46ADE">
        <w:t xml:space="preserve">hildren stressed </w:t>
      </w:r>
      <w:r w:rsidR="004F4A83" w:rsidRPr="00A46ADE">
        <w:t xml:space="preserve">that </w:t>
      </w:r>
      <w:r w:rsidR="00575C77" w:rsidRPr="00A46ADE">
        <w:t>this also included relationships with their fathers. Although some researchers have explored this issue, it appears that services currently may not be</w:t>
      </w:r>
      <w:r w:rsidR="004F4A83" w:rsidRPr="00A46ADE">
        <w:t xml:space="preserve"> assisting children with father-child relationships</w:t>
      </w:r>
      <w:r w:rsidR="00575C77" w:rsidRPr="00A46ADE">
        <w:t xml:space="preserve"> (Thiara &amp; Humphreys, 2015).</w:t>
      </w:r>
    </w:p>
    <w:p w14:paraId="61315802" w14:textId="76F0EF42" w:rsidR="00575C77" w:rsidRPr="00A46ADE" w:rsidRDefault="00575C77" w:rsidP="00E06BBE">
      <w:pPr>
        <w:pStyle w:val="ICPSHeading2"/>
      </w:pPr>
      <w:bookmarkStart w:id="29" w:name="_Toc479344359"/>
      <w:r w:rsidRPr="00A46ADE">
        <w:t>Further research</w:t>
      </w:r>
      <w:r w:rsidR="00993250" w:rsidRPr="00A46ADE">
        <w:t xml:space="preserve"> required</w:t>
      </w:r>
      <w:bookmarkEnd w:id="29"/>
    </w:p>
    <w:p w14:paraId="3D0A2516" w14:textId="1E71B653" w:rsidR="00575C77" w:rsidRPr="00A46ADE" w:rsidRDefault="00575C77" w:rsidP="002F4F70">
      <w:pPr>
        <w:pStyle w:val="ICPSNormal"/>
      </w:pPr>
      <w:r w:rsidRPr="00A46ADE">
        <w:t>There remain a series of research gaps</w:t>
      </w:r>
      <w:r w:rsidR="00993250" w:rsidRPr="00A46ADE">
        <w:t xml:space="preserve"> in relation to children’s experiences of domestic and family violence</w:t>
      </w:r>
      <w:r w:rsidR="00502636" w:rsidRPr="00A46ADE">
        <w:t>. T</w:t>
      </w:r>
      <w:r w:rsidR="00993250" w:rsidRPr="00A46ADE">
        <w:t>o address t</w:t>
      </w:r>
      <w:r w:rsidR="00502636" w:rsidRPr="00A46ADE">
        <w:t>hese gaps</w:t>
      </w:r>
      <w:r w:rsidRPr="00A46ADE">
        <w:t xml:space="preserve"> </w:t>
      </w:r>
      <w:r w:rsidR="00993250" w:rsidRPr="00A46ADE">
        <w:t>the meta-synthesis findings indicate the need for</w:t>
      </w:r>
      <w:r w:rsidRPr="00A46ADE">
        <w:t>:</w:t>
      </w:r>
    </w:p>
    <w:p w14:paraId="27F19EA7" w14:textId="77777777" w:rsidR="004F4A83" w:rsidRPr="00A46ADE" w:rsidRDefault="004F4A83" w:rsidP="002F4F70">
      <w:pPr>
        <w:pStyle w:val="ICPSNormal"/>
      </w:pPr>
    </w:p>
    <w:p w14:paraId="4814CC1E" w14:textId="6D3CED0F" w:rsidR="00B73690" w:rsidRPr="00A46ADE" w:rsidRDefault="00575C77" w:rsidP="002F4F70">
      <w:pPr>
        <w:pStyle w:val="BulletList"/>
      </w:pPr>
      <w:r w:rsidRPr="00A46ADE">
        <w:t xml:space="preserve">Research which allows for the increased participation of children in all stages of research </w:t>
      </w:r>
      <w:r w:rsidR="005A6F0D" w:rsidRPr="00A46ADE">
        <w:t xml:space="preserve">to further </w:t>
      </w:r>
      <w:r w:rsidRPr="00A46ADE">
        <w:t xml:space="preserve">understand </w:t>
      </w:r>
      <w:r w:rsidR="005A6F0D" w:rsidRPr="00A46ADE">
        <w:t>what aspects of their experience children think are the most important</w:t>
      </w:r>
      <w:r w:rsidR="004F4A83" w:rsidRPr="00A46ADE">
        <w:t>,</w:t>
      </w:r>
      <w:r w:rsidR="005A6F0D" w:rsidRPr="00A46ADE">
        <w:t xml:space="preserve"> and to further </w:t>
      </w:r>
      <w:r w:rsidRPr="00A46ADE">
        <w:t xml:space="preserve">explore </w:t>
      </w:r>
      <w:r w:rsidR="005A6F0D" w:rsidRPr="00A46ADE">
        <w:t xml:space="preserve">their </w:t>
      </w:r>
      <w:r w:rsidRPr="00A46ADE">
        <w:t>experiences, needs and the responses they require</w:t>
      </w:r>
      <w:r w:rsidR="004F4A83" w:rsidRPr="00A46ADE">
        <w:t>;</w:t>
      </w:r>
      <w:r w:rsidR="005A6F0D" w:rsidRPr="00A46ADE">
        <w:t xml:space="preserve"> </w:t>
      </w:r>
    </w:p>
    <w:p w14:paraId="63C7E864" w14:textId="555F4625" w:rsidR="006F71F8" w:rsidRPr="00A46ADE" w:rsidRDefault="00993250" w:rsidP="002F4F70">
      <w:pPr>
        <w:pStyle w:val="BulletList"/>
      </w:pPr>
      <w:r w:rsidRPr="00A46ADE">
        <w:t>Increased u</w:t>
      </w:r>
      <w:r w:rsidR="006F71F8" w:rsidRPr="00A46ADE">
        <w:t>nderstanding</w:t>
      </w:r>
      <w:r w:rsidRPr="00A46ADE">
        <w:t xml:space="preserve">s of </w:t>
      </w:r>
      <w:r w:rsidR="006F71F8" w:rsidRPr="00A46ADE">
        <w:t xml:space="preserve">interventions that aim to meet children’s needs and </w:t>
      </w:r>
      <w:r w:rsidR="005A6F0D" w:rsidRPr="00A46ADE">
        <w:t xml:space="preserve">to understand </w:t>
      </w:r>
      <w:r w:rsidR="006F71F8" w:rsidRPr="00A46ADE">
        <w:t>exactly what works, where, how, why and for whom</w:t>
      </w:r>
      <w:r w:rsidR="004F4A83" w:rsidRPr="00A46ADE">
        <w:t>;</w:t>
      </w:r>
      <w:r w:rsidR="006F71F8" w:rsidRPr="00A46ADE">
        <w:t xml:space="preserve"> </w:t>
      </w:r>
    </w:p>
    <w:p w14:paraId="58749635" w14:textId="4312D049" w:rsidR="00575C77" w:rsidRPr="00A46ADE" w:rsidRDefault="005A6F0D" w:rsidP="002F4F70">
      <w:pPr>
        <w:pStyle w:val="BulletList"/>
      </w:pPr>
      <w:r w:rsidRPr="00A46ADE">
        <w:t>Increased</w:t>
      </w:r>
      <w:r w:rsidR="00575C77" w:rsidRPr="00A46ADE">
        <w:t xml:space="preserve"> Australian research to further understand children’s experiences of the Australian service system </w:t>
      </w:r>
      <w:r w:rsidR="006F71F8" w:rsidRPr="00A46ADE">
        <w:t>(</w:t>
      </w:r>
      <w:r w:rsidR="00575C77" w:rsidRPr="00A46ADE">
        <w:t>including their views of the prevention, early intervention, targeted and tertiary level services, particularly the interface between child protection and domestic and family violence systems</w:t>
      </w:r>
      <w:r w:rsidR="006F71F8" w:rsidRPr="00A46ADE">
        <w:t>)</w:t>
      </w:r>
      <w:r w:rsidR="00575C77" w:rsidRPr="00A46ADE">
        <w:t xml:space="preserve">. </w:t>
      </w:r>
      <w:r w:rsidR="00EB0CFE" w:rsidRPr="00A46ADE">
        <w:t xml:space="preserve">This research would </w:t>
      </w:r>
      <w:r w:rsidRPr="00A46ADE">
        <w:t xml:space="preserve">also </w:t>
      </w:r>
      <w:r w:rsidR="00EB0CFE" w:rsidRPr="00A46ADE">
        <w:t xml:space="preserve">help inform the </w:t>
      </w:r>
      <w:r w:rsidR="00575C77" w:rsidRPr="00A46ADE">
        <w:t xml:space="preserve">structural and systemic </w:t>
      </w:r>
      <w:r w:rsidR="00575C77" w:rsidRPr="00A46ADE">
        <w:lastRenderedPageBreak/>
        <w:t>responses required and the collaboration which may be needed to better meet children’s needs</w:t>
      </w:r>
      <w:r w:rsidR="004F4A83" w:rsidRPr="00A46ADE">
        <w:t>;</w:t>
      </w:r>
    </w:p>
    <w:p w14:paraId="0BB35E14" w14:textId="43CD4800" w:rsidR="00575C77" w:rsidRPr="00A46ADE" w:rsidRDefault="005A6F0D" w:rsidP="002F4F70">
      <w:pPr>
        <w:pStyle w:val="BulletList"/>
      </w:pPr>
      <w:r w:rsidRPr="00A46ADE">
        <w:t xml:space="preserve">Increased understandings of the </w:t>
      </w:r>
      <w:r w:rsidR="00575C77" w:rsidRPr="00A46ADE">
        <w:t>unique issues and needs of Australian children from culturally or linguistically diverse backgrounds, rural and remote communities and particularly Aboriginal children</w:t>
      </w:r>
      <w:r w:rsidR="004F4A83" w:rsidRPr="00A46ADE">
        <w:t>;</w:t>
      </w:r>
    </w:p>
    <w:p w14:paraId="7B2CCB2D" w14:textId="5BE7FA67" w:rsidR="00575C77" w:rsidRPr="00A46ADE" w:rsidRDefault="005A6F0D" w:rsidP="002F4F70">
      <w:pPr>
        <w:pStyle w:val="BulletList"/>
      </w:pPr>
      <w:r w:rsidRPr="00A46ADE">
        <w:t>Understanding h</w:t>
      </w:r>
      <w:r w:rsidR="00575C77" w:rsidRPr="00A46ADE">
        <w:t>ow children make sense of</w:t>
      </w:r>
      <w:r w:rsidR="00B73690" w:rsidRPr="00A46ADE">
        <w:t>,</w:t>
      </w:r>
      <w:r w:rsidR="00575C77" w:rsidRPr="00A46ADE">
        <w:t xml:space="preserve"> and more importantly manage relationships with fathers, who often stay involved in their lives.</w:t>
      </w:r>
      <w:r w:rsidR="004F4A83" w:rsidRPr="00A46ADE">
        <w:t xml:space="preserve"> It is critical to </w:t>
      </w:r>
      <w:r w:rsidR="009E4E89" w:rsidRPr="00A46ADE">
        <w:t>e</w:t>
      </w:r>
      <w:r w:rsidR="00B93F08" w:rsidRPr="00A46ADE">
        <w:t>xplore how children can have more choice and control over decision</w:t>
      </w:r>
      <w:r w:rsidR="004F4A83" w:rsidRPr="00A46ADE">
        <w:t>-</w:t>
      </w:r>
      <w:r w:rsidR="00B93F08" w:rsidRPr="00A46ADE">
        <w:t xml:space="preserve">making about the ongoing contact with their fathers. </w:t>
      </w:r>
    </w:p>
    <w:p w14:paraId="6D7E2419" w14:textId="245F1FEA" w:rsidR="00BA20EB" w:rsidRPr="00A46ADE" w:rsidRDefault="00287CC4" w:rsidP="002F4F70">
      <w:pPr>
        <w:pStyle w:val="ICPSNormal"/>
      </w:pPr>
      <w:r w:rsidRPr="00A46ADE">
        <w:t xml:space="preserve">Further policies and practices which seek to </w:t>
      </w:r>
      <w:r w:rsidR="00BA20EB" w:rsidRPr="00A46ADE">
        <w:t xml:space="preserve">address these evident gaps and respond to children’s </w:t>
      </w:r>
      <w:r w:rsidRPr="00A46ADE">
        <w:t>needs are critical to support the safety and wellbeing of children and their families.</w:t>
      </w:r>
    </w:p>
    <w:p w14:paraId="7C08BD57" w14:textId="0AFCD08B" w:rsidR="006A4AC9" w:rsidRPr="00A46ADE" w:rsidRDefault="006A4AC9" w:rsidP="002F4F70">
      <w:pPr>
        <w:pStyle w:val="ICPSNormal"/>
      </w:pPr>
      <w:r w:rsidRPr="00A46ADE">
        <w:br w:type="page"/>
      </w:r>
    </w:p>
    <w:p w14:paraId="7654AA1D" w14:textId="7F01463F" w:rsidR="00C732AA" w:rsidRPr="00A46ADE" w:rsidRDefault="008E411A" w:rsidP="0074301E">
      <w:pPr>
        <w:pStyle w:val="ICPSHeading1"/>
      </w:pPr>
      <w:bookmarkStart w:id="30" w:name="_Toc479344360"/>
      <w:r w:rsidRPr="00A46ADE">
        <w:lastRenderedPageBreak/>
        <w:t>1. I</w:t>
      </w:r>
      <w:r w:rsidR="00C732AA" w:rsidRPr="00A46ADE">
        <w:t>ntroduction</w:t>
      </w:r>
      <w:bookmarkEnd w:id="19"/>
      <w:bookmarkEnd w:id="30"/>
    </w:p>
    <w:bookmarkEnd w:id="15"/>
    <w:p w14:paraId="1083EE18" w14:textId="639F54DC" w:rsidR="00982087" w:rsidRPr="00A46ADE" w:rsidRDefault="00B45AE9" w:rsidP="002F4F70">
      <w:pPr>
        <w:pStyle w:val="ICPSNormal"/>
        <w:rPr>
          <w:rStyle w:val="A31"/>
          <w:rFonts w:cstheme="minorBidi"/>
          <w:color w:val="auto"/>
        </w:rPr>
      </w:pPr>
      <w:r w:rsidRPr="00A46ADE">
        <w:rPr>
          <w:rStyle w:val="A31"/>
          <w:rFonts w:cstheme="minorBidi"/>
          <w:color w:val="auto"/>
        </w:rPr>
        <w:t>In recent years, children’s exposure to domestic and family violence has become a prominent policy issue within Australia (Campo, 2015</w:t>
      </w:r>
      <w:r w:rsidR="00D44318" w:rsidRPr="00A46ADE">
        <w:rPr>
          <w:rStyle w:val="A31"/>
          <w:rFonts w:cstheme="minorBidi"/>
          <w:color w:val="auto"/>
        </w:rPr>
        <w:t>; Powell &amp; Murray, 2008</w:t>
      </w:r>
      <w:r w:rsidRPr="00A46ADE">
        <w:rPr>
          <w:rStyle w:val="A31"/>
          <w:rFonts w:cstheme="minorBidi"/>
          <w:color w:val="auto"/>
        </w:rPr>
        <w:t>).</w:t>
      </w:r>
      <w:r w:rsidR="00CF7165" w:rsidRPr="00A46ADE">
        <w:rPr>
          <w:rStyle w:val="A31"/>
          <w:rFonts w:cstheme="minorBidi"/>
          <w:color w:val="auto"/>
        </w:rPr>
        <w:t xml:space="preserve"> </w:t>
      </w:r>
      <w:r w:rsidR="007F6D04" w:rsidRPr="00A46ADE">
        <w:t xml:space="preserve">The need to </w:t>
      </w:r>
      <w:r w:rsidR="00C86844" w:rsidRPr="00A46ADE">
        <w:t xml:space="preserve">prevent and </w:t>
      </w:r>
      <w:r w:rsidR="007F6D04" w:rsidRPr="00A46ADE">
        <w:t>pr</w:t>
      </w:r>
      <w:r w:rsidR="00C86844" w:rsidRPr="00A46ADE">
        <w:t xml:space="preserve">otect against the physical, sexual, emotional and psychological abuse of </w:t>
      </w:r>
      <w:r w:rsidR="007F6D04" w:rsidRPr="00A46ADE">
        <w:t xml:space="preserve">women and their children </w:t>
      </w:r>
      <w:r w:rsidR="00C86844" w:rsidRPr="00A46ADE">
        <w:t xml:space="preserve">in their own homes </w:t>
      </w:r>
      <w:r w:rsidR="00571E58" w:rsidRPr="00A46ADE">
        <w:t>has led to a range of</w:t>
      </w:r>
      <w:r w:rsidR="007F6D04" w:rsidRPr="00A46ADE">
        <w:t xml:space="preserve"> policy reforms, research agendas and specialist domestic violence services </w:t>
      </w:r>
      <w:r w:rsidR="00C86844" w:rsidRPr="00A46ADE">
        <w:t xml:space="preserve">across Australia </w:t>
      </w:r>
      <w:r w:rsidR="007F6D04" w:rsidRPr="00A46ADE">
        <w:t xml:space="preserve">(Australia's National Research Organisation for Women's Safety, 2014; Australian Capital Territory, 2011; Council of Australian Governments, 2011). </w:t>
      </w:r>
      <w:r w:rsidR="001D160F" w:rsidRPr="00A46ADE">
        <w:rPr>
          <w:rStyle w:val="A31"/>
          <w:rFonts w:cstheme="minorBidi"/>
          <w:color w:val="auto"/>
        </w:rPr>
        <w:t>The</w:t>
      </w:r>
      <w:r w:rsidR="00C86844" w:rsidRPr="00A46ADE">
        <w:rPr>
          <w:rStyle w:val="A31"/>
          <w:rFonts w:cstheme="minorBidi"/>
          <w:color w:val="auto"/>
        </w:rPr>
        <w:t xml:space="preserve">se </w:t>
      </w:r>
      <w:r w:rsidR="00571E58" w:rsidRPr="00A46ADE">
        <w:rPr>
          <w:rStyle w:val="A31"/>
          <w:rFonts w:cstheme="minorBidi"/>
          <w:color w:val="auto"/>
        </w:rPr>
        <w:t xml:space="preserve">responses reflect increasing understandings of the </w:t>
      </w:r>
      <w:r w:rsidR="001D125A" w:rsidRPr="00A46ADE">
        <w:rPr>
          <w:rStyle w:val="A31"/>
          <w:rFonts w:cstheme="minorBidi"/>
          <w:color w:val="auto"/>
        </w:rPr>
        <w:t>significant</w:t>
      </w:r>
      <w:r w:rsidR="00056B03" w:rsidRPr="00A46ADE">
        <w:rPr>
          <w:rStyle w:val="A31"/>
          <w:rFonts w:cstheme="minorBidi"/>
          <w:color w:val="auto"/>
        </w:rPr>
        <w:t xml:space="preserve"> number of children exposed to domestic and family violence, and the </w:t>
      </w:r>
      <w:r w:rsidR="00571E58" w:rsidRPr="00A46ADE">
        <w:rPr>
          <w:rStyle w:val="A31"/>
          <w:rFonts w:cstheme="minorBidi"/>
          <w:color w:val="auto"/>
        </w:rPr>
        <w:t xml:space="preserve">significant </w:t>
      </w:r>
      <w:r w:rsidR="00056B03" w:rsidRPr="00A46ADE">
        <w:rPr>
          <w:rStyle w:val="A31"/>
          <w:rFonts w:cstheme="minorBidi"/>
          <w:color w:val="auto"/>
        </w:rPr>
        <w:t xml:space="preserve">short and long term </w:t>
      </w:r>
      <w:r w:rsidR="00571E58" w:rsidRPr="00A46ADE">
        <w:rPr>
          <w:rStyle w:val="A31"/>
          <w:rFonts w:cstheme="minorBidi"/>
          <w:color w:val="auto"/>
        </w:rPr>
        <w:t xml:space="preserve">consequences </w:t>
      </w:r>
      <w:r w:rsidR="00056B03" w:rsidRPr="00A46ADE">
        <w:rPr>
          <w:rStyle w:val="A31"/>
          <w:rFonts w:cstheme="minorBidi"/>
          <w:color w:val="auto"/>
        </w:rPr>
        <w:t xml:space="preserve">this violence </w:t>
      </w:r>
      <w:r w:rsidR="002A32AA" w:rsidRPr="00A46ADE">
        <w:rPr>
          <w:rStyle w:val="A31"/>
          <w:rFonts w:cstheme="minorBidi"/>
          <w:color w:val="auto"/>
        </w:rPr>
        <w:t xml:space="preserve">has </w:t>
      </w:r>
      <w:r w:rsidR="00056B03" w:rsidRPr="00A46ADE">
        <w:rPr>
          <w:rStyle w:val="A31"/>
          <w:rFonts w:cstheme="minorBidi"/>
          <w:color w:val="auto"/>
        </w:rPr>
        <w:t xml:space="preserve">for children. </w:t>
      </w:r>
    </w:p>
    <w:p w14:paraId="290F0FF3" w14:textId="2CB4D8F9" w:rsidR="007B5843" w:rsidRPr="00A46ADE" w:rsidRDefault="00571E58" w:rsidP="002F4F70">
      <w:pPr>
        <w:pStyle w:val="ICPSNormal"/>
      </w:pPr>
      <w:r w:rsidRPr="00A46ADE">
        <w:rPr>
          <w:rStyle w:val="A31"/>
          <w:rFonts w:cstheme="minorBidi"/>
          <w:color w:val="auto"/>
        </w:rPr>
        <w:t xml:space="preserve">Recent estimates suggest that </w:t>
      </w:r>
      <w:r w:rsidR="007F6D04" w:rsidRPr="00A46ADE">
        <w:rPr>
          <w:rStyle w:val="A31"/>
          <w:rFonts w:cstheme="minorBidi"/>
          <w:color w:val="auto"/>
        </w:rPr>
        <w:t xml:space="preserve">more than one million </w:t>
      </w:r>
      <w:r w:rsidRPr="00A46ADE">
        <w:rPr>
          <w:rStyle w:val="A31"/>
          <w:rFonts w:cstheme="minorBidi"/>
          <w:color w:val="auto"/>
        </w:rPr>
        <w:t xml:space="preserve">Australian </w:t>
      </w:r>
      <w:r w:rsidR="007F6D04" w:rsidRPr="00A46ADE">
        <w:rPr>
          <w:rStyle w:val="A31"/>
          <w:rFonts w:cstheme="minorBidi"/>
          <w:color w:val="auto"/>
        </w:rPr>
        <w:t xml:space="preserve">children are affected by domestic violence (The Australian Domestic and Family Violence Clearinghouse, The University of New South Wales, 2011). </w:t>
      </w:r>
      <w:r w:rsidR="006E09F3" w:rsidRPr="00A46ADE">
        <w:rPr>
          <w:rStyle w:val="A31"/>
          <w:rFonts w:cstheme="minorBidi"/>
          <w:color w:val="auto"/>
        </w:rPr>
        <w:t xml:space="preserve">Previous </w:t>
      </w:r>
      <w:r w:rsidR="002B71BC" w:rsidRPr="00A46ADE">
        <w:t>meta-analyses</w:t>
      </w:r>
      <w:r w:rsidR="006E09F3" w:rsidRPr="00A46ADE">
        <w:t xml:space="preserve"> of quantitative studies,</w:t>
      </w:r>
      <w:r w:rsidR="002B71BC" w:rsidRPr="00A46ADE">
        <w:t xml:space="preserve"> </w:t>
      </w:r>
      <w:r w:rsidRPr="00A46ADE">
        <w:t>confirm</w:t>
      </w:r>
      <w:r w:rsidR="002B71BC" w:rsidRPr="00A46ADE">
        <w:t xml:space="preserve"> </w:t>
      </w:r>
      <w:r w:rsidR="00724579" w:rsidRPr="00A46ADE">
        <w:t xml:space="preserve">experiences of </w:t>
      </w:r>
      <w:r w:rsidR="00CF7165" w:rsidRPr="00A46ADE">
        <w:t xml:space="preserve">domestic and </w:t>
      </w:r>
      <w:r w:rsidR="00724579" w:rsidRPr="00A46ADE">
        <w:t>family violence are associated with a range of</w:t>
      </w:r>
      <w:r w:rsidR="000E7A7D" w:rsidRPr="00A46ADE">
        <w:t xml:space="preserve"> </w:t>
      </w:r>
      <w:r w:rsidR="00724579" w:rsidRPr="00A46ADE">
        <w:t xml:space="preserve">mental health, cognitive and behavioural problems, </w:t>
      </w:r>
      <w:r w:rsidR="000E7A7D" w:rsidRPr="00A46ADE">
        <w:t xml:space="preserve">developmental difficulties </w:t>
      </w:r>
      <w:r w:rsidR="00724579" w:rsidRPr="00A46ADE">
        <w:t xml:space="preserve">and poorer academic outcomes </w:t>
      </w:r>
      <w:r w:rsidR="00B45AE9" w:rsidRPr="00A46ADE">
        <w:t xml:space="preserve">for children </w:t>
      </w:r>
      <w:r w:rsidR="00724579" w:rsidRPr="00A46ADE">
        <w:t xml:space="preserve">(Wolfe, </w:t>
      </w:r>
      <w:r w:rsidR="00D44318" w:rsidRPr="00A46ADE">
        <w:t>Crooks, Lee, McIntyre-Smith, &amp; Jaffe, 2003</w:t>
      </w:r>
      <w:r w:rsidR="00724579" w:rsidRPr="00A46ADE">
        <w:t>; Kitzmann</w:t>
      </w:r>
      <w:r w:rsidR="00D44318" w:rsidRPr="00A46ADE">
        <w:t>, Gaylord, Holt, &amp; Kenny, 2003;</w:t>
      </w:r>
      <w:r w:rsidR="008F3189" w:rsidRPr="00A46ADE">
        <w:t xml:space="preserve"> Evans, Davies,</w:t>
      </w:r>
      <w:r w:rsidR="007B5843" w:rsidRPr="00A46ADE">
        <w:t xml:space="preserve"> </w:t>
      </w:r>
      <w:r w:rsidR="008F3189" w:rsidRPr="00A46ADE">
        <w:t>&amp; DiLillo, 2008</w:t>
      </w:r>
      <w:r w:rsidR="00724579" w:rsidRPr="00A46ADE">
        <w:t>).</w:t>
      </w:r>
      <w:r w:rsidR="002B71BC" w:rsidRPr="00A46ADE">
        <w:t xml:space="preserve"> </w:t>
      </w:r>
      <w:r w:rsidR="007B5843" w:rsidRPr="00A46ADE">
        <w:t xml:space="preserve">The impacts of domestic and family violence often continue well into children’s futures, with a recent longitudinal meta-analysis finding </w:t>
      </w:r>
      <w:r w:rsidR="001A472F" w:rsidRPr="00A46ADE">
        <w:t xml:space="preserve">that </w:t>
      </w:r>
      <w:r w:rsidR="007B5843" w:rsidRPr="00A46ADE">
        <w:t>the link between children’s experiences of violence in the home</w:t>
      </w:r>
      <w:r w:rsidR="001A472F" w:rsidRPr="00A46ADE">
        <w:t>,</w:t>
      </w:r>
      <w:r w:rsidR="007B5843" w:rsidRPr="00A46ADE">
        <w:t xml:space="preserve"> and </w:t>
      </w:r>
      <w:r w:rsidRPr="00A46ADE">
        <w:t>children’s</w:t>
      </w:r>
      <w:r w:rsidR="006F71F8" w:rsidRPr="00A46ADE">
        <w:t xml:space="preserve"> </w:t>
      </w:r>
      <w:r w:rsidR="007B5843" w:rsidRPr="00A46ADE">
        <w:t xml:space="preserve">externalising and internalising </w:t>
      </w:r>
      <w:r w:rsidRPr="00A46ADE">
        <w:t>problems</w:t>
      </w:r>
      <w:r w:rsidR="001A472F" w:rsidRPr="00A46ADE">
        <w:t>,</w:t>
      </w:r>
      <w:r w:rsidR="007B5843" w:rsidRPr="00A46ADE">
        <w:t xml:space="preserve"> strengthens over time (Vu, Jouriles, McDonald, &amp; Rosenfield, 2016).</w:t>
      </w:r>
    </w:p>
    <w:p w14:paraId="41E3A908" w14:textId="43D10FB4" w:rsidR="003D4EAE" w:rsidRPr="00A46ADE" w:rsidRDefault="00724579" w:rsidP="002F4F70">
      <w:pPr>
        <w:pStyle w:val="ICPSNormal"/>
      </w:pPr>
      <w:r w:rsidRPr="00A46ADE">
        <w:t xml:space="preserve">Despite alerting us to the pervasive and detrimental impacts of family violence, these studies do little to highlight children’s own </w:t>
      </w:r>
      <w:r w:rsidR="00B56F92" w:rsidRPr="00A46ADE">
        <w:t xml:space="preserve">understandings, </w:t>
      </w:r>
      <w:r w:rsidRPr="00A46ADE">
        <w:t>meanings and perceived impacts of the violence they experience.</w:t>
      </w:r>
      <w:r w:rsidR="00B45AE9" w:rsidRPr="00A46ADE">
        <w:t xml:space="preserve"> </w:t>
      </w:r>
      <w:r w:rsidR="001D160F" w:rsidRPr="00A46ADE">
        <w:t>R</w:t>
      </w:r>
      <w:r w:rsidR="00B45AE9" w:rsidRPr="00A46ADE">
        <w:t xml:space="preserve">esearch </w:t>
      </w:r>
      <w:r w:rsidR="001A472F" w:rsidRPr="00A46ADE">
        <w:t xml:space="preserve">that </w:t>
      </w:r>
      <w:r w:rsidR="00B56F92" w:rsidRPr="00A46ADE">
        <w:t xml:space="preserve">seeks to </w:t>
      </w:r>
      <w:r w:rsidR="001D160F" w:rsidRPr="00A46ADE">
        <w:t>directly engage children to extend our understandings of their experiences of domestic and family violence has been limited</w:t>
      </w:r>
      <w:r w:rsidR="00B45AE9" w:rsidRPr="00A46ADE">
        <w:t>, especially in Australia (Campo, 2015).</w:t>
      </w:r>
      <w:r w:rsidR="00C62089" w:rsidRPr="00A46ADE">
        <w:t xml:space="preserve"> </w:t>
      </w:r>
      <w:r w:rsidR="000E7A7D" w:rsidRPr="00A46ADE">
        <w:t>Due to this gap in knowledge, the</w:t>
      </w:r>
      <w:r w:rsidR="006E09F3" w:rsidRPr="00A46ADE">
        <w:t>re is an</w:t>
      </w:r>
      <w:r w:rsidR="000E7A7D" w:rsidRPr="00A46ADE">
        <w:t xml:space="preserve"> urgent need to </w:t>
      </w:r>
      <w:r w:rsidR="00C62089" w:rsidRPr="00A46ADE">
        <w:t xml:space="preserve">better understand the nature of children’s experiences of </w:t>
      </w:r>
      <w:r w:rsidR="00B56F92" w:rsidRPr="00A46ADE">
        <w:t xml:space="preserve">domestic and </w:t>
      </w:r>
      <w:r w:rsidR="00C62089" w:rsidRPr="00A46ADE">
        <w:t xml:space="preserve">family violence and the </w:t>
      </w:r>
      <w:r w:rsidR="00B56F92" w:rsidRPr="00A46ADE">
        <w:t>responses they</w:t>
      </w:r>
      <w:r w:rsidR="00056B03" w:rsidRPr="00A46ADE">
        <w:t xml:space="preserve"> may require</w:t>
      </w:r>
      <w:r w:rsidR="00C62089" w:rsidRPr="00A46ADE">
        <w:t xml:space="preserve"> (McGee, 2000</w:t>
      </w:r>
      <w:r w:rsidRPr="00A46ADE">
        <w:t>; Mullender</w:t>
      </w:r>
      <w:r w:rsidR="008B14FE" w:rsidRPr="00A46ADE">
        <w:t>, Hague, Imam, Kelly, Malos, &amp; Regan,</w:t>
      </w:r>
      <w:r w:rsidRPr="00A46ADE">
        <w:t xml:space="preserve"> 2002</w:t>
      </w:r>
      <w:r w:rsidR="007B5843" w:rsidRPr="00A46ADE">
        <w:t>; Radford, Lombard, Meinck, &amp; Katz, 2017</w:t>
      </w:r>
      <w:r w:rsidR="00C62089" w:rsidRPr="00A46ADE">
        <w:t>).</w:t>
      </w:r>
      <w:r w:rsidRPr="00A46ADE">
        <w:t xml:space="preserve"> </w:t>
      </w:r>
    </w:p>
    <w:p w14:paraId="697CB5FB" w14:textId="465457B0" w:rsidR="001C2A61" w:rsidRPr="00A46ADE" w:rsidRDefault="000E7A7D" w:rsidP="002F4F70">
      <w:pPr>
        <w:pStyle w:val="ICPSNormal"/>
      </w:pPr>
      <w:r w:rsidRPr="00A46ADE">
        <w:t xml:space="preserve">Over the past two decades, </w:t>
      </w:r>
      <w:r w:rsidR="00724579" w:rsidRPr="00A46ADE">
        <w:t xml:space="preserve">researchers have </w:t>
      </w:r>
      <w:r w:rsidR="001C2A61" w:rsidRPr="00A46ADE">
        <w:t>carried</w:t>
      </w:r>
      <w:r w:rsidR="00B3538C" w:rsidRPr="00A46ADE">
        <w:t xml:space="preserve"> out </w:t>
      </w:r>
      <w:r w:rsidR="00B17988" w:rsidRPr="00A46ADE">
        <w:t xml:space="preserve">a limited number of </w:t>
      </w:r>
      <w:r w:rsidR="00056B03" w:rsidRPr="00A46ADE">
        <w:t>qualitative studie</w:t>
      </w:r>
      <w:r w:rsidRPr="00A46ADE">
        <w:t xml:space="preserve">s </w:t>
      </w:r>
      <w:r w:rsidR="007F6D04" w:rsidRPr="00A46ADE">
        <w:t xml:space="preserve">that have directly </w:t>
      </w:r>
      <w:r w:rsidR="00B56F92" w:rsidRPr="00A46ADE">
        <w:t>involv</w:t>
      </w:r>
      <w:r w:rsidR="007F6D04" w:rsidRPr="00A46ADE">
        <w:t>ed</w:t>
      </w:r>
      <w:r w:rsidR="00B56F92" w:rsidRPr="00A46ADE">
        <w:t xml:space="preserve"> children</w:t>
      </w:r>
      <w:r w:rsidR="007F6D04" w:rsidRPr="00A46ADE">
        <w:t>.</w:t>
      </w:r>
      <w:r w:rsidR="00B56F92" w:rsidRPr="00A46ADE">
        <w:t xml:space="preserve"> </w:t>
      </w:r>
      <w:r w:rsidR="00114F61" w:rsidRPr="00A46ADE">
        <w:t>These studies have helped to broaden our understandings of d</w:t>
      </w:r>
      <w:r w:rsidR="001D160F" w:rsidRPr="00A46ADE">
        <w:t xml:space="preserve">omestic and family violence; </w:t>
      </w:r>
      <w:r w:rsidR="00114F61" w:rsidRPr="00A46ADE">
        <w:t>provid</w:t>
      </w:r>
      <w:r w:rsidR="001D160F" w:rsidRPr="00A46ADE">
        <w:t>ing</w:t>
      </w:r>
      <w:r w:rsidR="00114F61" w:rsidRPr="00A46ADE">
        <w:t xml:space="preserve"> </w:t>
      </w:r>
      <w:r w:rsidR="006E09F3" w:rsidRPr="00A46ADE">
        <w:t xml:space="preserve">more </w:t>
      </w:r>
      <w:r w:rsidR="00114F61" w:rsidRPr="00A46ADE">
        <w:t>nuanced understandings of the impact of violence on children and the active roles they adopt in an attempt to keep themselves and their family members safe.</w:t>
      </w:r>
      <w:r w:rsidR="00B3538C" w:rsidRPr="00A46ADE">
        <w:t xml:space="preserve"> </w:t>
      </w:r>
      <w:r w:rsidRPr="00A46ADE">
        <w:t xml:space="preserve">To </w:t>
      </w:r>
      <w:r w:rsidR="006F71F8" w:rsidRPr="00A46ADE">
        <w:t xml:space="preserve">collate and critique current evidence to </w:t>
      </w:r>
      <w:r w:rsidR="001D160F" w:rsidRPr="00A46ADE">
        <w:t>help inform policy and practice responses in this important area</w:t>
      </w:r>
      <w:r w:rsidR="001A472F" w:rsidRPr="00A46ADE">
        <w:t>,</w:t>
      </w:r>
      <w:r w:rsidR="001D160F" w:rsidRPr="00A46ADE">
        <w:t xml:space="preserve"> the </w:t>
      </w:r>
      <w:r w:rsidR="00724579" w:rsidRPr="00A46ADE">
        <w:t>Australian Government</w:t>
      </w:r>
      <w:r w:rsidR="00056B03" w:rsidRPr="00A46ADE">
        <w:t xml:space="preserve"> provided funding </w:t>
      </w:r>
      <w:r w:rsidR="001A472F" w:rsidRPr="00A46ADE">
        <w:t xml:space="preserve">to </w:t>
      </w:r>
      <w:r w:rsidR="00812317" w:rsidRPr="00A46ADE">
        <w:t>the Institute of Child Protection Studies (ICPS) to conduct a meta-synthesis</w:t>
      </w:r>
      <w:r w:rsidR="00056B03" w:rsidRPr="00A46ADE">
        <w:t xml:space="preserve"> of children’s qualitative evidence on domestic and family violence</w:t>
      </w:r>
      <w:r w:rsidR="00812317" w:rsidRPr="00A46ADE">
        <w:t>. The</w:t>
      </w:r>
      <w:r w:rsidR="0008002D" w:rsidRPr="00A46ADE">
        <w:t xml:space="preserve"> </w:t>
      </w:r>
      <w:r w:rsidR="001C2A61" w:rsidRPr="00A46ADE">
        <w:t>project</w:t>
      </w:r>
      <w:r w:rsidR="0008002D" w:rsidRPr="00A46ADE">
        <w:t xml:space="preserve"> aimed to answer the following research questions</w:t>
      </w:r>
      <w:r w:rsidR="001C2A61" w:rsidRPr="00A46ADE">
        <w:t>:</w:t>
      </w:r>
    </w:p>
    <w:p w14:paraId="2ECDC5E6" w14:textId="77777777" w:rsidR="0008002D" w:rsidRPr="00A46ADE" w:rsidRDefault="0008002D" w:rsidP="0008002D">
      <w:pPr>
        <w:pStyle w:val="ICPSQuote"/>
      </w:pPr>
      <w:r w:rsidRPr="00A46ADE">
        <w:t>What is the extent and nature of children’s qualitative evidence available to inform domestic and family violence social policy and practice?</w:t>
      </w:r>
    </w:p>
    <w:p w14:paraId="272DDAAE" w14:textId="77777777" w:rsidR="0008002D" w:rsidRPr="00A46ADE" w:rsidRDefault="0008002D" w:rsidP="0008002D">
      <w:pPr>
        <w:pStyle w:val="ICPSQuote"/>
      </w:pPr>
      <w:r w:rsidRPr="00A46ADE">
        <w:t xml:space="preserve">What does this evidence tell us about children’s experiences and needs in relation to domestic and family violence? </w:t>
      </w:r>
    </w:p>
    <w:p w14:paraId="47340D15" w14:textId="77777777" w:rsidR="00042193" w:rsidRPr="00A46ADE" w:rsidRDefault="00812317" w:rsidP="002F4F70">
      <w:pPr>
        <w:pStyle w:val="ICPSNormal"/>
      </w:pPr>
      <w:r w:rsidRPr="00A46ADE">
        <w:t xml:space="preserve">This report describes the steps taken to conduct the meta-synthesis and presents its findings. </w:t>
      </w:r>
      <w:r w:rsidR="002B71BC" w:rsidRPr="00A46ADE">
        <w:t xml:space="preserve">In doing so, the </w:t>
      </w:r>
      <w:r w:rsidR="000E7A7D" w:rsidRPr="00A46ADE">
        <w:t>report</w:t>
      </w:r>
      <w:r w:rsidR="002B71BC" w:rsidRPr="00A46ADE">
        <w:t xml:space="preserve"> highlights the </w:t>
      </w:r>
      <w:r w:rsidR="000E7A7D" w:rsidRPr="00A46ADE">
        <w:t xml:space="preserve">scope, </w:t>
      </w:r>
      <w:r w:rsidR="002B71BC" w:rsidRPr="00A46ADE">
        <w:t xml:space="preserve">limitations and gaps in the current research and provides </w:t>
      </w:r>
      <w:r w:rsidR="00542CFD" w:rsidRPr="00A46ADE">
        <w:t>critical information to assist in the development of evidence-based policy and practice that can respond to children’s needs.</w:t>
      </w:r>
    </w:p>
    <w:p w14:paraId="0EB977C3" w14:textId="7C3419C0" w:rsidR="008E411A" w:rsidRPr="00A46ADE" w:rsidRDefault="008E411A">
      <w:pPr>
        <w:spacing w:after="200" w:line="276" w:lineRule="auto"/>
        <w:rPr>
          <w:rFonts w:ascii="Calibri" w:hAnsi="Calibri"/>
          <w:sz w:val="22"/>
          <w:szCs w:val="22"/>
          <w:lang w:val="en-AU"/>
        </w:rPr>
      </w:pPr>
      <w:r w:rsidRPr="00A46ADE">
        <w:br w:type="page"/>
      </w:r>
    </w:p>
    <w:p w14:paraId="32E6C116" w14:textId="1C3E8013" w:rsidR="004A328A" w:rsidRPr="00A46ADE" w:rsidRDefault="0074301E" w:rsidP="008E411A">
      <w:pPr>
        <w:pStyle w:val="ICPSHeading1"/>
      </w:pPr>
      <w:bookmarkStart w:id="31" w:name="_Toc479344361"/>
      <w:r w:rsidRPr="00A46ADE">
        <w:lastRenderedPageBreak/>
        <w:t xml:space="preserve">2. </w:t>
      </w:r>
      <w:r w:rsidR="00E06BBE" w:rsidRPr="00A46ADE">
        <w:t>Meta-Synthesis Methodology and Scope</w:t>
      </w:r>
      <w:bookmarkEnd w:id="31"/>
    </w:p>
    <w:p w14:paraId="2004DA6A" w14:textId="7CEA09F1" w:rsidR="00576D4A" w:rsidRPr="00A46ADE" w:rsidRDefault="00E06BBE" w:rsidP="00E06BBE">
      <w:pPr>
        <w:pStyle w:val="Heading20"/>
      </w:pPr>
      <w:bookmarkStart w:id="32" w:name="_Toc479344362"/>
      <w:r w:rsidRPr="00A46ADE">
        <w:t xml:space="preserve">2.1 </w:t>
      </w:r>
      <w:r w:rsidR="00107CDD" w:rsidRPr="00A46ADE">
        <w:t>Methods</w:t>
      </w:r>
      <w:bookmarkEnd w:id="32"/>
    </w:p>
    <w:p w14:paraId="753BE880" w14:textId="510AABE3" w:rsidR="00DC4F58" w:rsidRPr="00A46ADE" w:rsidRDefault="00903911" w:rsidP="002F4F70">
      <w:pPr>
        <w:pStyle w:val="ICPSNormal"/>
      </w:pPr>
      <w:r w:rsidRPr="00A46ADE">
        <w:t>Meta-syntheses are increasingly being used to contribute to a robust evidence base for policy and practice (Veltri</w:t>
      </w:r>
      <w:r w:rsidR="001815E0" w:rsidRPr="00A46ADE">
        <w:t>, Lim, &amp; Miller</w:t>
      </w:r>
      <w:r w:rsidRPr="00A46ADE">
        <w:t xml:space="preserve">, 2014; Saini &amp; Schlonsky, 2012). </w:t>
      </w:r>
      <w:r w:rsidR="00CA66BC" w:rsidRPr="00A46ADE">
        <w:t>Similar to systematic review</w:t>
      </w:r>
      <w:r w:rsidR="008D6C43" w:rsidRPr="00A46ADE">
        <w:t>s that focus on quantitative research</w:t>
      </w:r>
      <w:r w:rsidR="00CA66BC" w:rsidRPr="00A46ADE">
        <w:t xml:space="preserve">, a meta-synthesis </w:t>
      </w:r>
      <w:r w:rsidR="0005666F" w:rsidRPr="00A46ADE">
        <w:t xml:space="preserve">ensures </w:t>
      </w:r>
      <w:r w:rsidR="00CA66BC" w:rsidRPr="00A46ADE">
        <w:t>a</w:t>
      </w:r>
      <w:r w:rsidR="0005666F" w:rsidRPr="00A46ADE">
        <w:t xml:space="preserve"> rigorous </w:t>
      </w:r>
      <w:r w:rsidR="00CA66BC" w:rsidRPr="00A46ADE">
        <w:t xml:space="preserve">approach </w:t>
      </w:r>
      <w:r w:rsidR="0005666F" w:rsidRPr="00A46ADE">
        <w:t xml:space="preserve">to </w:t>
      </w:r>
      <w:r w:rsidR="00CA66BC" w:rsidRPr="00A46ADE">
        <w:t xml:space="preserve">the collection, collation and analysis of qualitative research </w:t>
      </w:r>
      <w:r w:rsidR="00DC4F58" w:rsidRPr="00A46ADE">
        <w:t xml:space="preserve">to produce </w:t>
      </w:r>
      <w:r w:rsidR="001A472F" w:rsidRPr="00A46ADE">
        <w:t xml:space="preserve">a </w:t>
      </w:r>
      <w:r w:rsidR="00DC4F58" w:rsidRPr="00A46ADE">
        <w:t>deeper understanding of a particular issue</w:t>
      </w:r>
      <w:r w:rsidR="00A84D35" w:rsidRPr="00A46ADE">
        <w:t xml:space="preserve"> (Walsh</w:t>
      </w:r>
      <w:r w:rsidR="001815E0" w:rsidRPr="00A46ADE">
        <w:t xml:space="preserve"> et al., </w:t>
      </w:r>
      <w:r w:rsidRPr="00A46ADE">
        <w:t>2016; Finfgeld</w:t>
      </w:r>
      <w:r w:rsidR="001815E0" w:rsidRPr="00A46ADE">
        <w:t>,</w:t>
      </w:r>
      <w:r w:rsidRPr="00A46ADE">
        <w:t xml:space="preserve"> 2003</w:t>
      </w:r>
      <w:r w:rsidR="00CA66BC" w:rsidRPr="00A46ADE">
        <w:t xml:space="preserve">). </w:t>
      </w:r>
      <w:r w:rsidR="00DC4F58" w:rsidRPr="00A46ADE">
        <w:t xml:space="preserve">For the present study, </w:t>
      </w:r>
      <w:r w:rsidR="00077801" w:rsidRPr="00A46ADE">
        <w:t xml:space="preserve">this </w:t>
      </w:r>
      <w:r w:rsidR="00787B8A" w:rsidRPr="00A46ADE">
        <w:t xml:space="preserve">meta-synthesis </w:t>
      </w:r>
      <w:r w:rsidR="00DC4F58" w:rsidRPr="00A46ADE">
        <w:t>br</w:t>
      </w:r>
      <w:r w:rsidR="00077801" w:rsidRPr="00A46ADE">
        <w:t>ought</w:t>
      </w:r>
      <w:r w:rsidR="00DC4F58" w:rsidRPr="00A46ADE">
        <w:t xml:space="preserve"> together </w:t>
      </w:r>
      <w:r w:rsidR="00602D58" w:rsidRPr="00A46ADE">
        <w:t>and critically assess</w:t>
      </w:r>
      <w:r w:rsidR="00077801" w:rsidRPr="00A46ADE">
        <w:t>ed</w:t>
      </w:r>
      <w:r w:rsidR="00602D58" w:rsidRPr="00A46ADE">
        <w:t xml:space="preserve"> </w:t>
      </w:r>
      <w:r w:rsidR="00077801" w:rsidRPr="00A46ADE">
        <w:t xml:space="preserve">a number of </w:t>
      </w:r>
      <w:r w:rsidR="00DC4F58" w:rsidRPr="00A46ADE">
        <w:t xml:space="preserve">disparate studies on children’s experiences of </w:t>
      </w:r>
      <w:r w:rsidR="00D35C22" w:rsidRPr="00A46ADE">
        <w:t xml:space="preserve">domestic and </w:t>
      </w:r>
      <w:r w:rsidR="00DF480F" w:rsidRPr="00A46ADE">
        <w:t xml:space="preserve">family </w:t>
      </w:r>
      <w:r w:rsidR="00DC4F58" w:rsidRPr="00A46ADE">
        <w:t>violence, to produce new and integra</w:t>
      </w:r>
      <w:r w:rsidR="00DC4F58" w:rsidRPr="00A46ADE">
        <w:rPr>
          <w:rStyle w:val="ICPSNormalChar1"/>
        </w:rPr>
        <w:t>tive interpretations of findings</w:t>
      </w:r>
      <w:r w:rsidR="00D91063" w:rsidRPr="00A46ADE">
        <w:rPr>
          <w:rStyle w:val="ICPSNormalChar1"/>
        </w:rPr>
        <w:t xml:space="preserve">, with the aim of </w:t>
      </w:r>
      <w:r w:rsidR="00DF480F" w:rsidRPr="00A46ADE">
        <w:rPr>
          <w:rStyle w:val="ICPSNormalChar1"/>
        </w:rPr>
        <w:t>inform</w:t>
      </w:r>
      <w:r w:rsidR="00D91063" w:rsidRPr="00A46ADE">
        <w:rPr>
          <w:rStyle w:val="ICPSNormalChar1"/>
        </w:rPr>
        <w:t>ing</w:t>
      </w:r>
      <w:r w:rsidR="00DF480F" w:rsidRPr="00A46ADE">
        <w:rPr>
          <w:rStyle w:val="ICPSNormalChar1"/>
        </w:rPr>
        <w:t xml:space="preserve"> </w:t>
      </w:r>
      <w:r w:rsidR="00DC4F58" w:rsidRPr="00A46ADE">
        <w:rPr>
          <w:rStyle w:val="ICPSNormalChar1"/>
        </w:rPr>
        <w:t>research</w:t>
      </w:r>
      <w:r w:rsidR="0005666F" w:rsidRPr="00A46ADE">
        <w:rPr>
          <w:rStyle w:val="ICPSNormalChar1"/>
        </w:rPr>
        <w:t xml:space="preserve"> priorities</w:t>
      </w:r>
      <w:r w:rsidR="00DF480F" w:rsidRPr="00A46ADE">
        <w:rPr>
          <w:rStyle w:val="ICPSNormalChar1"/>
        </w:rPr>
        <w:t xml:space="preserve"> and </w:t>
      </w:r>
      <w:r w:rsidR="008940A2" w:rsidRPr="00A46ADE">
        <w:rPr>
          <w:rStyle w:val="ICPSNormalChar1"/>
        </w:rPr>
        <w:t>help</w:t>
      </w:r>
      <w:r w:rsidR="00D91063" w:rsidRPr="00A46ADE">
        <w:rPr>
          <w:rStyle w:val="ICPSNormalChar1"/>
        </w:rPr>
        <w:t>ing to</w:t>
      </w:r>
      <w:r w:rsidR="008940A2" w:rsidRPr="00A46ADE">
        <w:rPr>
          <w:rStyle w:val="ICPSNormalChar1"/>
        </w:rPr>
        <w:t xml:space="preserve"> </w:t>
      </w:r>
      <w:r w:rsidR="00DF480F" w:rsidRPr="00A46ADE">
        <w:rPr>
          <w:rStyle w:val="ICPSNormalChar1"/>
        </w:rPr>
        <w:t>shape</w:t>
      </w:r>
      <w:r w:rsidR="00DC4F58" w:rsidRPr="00A46ADE">
        <w:rPr>
          <w:rStyle w:val="ICPSNormalChar1"/>
        </w:rPr>
        <w:t xml:space="preserve"> policy and practice</w:t>
      </w:r>
      <w:r w:rsidRPr="00A46ADE">
        <w:rPr>
          <w:rStyle w:val="ICPSNormalChar1"/>
        </w:rPr>
        <w:t xml:space="preserve"> </w:t>
      </w:r>
      <w:r w:rsidR="00D91063" w:rsidRPr="00A46ADE">
        <w:rPr>
          <w:rStyle w:val="ICPSNormalChar1"/>
        </w:rPr>
        <w:t xml:space="preserve">which can </w:t>
      </w:r>
      <w:r w:rsidRPr="00A46ADE">
        <w:rPr>
          <w:rStyle w:val="ICPSNormalChar1"/>
        </w:rPr>
        <w:t>improve the lives of children and their families</w:t>
      </w:r>
      <w:r w:rsidR="00B40974" w:rsidRPr="00A46ADE">
        <w:t>.</w:t>
      </w:r>
      <w:r w:rsidR="00DC4F58" w:rsidRPr="00A46ADE">
        <w:rPr>
          <w:rFonts w:ascii="Palatino-Roman" w:eastAsiaTheme="minorHAnsi" w:hAnsi="Palatino-Roman" w:cs="Palatino-Roman"/>
        </w:rPr>
        <w:t xml:space="preserve"> </w:t>
      </w:r>
    </w:p>
    <w:p w14:paraId="16536818" w14:textId="5A4BCE10" w:rsidR="00037A9F" w:rsidRPr="00A46ADE" w:rsidRDefault="00E06BBE" w:rsidP="00E06BBE">
      <w:pPr>
        <w:pStyle w:val="ICPSHeading3"/>
      </w:pPr>
      <w:bookmarkStart w:id="33" w:name="_Toc479344363"/>
      <w:r w:rsidRPr="00A46ADE">
        <w:t xml:space="preserve">2.1.1 </w:t>
      </w:r>
      <w:r w:rsidR="009A56AB" w:rsidRPr="00A46ADE">
        <w:t>Searching for material</w:t>
      </w:r>
      <w:bookmarkEnd w:id="33"/>
    </w:p>
    <w:p w14:paraId="18CD2249" w14:textId="10B04CF8" w:rsidR="00107CDD" w:rsidRPr="00A46ADE" w:rsidRDefault="00CE196E" w:rsidP="002F4F70">
      <w:pPr>
        <w:pStyle w:val="ICPSNormal"/>
      </w:pPr>
      <w:r w:rsidRPr="00A46ADE">
        <w:t xml:space="preserve">Due to the </w:t>
      </w:r>
      <w:r w:rsidR="00581C21" w:rsidRPr="00A46ADE">
        <w:t>Australian Government’s</w:t>
      </w:r>
      <w:r w:rsidRPr="00A46ADE">
        <w:t xml:space="preserve"> interest in uncovering the extent of qualitative evidence available</w:t>
      </w:r>
      <w:r w:rsidR="0039418D" w:rsidRPr="00A46ADE">
        <w:t>,</w:t>
      </w:r>
      <w:r w:rsidRPr="00A46ADE">
        <w:t xml:space="preserve"> the review commenced with broad search parameters. </w:t>
      </w:r>
      <w:r w:rsidR="00B90A95" w:rsidRPr="00A46ADE">
        <w:t>These parameters were re</w:t>
      </w:r>
      <w:r w:rsidR="007571A5" w:rsidRPr="00A46ADE">
        <w:t xml:space="preserve">fined over time, to ensure </w:t>
      </w:r>
      <w:r w:rsidR="00B90A95" w:rsidRPr="00A46ADE">
        <w:t xml:space="preserve">the final studies considered for review were </w:t>
      </w:r>
      <w:r w:rsidR="00107CDD" w:rsidRPr="00A46ADE">
        <w:t xml:space="preserve">of a high quality and </w:t>
      </w:r>
      <w:r w:rsidR="007571A5" w:rsidRPr="00A46ADE">
        <w:t xml:space="preserve">could </w:t>
      </w:r>
      <w:r w:rsidR="00107CDD" w:rsidRPr="00A46ADE">
        <w:t>provide the best available evidence to inform policy and practice in Australia.</w:t>
      </w:r>
      <w:r w:rsidR="00B90A95" w:rsidRPr="00A46ADE">
        <w:t xml:space="preserve">  </w:t>
      </w:r>
    </w:p>
    <w:p w14:paraId="10A8FB87" w14:textId="65D63BF7" w:rsidR="00EB79DD" w:rsidRPr="00A46ADE" w:rsidRDefault="007571A5" w:rsidP="002F4F70">
      <w:pPr>
        <w:pStyle w:val="ICPSNormal"/>
        <w:rPr>
          <w:rStyle w:val="A31"/>
        </w:rPr>
      </w:pPr>
      <w:r w:rsidRPr="00A46ADE">
        <w:t xml:space="preserve">Searching was conducted throughout </w:t>
      </w:r>
      <w:r w:rsidR="00107CDD" w:rsidRPr="00A46ADE">
        <w:t>November 2016</w:t>
      </w:r>
      <w:r w:rsidRPr="00A46ADE">
        <w:t xml:space="preserve">. </w:t>
      </w:r>
      <w:r w:rsidR="00286B04" w:rsidRPr="00A46ADE">
        <w:t xml:space="preserve">Three members of the project team, in consultation, </w:t>
      </w:r>
      <w:r w:rsidR="00EB79DD" w:rsidRPr="00A46ADE">
        <w:t xml:space="preserve">developed key search criteria to capture the available evidence. The project team was aware of the various terminology used to describe the violence which is perpetrated against women and children in their home (Campo, 2015). This report adopted the terms ‘domestic and family violence’ to remain consistent with the </w:t>
      </w:r>
      <w:r w:rsidR="00EB79DD" w:rsidRPr="00A46ADE">
        <w:rPr>
          <w:rStyle w:val="A31"/>
        </w:rPr>
        <w:t xml:space="preserve">definition adopted by the Australian Government: </w:t>
      </w:r>
    </w:p>
    <w:p w14:paraId="3DC61594" w14:textId="77010B26" w:rsidR="00EB79DD" w:rsidRPr="00A46ADE" w:rsidRDefault="00EB79DD" w:rsidP="00B203B6">
      <w:pPr>
        <w:pStyle w:val="ICPSQuote"/>
      </w:pPr>
      <w:r w:rsidRPr="00A46ADE">
        <w:t>“Domestic violence includes physical, sexual, emotional and psychological abuse…</w:t>
      </w:r>
      <w:r w:rsidR="00D67F17" w:rsidRPr="00A46ADE">
        <w:t xml:space="preserve"> </w:t>
      </w:r>
      <w:r w:rsidRPr="00A46ADE">
        <w:t xml:space="preserve">that occur between people who have, or have had, an intimate relationship…the central element of domestic violence is an ongoing pattern of behaviour aimed at controlling a partner through fear….Family violence </w:t>
      </w:r>
      <w:r w:rsidR="00683D7B" w:rsidRPr="00A46ADE">
        <w:t xml:space="preserve">is a broader term that </w:t>
      </w:r>
      <w:r w:rsidRPr="00A46ADE">
        <w:t>refers to violence between family members, as well violence between intimate partners</w:t>
      </w:r>
      <w:r w:rsidR="001815E0" w:rsidRPr="00A46ADE">
        <w:t>.</w:t>
      </w:r>
      <w:r w:rsidRPr="00A46ADE">
        <w:t xml:space="preserve">” </w:t>
      </w:r>
      <w:r w:rsidRPr="00A46ADE">
        <w:rPr>
          <w:i w:val="0"/>
        </w:rPr>
        <w:t>(C</w:t>
      </w:r>
      <w:r w:rsidR="001D125A" w:rsidRPr="00A46ADE">
        <w:rPr>
          <w:i w:val="0"/>
        </w:rPr>
        <w:t xml:space="preserve">ouncil </w:t>
      </w:r>
      <w:r w:rsidR="001815E0" w:rsidRPr="00A46ADE">
        <w:rPr>
          <w:i w:val="0"/>
        </w:rPr>
        <w:t>o</w:t>
      </w:r>
      <w:r w:rsidR="001D125A" w:rsidRPr="00A46ADE">
        <w:rPr>
          <w:i w:val="0"/>
        </w:rPr>
        <w:t xml:space="preserve">f </w:t>
      </w:r>
      <w:r w:rsidRPr="00A46ADE">
        <w:rPr>
          <w:i w:val="0"/>
        </w:rPr>
        <w:t>A</w:t>
      </w:r>
      <w:r w:rsidR="001D125A" w:rsidRPr="00A46ADE">
        <w:rPr>
          <w:i w:val="0"/>
        </w:rPr>
        <w:t xml:space="preserve">ustralian </w:t>
      </w:r>
      <w:r w:rsidRPr="00A46ADE">
        <w:rPr>
          <w:i w:val="0"/>
        </w:rPr>
        <w:t>G</w:t>
      </w:r>
      <w:r w:rsidR="001D125A" w:rsidRPr="00A46ADE">
        <w:rPr>
          <w:i w:val="0"/>
        </w:rPr>
        <w:t>overnments</w:t>
      </w:r>
      <w:r w:rsidRPr="00A46ADE">
        <w:rPr>
          <w:i w:val="0"/>
        </w:rPr>
        <w:t>, 20</w:t>
      </w:r>
      <w:r w:rsidR="00683D7B" w:rsidRPr="00A46ADE">
        <w:rPr>
          <w:i w:val="0"/>
        </w:rPr>
        <w:t>11</w:t>
      </w:r>
      <w:r w:rsidR="001815E0" w:rsidRPr="00A46ADE">
        <w:rPr>
          <w:i w:val="0"/>
        </w:rPr>
        <w:t>, p</w:t>
      </w:r>
      <w:r w:rsidR="00985B80" w:rsidRPr="00A46ADE">
        <w:rPr>
          <w:i w:val="0"/>
        </w:rPr>
        <w:t>.</w:t>
      </w:r>
      <w:r w:rsidR="001815E0" w:rsidRPr="00A46ADE">
        <w:rPr>
          <w:i w:val="0"/>
        </w:rPr>
        <w:t xml:space="preserve"> 2)</w:t>
      </w:r>
    </w:p>
    <w:p w14:paraId="733696B2" w14:textId="4F753483" w:rsidR="00286B04" w:rsidRPr="00A46ADE" w:rsidRDefault="0008002D" w:rsidP="002F4F70">
      <w:pPr>
        <w:pStyle w:val="ICPSNormal"/>
      </w:pPr>
      <w:r w:rsidRPr="00A46ADE">
        <w:t>T</w:t>
      </w:r>
      <w:r w:rsidR="00286B04" w:rsidRPr="00A46ADE">
        <w:t xml:space="preserve">he text words and terms used in combination in all searches included: domestic violence, family violence, child*, youth, adolescen*, study, qualitative, research with children and phenomenolog*. </w:t>
      </w:r>
    </w:p>
    <w:p w14:paraId="104012E4" w14:textId="7E4AF174" w:rsidR="00037A9F" w:rsidRPr="00A46ADE" w:rsidRDefault="00263797" w:rsidP="002F4F70">
      <w:pPr>
        <w:pStyle w:val="ICPSNormal"/>
      </w:pPr>
      <w:r w:rsidRPr="00A46ADE">
        <w:t>Initially</w:t>
      </w:r>
      <w:r w:rsidR="0039418D" w:rsidRPr="00A46ADE">
        <w:t>,</w:t>
      </w:r>
      <w:r w:rsidR="00286B04" w:rsidRPr="00A46ADE">
        <w:t xml:space="preserve"> a search of the </w:t>
      </w:r>
      <w:r w:rsidR="00107CDD" w:rsidRPr="00A46ADE">
        <w:t>Cochrane Database</w:t>
      </w:r>
      <w:r w:rsidR="00F47655" w:rsidRPr="00A46ADE">
        <w:t>,</w:t>
      </w:r>
      <w:r w:rsidR="00107CDD" w:rsidRPr="00A46ADE">
        <w:t xml:space="preserve"> Campbell Collaboration</w:t>
      </w:r>
      <w:r w:rsidR="00705DC8" w:rsidRPr="00A46ADE">
        <w:t>, University of York (DARE Database)</w:t>
      </w:r>
      <w:r w:rsidR="00107CDD" w:rsidRPr="00A46ADE">
        <w:t xml:space="preserve"> </w:t>
      </w:r>
      <w:r w:rsidR="00F47655" w:rsidRPr="00A46ADE">
        <w:t xml:space="preserve">and Prospero </w:t>
      </w:r>
      <w:r w:rsidR="007571A5" w:rsidRPr="00A46ADE">
        <w:t>databases w</w:t>
      </w:r>
      <w:r w:rsidR="00286B04" w:rsidRPr="00A46ADE">
        <w:t>as conducted to locate previous or current relevant reviews</w:t>
      </w:r>
      <w:r w:rsidR="00107CDD" w:rsidRPr="00A46ADE">
        <w:t xml:space="preserve">. </w:t>
      </w:r>
      <w:r w:rsidR="003D1D25" w:rsidRPr="00A46ADE">
        <w:t xml:space="preserve">Three relevant reviews </w:t>
      </w:r>
      <w:r w:rsidR="007571A5" w:rsidRPr="00A46ADE">
        <w:t>from</w:t>
      </w:r>
      <w:r w:rsidR="003D1D25" w:rsidRPr="00A46ADE">
        <w:t xml:space="preserve"> the UK, which differed significantly to our own, were located on the Pro</w:t>
      </w:r>
      <w:r w:rsidR="0039418D" w:rsidRPr="00A46ADE">
        <w:t>s</w:t>
      </w:r>
      <w:r w:rsidR="003D1D25" w:rsidRPr="00A46ADE">
        <w:t>pero database (Arai</w:t>
      </w:r>
      <w:r w:rsidR="008B14FE" w:rsidRPr="00A46ADE">
        <w:t>, Heawood, Moore, Feder, Stanley, Gregory et al.,</w:t>
      </w:r>
      <w:r w:rsidR="003D1D25" w:rsidRPr="00A46ADE">
        <w:t xml:space="preserve"> 2016; Fogarty, </w:t>
      </w:r>
      <w:r w:rsidR="008B14FE" w:rsidRPr="00A46ADE">
        <w:t xml:space="preserve">Wood, &amp; Hanson, </w:t>
      </w:r>
      <w:r w:rsidR="003D1D25" w:rsidRPr="00A46ADE">
        <w:t xml:space="preserve">2016; Moore, </w:t>
      </w:r>
      <w:r w:rsidR="008B14FE" w:rsidRPr="00A46ADE">
        <w:t xml:space="preserve">Howarth, Feder, &amp; Heawood, </w:t>
      </w:r>
      <w:r w:rsidR="003D1D25" w:rsidRPr="00A46ADE">
        <w:t>201</w:t>
      </w:r>
      <w:r w:rsidR="008B14FE" w:rsidRPr="00A46ADE">
        <w:t>3</w:t>
      </w:r>
      <w:r w:rsidR="003D1D25" w:rsidRPr="00A46ADE">
        <w:t xml:space="preserve">). </w:t>
      </w:r>
      <w:r w:rsidR="00107CDD" w:rsidRPr="00A46ADE">
        <w:t>Following this</w:t>
      </w:r>
      <w:r w:rsidR="003D1D25" w:rsidRPr="00A46ADE">
        <w:t>, a search</w:t>
      </w:r>
      <w:r w:rsidR="00107CDD" w:rsidRPr="00A46ADE">
        <w:t xml:space="preserve"> w</w:t>
      </w:r>
      <w:r w:rsidR="003D1D25" w:rsidRPr="00A46ADE">
        <w:t>as</w:t>
      </w:r>
      <w:r w:rsidR="00107CDD" w:rsidRPr="00A46ADE">
        <w:t xml:space="preserve"> conducted </w:t>
      </w:r>
      <w:r w:rsidR="00F47655" w:rsidRPr="00A46ADE">
        <w:t xml:space="preserve">on ETHOS, PROQUEST Dissertations and Thesis Global </w:t>
      </w:r>
      <w:r w:rsidR="00107CDD" w:rsidRPr="00A46ADE">
        <w:t>to uncover any relevant thesis or dissertations</w:t>
      </w:r>
      <w:r w:rsidR="00F47655" w:rsidRPr="00A46ADE">
        <w:t xml:space="preserve">. </w:t>
      </w:r>
      <w:r w:rsidR="00107CDD" w:rsidRPr="00A46ADE">
        <w:t xml:space="preserve">The following </w:t>
      </w:r>
      <w:r w:rsidR="00F47655" w:rsidRPr="00A46ADE">
        <w:t>electronic databases were also then searched</w:t>
      </w:r>
      <w:r w:rsidR="002B4EE2" w:rsidRPr="00A46ADE">
        <w:t xml:space="preserve"> using the key words outlined above</w:t>
      </w:r>
      <w:r w:rsidR="00F47655" w:rsidRPr="00A46ADE">
        <w:t>:</w:t>
      </w:r>
      <w:r w:rsidR="00107CDD" w:rsidRPr="00A46ADE">
        <w:t xml:space="preserve"> EBSCO, CINAHL, MedLine, PsycINFO, SocINDEX</w:t>
      </w:r>
      <w:r w:rsidR="002B4EE2" w:rsidRPr="00A46ADE">
        <w:t xml:space="preserve">. </w:t>
      </w:r>
      <w:r w:rsidR="00286B04" w:rsidRPr="00A46ADE">
        <w:t xml:space="preserve"> </w:t>
      </w:r>
    </w:p>
    <w:p w14:paraId="052181C9" w14:textId="61A2CF94" w:rsidR="00B6596C" w:rsidRPr="00A46ADE" w:rsidRDefault="00B6596C" w:rsidP="002F4F70">
      <w:pPr>
        <w:pStyle w:val="ICPSNormal"/>
      </w:pPr>
      <w:r w:rsidRPr="00A46ADE">
        <w:t xml:space="preserve">To ensure the searches also uncovered the full extent of Australian content and grey literature available, the following commercial and Australian community based databases and websites were searched: IDEAS, CFCA register, Google Scholar, Closing the Gap Clearinghouse and ANROWS.  </w:t>
      </w:r>
    </w:p>
    <w:p w14:paraId="717C9E09" w14:textId="7E159B33" w:rsidR="00037A9F" w:rsidRPr="00A46ADE" w:rsidRDefault="00037A9F" w:rsidP="002F4F70">
      <w:pPr>
        <w:pStyle w:val="ICPSNormal"/>
      </w:pPr>
      <w:r w:rsidRPr="00A46ADE">
        <w:t>In line with recommendatio</w:t>
      </w:r>
      <w:r w:rsidR="002B4EE2" w:rsidRPr="00A46ADE">
        <w:t>ns from previous meta-synthesis, and in response to the well-acknowledged limitations of systematic searches, further publications were located through the use of “berry picking” (Sandelowski &amp; Barroso, 2007</w:t>
      </w:r>
      <w:r w:rsidR="001815E0" w:rsidRPr="00A46ADE">
        <w:t>, p</w:t>
      </w:r>
      <w:r w:rsidR="00985B80" w:rsidRPr="00A46ADE">
        <w:t>.</w:t>
      </w:r>
      <w:r w:rsidR="001815E0" w:rsidRPr="00A46ADE">
        <w:t xml:space="preserve"> </w:t>
      </w:r>
      <w:r w:rsidR="008B14FE" w:rsidRPr="00A46ADE">
        <w:t>41</w:t>
      </w:r>
      <w:r w:rsidR="002B4EE2" w:rsidRPr="00A46ADE">
        <w:t>)</w:t>
      </w:r>
      <w:r w:rsidR="001815E0" w:rsidRPr="00A46ADE">
        <w:t>. Sandelowski and Barroso</w:t>
      </w:r>
      <w:r w:rsidR="002B4EE2" w:rsidRPr="00A46ADE">
        <w:t xml:space="preserve"> </w:t>
      </w:r>
      <w:r w:rsidR="00787B8A" w:rsidRPr="00A46ADE">
        <w:t xml:space="preserve">(2007) </w:t>
      </w:r>
      <w:r w:rsidR="002B4EE2" w:rsidRPr="00A46ADE">
        <w:t xml:space="preserve">explain that ‘berry picking’ allows reviewers to locate and source publications </w:t>
      </w:r>
      <w:r w:rsidR="00E85CB4" w:rsidRPr="00A46ADE">
        <w:t xml:space="preserve">as a result of </w:t>
      </w:r>
      <w:r w:rsidR="002B4EE2" w:rsidRPr="00A46ADE">
        <w:t xml:space="preserve">their </w:t>
      </w:r>
      <w:r w:rsidR="00E85CB4" w:rsidRPr="00A46ADE">
        <w:t xml:space="preserve">insight in the </w:t>
      </w:r>
      <w:r w:rsidR="00E85CB4" w:rsidRPr="00A46ADE">
        <w:lastRenderedPageBreak/>
        <w:t>research field</w:t>
      </w:r>
      <w:r w:rsidR="002B4EE2" w:rsidRPr="00A46ADE">
        <w:t>. To this end</w:t>
      </w:r>
      <w:r w:rsidR="00787B8A" w:rsidRPr="00A46ADE">
        <w:t>,</w:t>
      </w:r>
      <w:r w:rsidR="002B4EE2" w:rsidRPr="00A46ADE">
        <w:t xml:space="preserve"> discussions with colleagues </w:t>
      </w:r>
      <w:r w:rsidR="00B6596C" w:rsidRPr="00A46ADE">
        <w:t xml:space="preserve">currently conducting research in the field of </w:t>
      </w:r>
      <w:r w:rsidR="00144448" w:rsidRPr="00A46ADE">
        <w:t xml:space="preserve">domestic and </w:t>
      </w:r>
      <w:r w:rsidR="00B6596C" w:rsidRPr="00A46ADE">
        <w:t xml:space="preserve">family violence and </w:t>
      </w:r>
      <w:r w:rsidR="002B4EE2" w:rsidRPr="00A46ADE">
        <w:t xml:space="preserve">previous work </w:t>
      </w:r>
      <w:r w:rsidR="00B6596C" w:rsidRPr="00A46ADE">
        <w:t xml:space="preserve">conducted by the ICPS further informed the review </w:t>
      </w:r>
      <w:r w:rsidR="002B4EE2" w:rsidRPr="00A46ADE">
        <w:t>(</w:t>
      </w:r>
      <w:r w:rsidR="00031D32" w:rsidRPr="00A46ADE">
        <w:t xml:space="preserve">Barker, Kolar, Mallett, </w:t>
      </w:r>
      <w:r w:rsidR="008B14FE" w:rsidRPr="00A46ADE">
        <w:t xml:space="preserve">&amp; </w:t>
      </w:r>
      <w:r w:rsidR="00031D32" w:rsidRPr="00A46ADE">
        <w:t>McArthur, 2</w:t>
      </w:r>
      <w:r w:rsidR="00227918" w:rsidRPr="00A46ADE">
        <w:t>013</w:t>
      </w:r>
      <w:r w:rsidR="002B4EE2" w:rsidRPr="00A46ADE">
        <w:t>).</w:t>
      </w:r>
      <w:r w:rsidR="00E85CB4" w:rsidRPr="00A46ADE">
        <w:t xml:space="preserve"> </w:t>
      </w:r>
    </w:p>
    <w:p w14:paraId="54C7AAF1" w14:textId="56A7EDF6" w:rsidR="00B90A95" w:rsidRPr="00A46ADE" w:rsidRDefault="003D1D25" w:rsidP="002F4F70">
      <w:pPr>
        <w:pStyle w:val="ICPSNormal"/>
      </w:pPr>
      <w:r w:rsidRPr="00A46ADE">
        <w:t>Following the</w:t>
      </w:r>
      <w:r w:rsidR="00286B04" w:rsidRPr="00A46ADE">
        <w:t xml:space="preserve">se searches and the </w:t>
      </w:r>
      <w:r w:rsidRPr="00A46ADE">
        <w:t>recovery of relevant material, r</w:t>
      </w:r>
      <w:r w:rsidR="00C034F9" w:rsidRPr="00A46ADE">
        <w:t xml:space="preserve">eference lists from </w:t>
      </w:r>
      <w:r w:rsidR="00F31BD4" w:rsidRPr="00A46ADE">
        <w:t xml:space="preserve">key </w:t>
      </w:r>
      <w:r w:rsidRPr="00A46ADE">
        <w:t xml:space="preserve">publications </w:t>
      </w:r>
      <w:r w:rsidR="00F47655" w:rsidRPr="00A46ADE">
        <w:t xml:space="preserve">were also </w:t>
      </w:r>
      <w:r w:rsidR="00D14A6B" w:rsidRPr="00A46ADE">
        <w:t>reviewed</w:t>
      </w:r>
      <w:r w:rsidR="00F47655" w:rsidRPr="00A46ADE">
        <w:t xml:space="preserve"> to ensure the search had covered all available evidence.</w:t>
      </w:r>
      <w:r w:rsidR="00286B04" w:rsidRPr="00A46ADE">
        <w:t xml:space="preserve"> The search process and results are</w:t>
      </w:r>
      <w:r w:rsidR="00DB67E0" w:rsidRPr="00A46ADE">
        <w:t xml:space="preserve"> reflected in the flow chart on page 10.</w:t>
      </w:r>
      <w:r w:rsidR="00286B04" w:rsidRPr="00A46ADE">
        <w:t xml:space="preserve"> </w:t>
      </w:r>
    </w:p>
    <w:p w14:paraId="0AF5BA25" w14:textId="0C802BB7" w:rsidR="00B90A95" w:rsidRPr="00A46ADE" w:rsidRDefault="00E06BBE" w:rsidP="00E06BBE">
      <w:pPr>
        <w:pStyle w:val="ICPSHeading3"/>
      </w:pPr>
      <w:bookmarkStart w:id="34" w:name="_Toc479344364"/>
      <w:r w:rsidRPr="00A46ADE">
        <w:t xml:space="preserve">2.1.2 </w:t>
      </w:r>
      <w:r w:rsidR="00B90A95" w:rsidRPr="00A46ADE">
        <w:t>Review inclusion and exclusion criteria</w:t>
      </w:r>
      <w:bookmarkEnd w:id="34"/>
    </w:p>
    <w:p w14:paraId="0FF2C1B6" w14:textId="77777777" w:rsidR="00CE196E" w:rsidRPr="00A46ADE" w:rsidRDefault="00B90A95" w:rsidP="002F4F70">
      <w:pPr>
        <w:pStyle w:val="ICPSNormal"/>
      </w:pPr>
      <w:r w:rsidRPr="00A46ADE">
        <w:t>S</w:t>
      </w:r>
      <w:r w:rsidR="00CE196E" w:rsidRPr="00A46ADE">
        <w:t xml:space="preserve">tudies were </w:t>
      </w:r>
      <w:r w:rsidR="00F47655" w:rsidRPr="00A46ADE">
        <w:t xml:space="preserve">initially </w:t>
      </w:r>
      <w:r w:rsidR="00CE196E" w:rsidRPr="00A46ADE">
        <w:t>considered for inclusion if the</w:t>
      </w:r>
      <w:r w:rsidR="00787B8A" w:rsidRPr="00A46ADE">
        <w:t xml:space="preserve"> title and abstract indicated the</w:t>
      </w:r>
      <w:r w:rsidR="00CE196E" w:rsidRPr="00A46ADE">
        <w:t>y met the following criteria:</w:t>
      </w:r>
    </w:p>
    <w:p w14:paraId="2C19C687" w14:textId="77777777" w:rsidR="00E06BBE" w:rsidRPr="00A46ADE" w:rsidRDefault="00E06BBE" w:rsidP="002F4F70">
      <w:pPr>
        <w:pStyle w:val="ICPSNormal"/>
      </w:pPr>
    </w:p>
    <w:p w14:paraId="6EFE134B" w14:textId="74109AFD" w:rsidR="00CE196E" w:rsidRPr="00A46ADE" w:rsidRDefault="00787B8A" w:rsidP="002F4F70">
      <w:pPr>
        <w:pStyle w:val="BulletList"/>
      </w:pPr>
      <w:r w:rsidRPr="00A46ADE">
        <w:t>P</w:t>
      </w:r>
      <w:r w:rsidR="00CE196E" w:rsidRPr="00A46ADE">
        <w:t>ublished between 1996</w:t>
      </w:r>
      <w:r w:rsidR="0039418D" w:rsidRPr="00A46ADE">
        <w:t xml:space="preserve"> and </w:t>
      </w:r>
      <w:r w:rsidR="00CE196E" w:rsidRPr="00A46ADE">
        <w:t>2016</w:t>
      </w:r>
      <w:r w:rsidR="001815E0" w:rsidRPr="00A46ADE">
        <w:t>;</w:t>
      </w:r>
    </w:p>
    <w:p w14:paraId="24371C95" w14:textId="3C16D1A0" w:rsidR="00CE196E" w:rsidRPr="00A46ADE" w:rsidRDefault="00CE196E" w:rsidP="002F4F70">
      <w:pPr>
        <w:pStyle w:val="BulletList"/>
      </w:pPr>
      <w:r w:rsidRPr="00A46ADE">
        <w:t>Available in English language</w:t>
      </w:r>
      <w:r w:rsidR="001815E0" w:rsidRPr="00A46ADE">
        <w:t>;</w:t>
      </w:r>
    </w:p>
    <w:p w14:paraId="71504F2D" w14:textId="5274A863" w:rsidR="00CE196E" w:rsidRPr="00A46ADE" w:rsidRDefault="00CE196E" w:rsidP="002F4F70">
      <w:pPr>
        <w:pStyle w:val="BulletList"/>
      </w:pPr>
      <w:r w:rsidRPr="00A46ADE">
        <w:t>Reported on qualitative studies conducted with children under the age of 18 years</w:t>
      </w:r>
      <w:r w:rsidR="001815E0" w:rsidRPr="00A46ADE">
        <w:t>;</w:t>
      </w:r>
    </w:p>
    <w:p w14:paraId="30FA6364" w14:textId="2E3ED810" w:rsidR="00CE196E" w:rsidRPr="00A46ADE" w:rsidRDefault="00CE196E" w:rsidP="002F4F70">
      <w:pPr>
        <w:pStyle w:val="BulletList"/>
      </w:pPr>
      <w:r w:rsidRPr="00A46ADE">
        <w:t>Reported on children’s experiences of intimate partner violence (IPV) of one or more of their parents</w:t>
      </w:r>
      <w:r w:rsidR="0039418D" w:rsidRPr="00A46ADE">
        <w:t>.</w:t>
      </w:r>
    </w:p>
    <w:p w14:paraId="10C3B87D" w14:textId="77777777" w:rsidR="00CE196E" w:rsidRPr="00A46ADE" w:rsidRDefault="00787B8A" w:rsidP="002F4F70">
      <w:pPr>
        <w:pStyle w:val="ICPSNormal"/>
      </w:pPr>
      <w:r w:rsidRPr="00A46ADE">
        <w:t xml:space="preserve">Publications were immediately </w:t>
      </w:r>
      <w:r w:rsidR="00CE196E" w:rsidRPr="00A46ADE">
        <w:t>excluded</w:t>
      </w:r>
      <w:r w:rsidR="003D1D25" w:rsidRPr="00A46ADE">
        <w:t xml:space="preserve"> </w:t>
      </w:r>
      <w:r w:rsidR="00CE196E" w:rsidRPr="00A46ADE">
        <w:t xml:space="preserve">if they focused on: </w:t>
      </w:r>
    </w:p>
    <w:p w14:paraId="73E1E19C" w14:textId="77777777" w:rsidR="00E06BBE" w:rsidRPr="00A46ADE" w:rsidRDefault="00E06BBE" w:rsidP="002F4F70">
      <w:pPr>
        <w:pStyle w:val="ICPSNormal"/>
      </w:pPr>
    </w:p>
    <w:p w14:paraId="3F895FFD" w14:textId="7B1E4079" w:rsidR="00CE196E" w:rsidRPr="00A46ADE" w:rsidRDefault="00746C50" w:rsidP="002F4F70">
      <w:pPr>
        <w:pStyle w:val="BulletList"/>
      </w:pPr>
      <w:r w:rsidRPr="00A46ADE">
        <w:t>T</w:t>
      </w:r>
      <w:r w:rsidR="00CE196E" w:rsidRPr="00A46ADE">
        <w:t xml:space="preserve">he neglect or abuse of children occurring outside </w:t>
      </w:r>
      <w:r w:rsidR="0039418D" w:rsidRPr="00A46ADE">
        <w:t xml:space="preserve">of an </w:t>
      </w:r>
      <w:r w:rsidR="00CE196E" w:rsidRPr="00A46ADE">
        <w:t>IPV</w:t>
      </w:r>
      <w:r w:rsidR="0039418D" w:rsidRPr="00A46ADE">
        <w:t xml:space="preserve"> context</w:t>
      </w:r>
      <w:r w:rsidR="003D1D25" w:rsidRPr="00A46ADE">
        <w:t>;</w:t>
      </w:r>
    </w:p>
    <w:p w14:paraId="143438D1" w14:textId="606CBFD2" w:rsidR="00CE196E" w:rsidRPr="00A46ADE" w:rsidRDefault="00746C50" w:rsidP="002F4F70">
      <w:pPr>
        <w:pStyle w:val="BulletList"/>
      </w:pPr>
      <w:r w:rsidRPr="00A46ADE">
        <w:t>C</w:t>
      </w:r>
      <w:r w:rsidR="00CE196E" w:rsidRPr="00A46ADE">
        <w:t xml:space="preserve">hildren/adolescents who experienced violence from a partner (dating or otherwise); </w:t>
      </w:r>
    </w:p>
    <w:p w14:paraId="32745D7A" w14:textId="4C9FEC73" w:rsidR="00CE196E" w:rsidRPr="00A46ADE" w:rsidRDefault="00746C50" w:rsidP="002F4F70">
      <w:pPr>
        <w:pStyle w:val="BulletList"/>
      </w:pPr>
      <w:r w:rsidRPr="00A46ADE">
        <w:t>I</w:t>
      </w:r>
      <w:r w:rsidR="00CE196E" w:rsidRPr="00A46ADE">
        <w:t>nstances where children were the main perpetrators of violence towards other family members (including siblings or parents)</w:t>
      </w:r>
      <w:r w:rsidR="0039418D" w:rsidRPr="00A46ADE">
        <w:t>.</w:t>
      </w:r>
    </w:p>
    <w:p w14:paraId="3532E9F6" w14:textId="5DE06CCC" w:rsidR="00CE196E" w:rsidRPr="00A46ADE" w:rsidRDefault="00CE196E" w:rsidP="002F4F70">
      <w:pPr>
        <w:pStyle w:val="ICPSNormal"/>
      </w:pPr>
      <w:r w:rsidRPr="00A46ADE">
        <w:t>Whil</w:t>
      </w:r>
      <w:r w:rsidR="0008002D" w:rsidRPr="00A46ADE">
        <w:t>e</w:t>
      </w:r>
      <w:r w:rsidR="0039418D" w:rsidRPr="00A46ADE">
        <w:t xml:space="preserve"> the exclusionary criteria </w:t>
      </w:r>
      <w:r w:rsidRPr="00A46ADE">
        <w:t xml:space="preserve">are important issues, which sometimes co-exist with children’s experiences of IPV, </w:t>
      </w:r>
      <w:r w:rsidR="00EB79DD" w:rsidRPr="00A46ADE">
        <w:t>it was important to ensure the studies included in the meta-synthesis were similar enough to be easily comparable</w:t>
      </w:r>
      <w:r w:rsidR="00FC276A" w:rsidRPr="00A46ADE">
        <w:t xml:space="preserve"> (Sandelowski, Docherty, &amp; Emden, 1997)</w:t>
      </w:r>
      <w:r w:rsidR="00EB79DD" w:rsidRPr="00A46ADE">
        <w:t xml:space="preserve">. As such, it was decided </w:t>
      </w:r>
      <w:r w:rsidRPr="00A46ADE">
        <w:t>th</w:t>
      </w:r>
      <w:r w:rsidR="00FC276A" w:rsidRPr="00A46ADE">
        <w:t xml:space="preserve">at these areas </w:t>
      </w:r>
      <w:r w:rsidRPr="00A46ADE">
        <w:t>fell outside the scope of the current review.</w:t>
      </w:r>
    </w:p>
    <w:p w14:paraId="7D4657A2" w14:textId="6D92C14D" w:rsidR="003D1D25" w:rsidRPr="00A46ADE" w:rsidRDefault="00787B8A" w:rsidP="002F4F70">
      <w:pPr>
        <w:pStyle w:val="ICPSNormal"/>
      </w:pPr>
      <w:r w:rsidRPr="00A46ADE">
        <w:t>The second stage of appraisal</w:t>
      </w:r>
      <w:r w:rsidR="00904D21" w:rsidRPr="00A46ADE">
        <w:t xml:space="preserve"> </w:t>
      </w:r>
      <w:r w:rsidR="00263797" w:rsidRPr="00A46ADE">
        <w:t>in</w:t>
      </w:r>
      <w:r w:rsidRPr="00A46ADE">
        <w:t xml:space="preserve">volved </w:t>
      </w:r>
      <w:r w:rsidR="00263797" w:rsidRPr="00A46ADE">
        <w:t xml:space="preserve">a full reading of </w:t>
      </w:r>
      <w:r w:rsidRPr="00A46ADE">
        <w:t xml:space="preserve">the </w:t>
      </w:r>
      <w:r w:rsidR="00263797" w:rsidRPr="00A46ADE">
        <w:t>re</w:t>
      </w:r>
      <w:r w:rsidRPr="00A46ADE">
        <w:t>maining re</w:t>
      </w:r>
      <w:r w:rsidR="00263797" w:rsidRPr="00A46ADE">
        <w:t>trieved publications</w:t>
      </w:r>
      <w:r w:rsidR="00904D21" w:rsidRPr="00A46ADE">
        <w:t xml:space="preserve"> to </w:t>
      </w:r>
      <w:r w:rsidRPr="00A46ADE">
        <w:t>ensure they</w:t>
      </w:r>
      <w:r w:rsidR="00904D21" w:rsidRPr="00A46ADE">
        <w:t xml:space="preserve"> </w:t>
      </w:r>
      <w:r w:rsidR="00263797" w:rsidRPr="00A46ADE">
        <w:t xml:space="preserve">met the above </w:t>
      </w:r>
      <w:r w:rsidR="00904D21" w:rsidRPr="00A46ADE">
        <w:t xml:space="preserve">eligibility criteria. </w:t>
      </w:r>
      <w:r w:rsidR="003D1D25" w:rsidRPr="00A46ADE">
        <w:t>A</w:t>
      </w:r>
      <w:r w:rsidR="00FA4ADE" w:rsidRPr="00A46ADE">
        <w:t>s is common practice in the process of meta-syntheses, a</w:t>
      </w:r>
      <w:r w:rsidR="003D1D25" w:rsidRPr="00A46ADE">
        <w:t>t this stage it was decided that reports and thes</w:t>
      </w:r>
      <w:r w:rsidR="0008002D" w:rsidRPr="00A46ADE">
        <w:t>e</w:t>
      </w:r>
      <w:r w:rsidR="003D1D25" w:rsidRPr="00A46ADE">
        <w:t xml:space="preserve">s would be excluded (as they had not </w:t>
      </w:r>
      <w:r w:rsidR="0008002D" w:rsidRPr="00A46ADE">
        <w:t xml:space="preserve">undergone a similar </w:t>
      </w:r>
      <w:r w:rsidR="003D1D25" w:rsidRPr="00A46ADE">
        <w:t>academic peer-review screening process similar to books or</w:t>
      </w:r>
      <w:r w:rsidRPr="00A46ADE">
        <w:t xml:space="preserve"> journal articles). Thirty these</w:t>
      </w:r>
      <w:r w:rsidR="003D1D25" w:rsidRPr="00A46ADE">
        <w:t>s</w:t>
      </w:r>
      <w:r w:rsidR="00C236E3" w:rsidRPr="00A46ADE">
        <w:t xml:space="preserve"> and 14 reports </w:t>
      </w:r>
      <w:r w:rsidR="003D1D25" w:rsidRPr="00A46ADE">
        <w:t xml:space="preserve">were excluded. </w:t>
      </w:r>
    </w:p>
    <w:p w14:paraId="0E9CD6D1" w14:textId="1D87CBDF" w:rsidR="00AA052B" w:rsidRPr="00A46ADE" w:rsidRDefault="0008002D" w:rsidP="002F4F70">
      <w:pPr>
        <w:pStyle w:val="ICPSNormal"/>
      </w:pPr>
      <w:r w:rsidRPr="00A46ADE">
        <w:t>F</w:t>
      </w:r>
      <w:r w:rsidR="00DB4F6D" w:rsidRPr="00A46ADE">
        <w:t xml:space="preserve">urther eligibility criteria </w:t>
      </w:r>
      <w:r w:rsidRPr="00A46ADE">
        <w:t xml:space="preserve">were </w:t>
      </w:r>
      <w:r w:rsidR="00DB4F6D" w:rsidRPr="00A46ADE">
        <w:t xml:space="preserve">added </w:t>
      </w:r>
      <w:r w:rsidR="003D1D25" w:rsidRPr="00A46ADE">
        <w:t xml:space="preserve">and a </w:t>
      </w:r>
      <w:r w:rsidR="00DB4F6D" w:rsidRPr="00A46ADE">
        <w:t xml:space="preserve">third level of screening </w:t>
      </w:r>
      <w:r w:rsidR="003D1D25" w:rsidRPr="00A46ADE">
        <w:t xml:space="preserve">employed </w:t>
      </w:r>
      <w:r w:rsidR="00DB4F6D" w:rsidRPr="00A46ADE">
        <w:t>to ensure that the final st</w:t>
      </w:r>
      <w:r w:rsidR="00746C50" w:rsidRPr="00A46ADE">
        <w:t xml:space="preserve">udies </w:t>
      </w:r>
      <w:r w:rsidR="00F27F1D" w:rsidRPr="00A46ADE">
        <w:t xml:space="preserve">met the purpose and aims of the current review </w:t>
      </w:r>
      <w:r w:rsidR="00746C50" w:rsidRPr="00A46ADE">
        <w:t xml:space="preserve">and </w:t>
      </w:r>
      <w:r w:rsidR="00DB4F6D" w:rsidRPr="00A46ADE">
        <w:t xml:space="preserve">could </w:t>
      </w:r>
      <w:r w:rsidR="00787B8A" w:rsidRPr="00A46ADE">
        <w:t xml:space="preserve">be </w:t>
      </w:r>
      <w:r w:rsidR="00DB4F6D" w:rsidRPr="00A46ADE">
        <w:t xml:space="preserve">reliably </w:t>
      </w:r>
      <w:r w:rsidR="00F27F1D" w:rsidRPr="00A46ADE">
        <w:t xml:space="preserve">used to </w:t>
      </w:r>
      <w:r w:rsidR="00DB4F6D" w:rsidRPr="00A46ADE">
        <w:t xml:space="preserve">inform the Australian context. </w:t>
      </w:r>
      <w:r w:rsidRPr="00A46ADE">
        <w:t>S</w:t>
      </w:r>
      <w:r w:rsidR="00DB4F6D" w:rsidRPr="00A46ADE">
        <w:t>tudies were excluded if</w:t>
      </w:r>
      <w:r w:rsidR="00746C50" w:rsidRPr="00A46ADE">
        <w:t xml:space="preserve"> the</w:t>
      </w:r>
      <w:r w:rsidR="00E23CD9" w:rsidRPr="00A46ADE">
        <w:t xml:space="preserve"> research</w:t>
      </w:r>
      <w:r w:rsidR="00DB4F6D" w:rsidRPr="00A46ADE">
        <w:t>:</w:t>
      </w:r>
    </w:p>
    <w:p w14:paraId="3B992332" w14:textId="77777777" w:rsidR="00E06BBE" w:rsidRPr="00A46ADE" w:rsidRDefault="00E06BBE" w:rsidP="002F4F70">
      <w:pPr>
        <w:pStyle w:val="ICPSNormal"/>
      </w:pPr>
    </w:p>
    <w:p w14:paraId="31E9D83C" w14:textId="0D04445D" w:rsidR="00DB4F6D" w:rsidRPr="00A46ADE" w:rsidRDefault="001815E0" w:rsidP="002F4F70">
      <w:pPr>
        <w:pStyle w:val="BulletList"/>
      </w:pPr>
      <w:r w:rsidRPr="00A46ADE">
        <w:t>W</w:t>
      </w:r>
      <w:r w:rsidR="00C236E3" w:rsidRPr="00A46ADE">
        <w:t xml:space="preserve">as </w:t>
      </w:r>
      <w:r w:rsidR="00E23CD9" w:rsidRPr="00A46ADE">
        <w:t>f</w:t>
      </w:r>
      <w:r w:rsidR="00DB4F6D" w:rsidRPr="00A46ADE">
        <w:t>rom countries other than those considered as comp</w:t>
      </w:r>
      <w:r w:rsidR="00787B8A" w:rsidRPr="00A46ADE">
        <w:t>arable western nations (</w:t>
      </w:r>
      <w:r w:rsidR="00DB4F6D" w:rsidRPr="00A46ADE">
        <w:t>studies from Israel, Africa and South America were excluded)</w:t>
      </w:r>
      <w:r w:rsidRPr="00A46ADE">
        <w:t>;</w:t>
      </w:r>
    </w:p>
    <w:p w14:paraId="73193422" w14:textId="037AABE5" w:rsidR="00746C50" w:rsidRPr="00A46ADE" w:rsidRDefault="001815E0" w:rsidP="002F4F70">
      <w:pPr>
        <w:pStyle w:val="BulletList"/>
      </w:pPr>
      <w:r w:rsidRPr="00A46ADE">
        <w:t>D</w:t>
      </w:r>
      <w:r w:rsidR="00C236E3" w:rsidRPr="00A46ADE">
        <w:t xml:space="preserve">id </w:t>
      </w:r>
      <w:r w:rsidR="00E23CD9" w:rsidRPr="00A46ADE">
        <w:t xml:space="preserve">not </w:t>
      </w:r>
      <w:r w:rsidR="00746C50" w:rsidRPr="00A46ADE">
        <w:t>directly engage with children themselves (were using secondary data sources or were a review of studies</w:t>
      </w:r>
      <w:r w:rsidR="0008002D" w:rsidRPr="00A46ADE">
        <w:t xml:space="preserve"> even if they used a qualitative methodology</w:t>
      </w:r>
      <w:r w:rsidR="00746C50" w:rsidRPr="00A46ADE">
        <w:t>)</w:t>
      </w:r>
      <w:r w:rsidRPr="00A46ADE">
        <w:t>;</w:t>
      </w:r>
    </w:p>
    <w:p w14:paraId="672A9D0E" w14:textId="54F23958" w:rsidR="00263797" w:rsidRPr="00A46ADE" w:rsidRDefault="001815E0" w:rsidP="002F4F70">
      <w:pPr>
        <w:pStyle w:val="BulletList"/>
      </w:pPr>
      <w:r w:rsidRPr="00A46ADE">
        <w:t>D</w:t>
      </w:r>
      <w:r w:rsidR="00C236E3" w:rsidRPr="00A46ADE">
        <w:t xml:space="preserve">id </w:t>
      </w:r>
      <w:r w:rsidR="00263797" w:rsidRPr="00A46ADE">
        <w:t>not include</w:t>
      </w:r>
      <w:r w:rsidR="005862EB" w:rsidRPr="00A46ADE">
        <w:t>, or discuss,</w:t>
      </w:r>
      <w:r w:rsidR="00263797" w:rsidRPr="00A46ADE">
        <w:t xml:space="preserve"> </w:t>
      </w:r>
      <w:r w:rsidR="005862EB" w:rsidRPr="00A46ADE">
        <w:t xml:space="preserve">evidence from </w:t>
      </w:r>
      <w:r w:rsidR="00E23CD9" w:rsidRPr="00A46ADE">
        <w:t>child participants</w:t>
      </w:r>
      <w:r w:rsidR="005862EB" w:rsidRPr="00A46ADE">
        <w:t xml:space="preserve"> in the publication</w:t>
      </w:r>
      <w:r w:rsidR="00C236E3" w:rsidRPr="00A46ADE">
        <w:t>.</w:t>
      </w:r>
    </w:p>
    <w:p w14:paraId="68D8073D" w14:textId="77777777" w:rsidR="00746C50" w:rsidRPr="00A46ADE" w:rsidRDefault="00746C50" w:rsidP="002F4F70">
      <w:pPr>
        <w:pStyle w:val="ICPSNormal"/>
      </w:pPr>
      <w:r w:rsidRPr="00A46ADE">
        <w:t>The identification, screening and final inclusion of studies is prese</w:t>
      </w:r>
      <w:r w:rsidR="00E23CD9" w:rsidRPr="00A46ADE">
        <w:t>nted in a flow chart on</w:t>
      </w:r>
      <w:r w:rsidRPr="00A46ADE">
        <w:t xml:space="preserve"> </w:t>
      </w:r>
      <w:r w:rsidR="00F351AB" w:rsidRPr="00A46ADE">
        <w:t xml:space="preserve">the next </w:t>
      </w:r>
      <w:r w:rsidRPr="00A46ADE">
        <w:t>page.</w:t>
      </w:r>
      <w:r w:rsidR="00F27F1D" w:rsidRPr="00A46ADE">
        <w:t xml:space="preserve"> All decisions on screening and exclusion made after the</w:t>
      </w:r>
      <w:r w:rsidR="00E23CD9" w:rsidRPr="00A46ADE">
        <w:t xml:space="preserve"> initial</w:t>
      </w:r>
      <w:r w:rsidR="00F27F1D" w:rsidRPr="00A46ADE">
        <w:t xml:space="preserve"> identification </w:t>
      </w:r>
      <w:r w:rsidR="003D1D25" w:rsidRPr="00A46ADE">
        <w:t xml:space="preserve">of publications </w:t>
      </w:r>
      <w:r w:rsidR="00F27F1D" w:rsidRPr="00A46ADE">
        <w:t xml:space="preserve">was completed in consultation with the three researchers </w:t>
      </w:r>
      <w:r w:rsidR="00E23CD9" w:rsidRPr="00A46ADE">
        <w:t xml:space="preserve">who </w:t>
      </w:r>
      <w:r w:rsidR="00F27F1D" w:rsidRPr="00A46ADE">
        <w:t>work</w:t>
      </w:r>
      <w:r w:rsidR="00E23CD9" w:rsidRPr="00A46ADE">
        <w:t>ed</w:t>
      </w:r>
      <w:r w:rsidR="00F27F1D" w:rsidRPr="00A46ADE">
        <w:t xml:space="preserve"> collaboratively on the current review.</w:t>
      </w:r>
    </w:p>
    <w:p w14:paraId="429A913E" w14:textId="77777777" w:rsidR="00C74FED" w:rsidRPr="00A46ADE" w:rsidRDefault="00C74FED" w:rsidP="00C74FED">
      <w:pPr>
        <w:sectPr w:rsidR="00C74FED" w:rsidRPr="00A46ADE" w:rsidSect="00B22BF9">
          <w:footerReference w:type="default" r:id="rId12"/>
          <w:pgSz w:w="11906" w:h="16838"/>
          <w:pgMar w:top="1440" w:right="1440" w:bottom="1440" w:left="1440" w:header="708" w:footer="708" w:gutter="0"/>
          <w:cols w:space="708"/>
          <w:titlePg/>
          <w:docGrid w:linePitch="360"/>
        </w:sectPr>
      </w:pPr>
    </w:p>
    <w:p w14:paraId="599BCEB3" w14:textId="77777777" w:rsidR="00485981" w:rsidRPr="00A46ADE" w:rsidRDefault="0005666F" w:rsidP="00485981">
      <w:pPr>
        <w:pStyle w:val="ICPSHeading2"/>
        <w:rPr>
          <w:rStyle w:val="CaptionChar"/>
        </w:rPr>
      </w:pPr>
      <w:bookmarkStart w:id="35" w:name="_Toc479344365"/>
      <w:r w:rsidRPr="00A46ADE">
        <w:rPr>
          <w:rStyle w:val="CaptionChar"/>
        </w:rPr>
        <w:lastRenderedPageBreak/>
        <w:t>Figure 1</w:t>
      </w:r>
      <w:r w:rsidR="00E06BBE" w:rsidRPr="00A46ADE">
        <w:rPr>
          <w:rStyle w:val="CaptionChar"/>
        </w:rPr>
        <w:t>: Search Results</w:t>
      </w:r>
      <w:bookmarkEnd w:id="35"/>
    </w:p>
    <w:p w14:paraId="26B9B24A" w14:textId="0131411E" w:rsidR="00C16B5A" w:rsidRPr="00A46ADE" w:rsidRDefault="00485981" w:rsidP="00485981">
      <w:pPr>
        <w:pStyle w:val="ICPSNormal"/>
        <w:spacing w:before="0"/>
        <w:ind w:left="-851"/>
        <w:sectPr w:rsidR="00C16B5A" w:rsidRPr="00A46ADE" w:rsidSect="00C16B5A">
          <w:pgSz w:w="11906" w:h="16838"/>
          <w:pgMar w:top="1440" w:right="1440" w:bottom="1440" w:left="1440" w:header="708" w:footer="708" w:gutter="0"/>
          <w:cols w:space="708"/>
          <w:titlePg/>
          <w:docGrid w:linePitch="360"/>
        </w:sectPr>
      </w:pPr>
      <w:r w:rsidRPr="00A46ADE">
        <w:rPr>
          <w:rStyle w:val="CaptionChar"/>
          <w:noProof/>
          <w:lang w:val="en-AU" w:eastAsia="en-AU"/>
        </w:rPr>
        <w:drawing>
          <wp:inline distT="0" distB="0" distL="0" distR="0" wp14:anchorId="085BE117" wp14:editId="0668C686">
            <wp:extent cx="6863938" cy="8131033"/>
            <wp:effectExtent l="0" t="0" r="0" b="3810"/>
            <wp:docPr id="15" name="Picture 15" descr="525 records were identified through searching academic databases EBSCO, CINAHL, MedLine, PsychINFO and SocINDEX. Of these, 39 records remained after duplicates were removed and an initial reading of abstracts. 21 records were assessed as still meeting eligibility criteria after reading in full. 3 records were excluded based on country of origin, 2 records were excluded for being a review publication, 1 record was excluded for not satisfactorily meeting a qualitative paradigm. This left 15 remaining.&#10;1073 records were identified through searching thesis and dissertation databases; 69 through ETHOS and 1004 through ProQuest. Of these, 11 records found through ETHOS and 18 records found through ProQuest, to a total of 29 records, remained after removing duplicates and initial reading of abstracts. 0 records remained after theses and dissertations were excluded from review. Following this, 54 publications were added after consultation and searching of reference lists of included publications. 39 records remained after initial screening based on reading of abstracts. 2 records were excluded based on country of origin, 9 were excluded for being a report publication, 1 was excluded for being a review publication, 4 were excluded for reliance on secondary evidence, 1 was excluded for not satisfactorily fitting a qualitative paradigm and 1 was excluded as children’s reports were not satisfactorily incorporated into reporting. This left 22 remaining.&#10;1034 records were identified through grey literature searching in Google Scholar, IDEAS, CFCA, ANROWS and Closing the Gap Clearinghouse. Of these, 12 records remained after removing duplicates and initial reading of abstracts. 1 record was excluded for country of origin, 1 record was excluded for being a thesis, and 7 records were excluded for being a report publication. This left 3 records remaining.&#10;Following this identification and screening process, 40 publications were included in review." title="Figure 1: Search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83988" cy="8154784"/>
                    </a:xfrm>
                    <a:prstGeom prst="rect">
                      <a:avLst/>
                    </a:prstGeom>
                    <a:noFill/>
                    <a:ln>
                      <a:noFill/>
                    </a:ln>
                  </pic:spPr>
                </pic:pic>
              </a:graphicData>
            </a:graphic>
          </wp:inline>
        </w:drawing>
      </w:r>
      <w:r w:rsidR="00847E4D" w:rsidRPr="00A46ADE">
        <w:rPr>
          <w:rStyle w:val="CaptionChar"/>
        </w:rPr>
        <w:t xml:space="preserve">  </w:t>
      </w:r>
    </w:p>
    <w:p w14:paraId="3CF989B7" w14:textId="090A11E7" w:rsidR="00F351AB" w:rsidRPr="00A46ADE" w:rsidRDefault="00E06BBE" w:rsidP="00E06BBE">
      <w:pPr>
        <w:pStyle w:val="ICPSHeading3"/>
      </w:pPr>
      <w:bookmarkStart w:id="36" w:name="_Toc479344367"/>
      <w:r w:rsidRPr="00A46ADE">
        <w:lastRenderedPageBreak/>
        <w:t xml:space="preserve">2.1.3 </w:t>
      </w:r>
      <w:r w:rsidR="00F351AB" w:rsidRPr="00A46ADE">
        <w:t>Critical Appraisal</w:t>
      </w:r>
      <w:bookmarkEnd w:id="36"/>
      <w:r w:rsidR="00F351AB" w:rsidRPr="00A46ADE">
        <w:t xml:space="preserve"> </w:t>
      </w:r>
    </w:p>
    <w:p w14:paraId="4C24FA3C" w14:textId="62796BFC" w:rsidR="00FC276A" w:rsidRPr="00A46ADE" w:rsidRDefault="00F351AB" w:rsidP="002F4F70">
      <w:pPr>
        <w:pStyle w:val="ICPSNormal"/>
      </w:pPr>
      <w:r w:rsidRPr="00A46ADE">
        <w:t xml:space="preserve">A critical appraisal of studies is an important step in any meta-synthesis (Ludvigsen, </w:t>
      </w:r>
      <w:r w:rsidR="006433AC" w:rsidRPr="00A46ADE">
        <w:t xml:space="preserve">Hall, Meyer, Fegran, Aargaard, &amp; Uhrenfeldt, </w:t>
      </w:r>
      <w:r w:rsidRPr="00A46ADE">
        <w:t xml:space="preserve">2016). In addition to determining the inclusion or exclusion of studies (outlined above), it is necessary to conduct   </w:t>
      </w:r>
      <w:r w:rsidR="0008002D" w:rsidRPr="00A46ADE">
        <w:t xml:space="preserve">a quality </w:t>
      </w:r>
      <w:r w:rsidRPr="00A46ADE">
        <w:t>assess</w:t>
      </w:r>
      <w:r w:rsidR="0008002D" w:rsidRPr="00A46ADE">
        <w:t>ment of</w:t>
      </w:r>
      <w:r w:rsidRPr="00A46ADE">
        <w:t xml:space="preserve"> the methodological strengths and weaknesses of the included studies. </w:t>
      </w:r>
      <w:r w:rsidR="00FC276A" w:rsidRPr="00A46ADE">
        <w:t>In line with recommended practices, no studies were excluded on the basis of this quality assessment (Sandelowski,</w:t>
      </w:r>
      <w:r w:rsidR="001815E0" w:rsidRPr="00A46ADE">
        <w:t xml:space="preserve"> Docherty, &amp; Emden</w:t>
      </w:r>
      <w:r w:rsidR="00FC276A" w:rsidRPr="00A46ADE">
        <w:t xml:space="preserve">, 1997). Rather, </w:t>
      </w:r>
      <w:r w:rsidR="0008002D" w:rsidRPr="00A46ADE">
        <w:t xml:space="preserve">this analysis </w:t>
      </w:r>
      <w:r w:rsidR="0001752D" w:rsidRPr="00A46ADE">
        <w:t>assist</w:t>
      </w:r>
      <w:r w:rsidR="0008002D" w:rsidRPr="00A46ADE">
        <w:t>ed</w:t>
      </w:r>
      <w:r w:rsidR="0001752D" w:rsidRPr="00A46ADE">
        <w:t xml:space="preserve"> with answering the first research question, which sought to determine the </w:t>
      </w:r>
      <w:r w:rsidR="00FC276A" w:rsidRPr="00A46ADE">
        <w:t>nature of the extant research</w:t>
      </w:r>
      <w:r w:rsidR="0001752D" w:rsidRPr="00A46ADE">
        <w:t xml:space="preserve"> conducted with children on domestic and family violence</w:t>
      </w:r>
      <w:r w:rsidR="00FC276A" w:rsidRPr="00A46ADE">
        <w:t xml:space="preserve">. </w:t>
      </w:r>
    </w:p>
    <w:p w14:paraId="41A0B7F3" w14:textId="1DEFF109" w:rsidR="00F351AB" w:rsidRPr="00A46ADE" w:rsidRDefault="00F351AB" w:rsidP="002F4F70">
      <w:pPr>
        <w:pStyle w:val="ICPSNormal"/>
      </w:pPr>
      <w:r w:rsidRPr="00A46ADE">
        <w:t xml:space="preserve">To assess the quality of </w:t>
      </w:r>
      <w:r w:rsidR="001861BE" w:rsidRPr="00A46ADE">
        <w:t xml:space="preserve">the </w:t>
      </w:r>
      <w:r w:rsidRPr="00A46ADE">
        <w:t xml:space="preserve">evidence, all publications </w:t>
      </w:r>
      <w:r w:rsidR="001861BE" w:rsidRPr="00A46ADE">
        <w:t xml:space="preserve">including in the study </w:t>
      </w:r>
      <w:r w:rsidRPr="00A46ADE">
        <w:t xml:space="preserve">were assessed using the Qualitative Research Quality Checklist developed by Saini and Shlonsky (2012). </w:t>
      </w:r>
      <w:r w:rsidR="001861BE" w:rsidRPr="00A46ADE">
        <w:t xml:space="preserve">This checklist was designed </w:t>
      </w:r>
      <w:r w:rsidRPr="00A46ADE">
        <w:t xml:space="preserve">to </w:t>
      </w:r>
      <w:r w:rsidR="001861BE" w:rsidRPr="00A46ADE">
        <w:t xml:space="preserve">incorporate </w:t>
      </w:r>
      <w:r w:rsidRPr="00A46ADE">
        <w:t>existing research standards</w:t>
      </w:r>
      <w:r w:rsidR="00953C09" w:rsidRPr="00A46ADE">
        <w:t xml:space="preserve">, </w:t>
      </w:r>
      <w:r w:rsidR="001861BE" w:rsidRPr="00A46ADE">
        <w:t xml:space="preserve">in </w:t>
      </w:r>
      <w:r w:rsidRPr="00A46ADE">
        <w:t>consultation with experts in the field</w:t>
      </w:r>
      <w:r w:rsidR="001861BE" w:rsidRPr="00A46ADE">
        <w:t>.</w:t>
      </w:r>
      <w:r w:rsidR="00953C09" w:rsidRPr="00A46ADE">
        <w:t xml:space="preserve"> </w:t>
      </w:r>
      <w:r w:rsidR="001861BE" w:rsidRPr="00A46ADE">
        <w:t xml:space="preserve">This process </w:t>
      </w:r>
      <w:r w:rsidRPr="00A46ADE">
        <w:t>allows reviewers to conduct a “25-point quality appraisal of the credibility, dependability, confirmability, transferability, authenticity, and relevance of qualitative studies” (Saini &amp; Shlonsky 2012</w:t>
      </w:r>
      <w:r w:rsidR="001815E0" w:rsidRPr="00A46ADE">
        <w:t>, p</w:t>
      </w:r>
      <w:r w:rsidR="00985B80" w:rsidRPr="00A46ADE">
        <w:t>.</w:t>
      </w:r>
      <w:r w:rsidR="00953C09" w:rsidRPr="00A46ADE">
        <w:t xml:space="preserve"> 1</w:t>
      </w:r>
      <w:r w:rsidRPr="00A46ADE">
        <w:t>69). For the present review, two researchers independently appraised a small sample of studies, before conferring to check for consistency. Rating issues were discussed and clarified at this stage before each of these two researchers assess</w:t>
      </w:r>
      <w:r w:rsidR="00953C09" w:rsidRPr="00A46ADE">
        <w:t>ed</w:t>
      </w:r>
      <w:r w:rsidRPr="00A46ADE">
        <w:t xml:space="preserve"> an equal share of the final publications.</w:t>
      </w:r>
    </w:p>
    <w:p w14:paraId="4DBDAB2F" w14:textId="1D76A44F" w:rsidR="00F351AB" w:rsidRPr="00A46ADE" w:rsidRDefault="00F351AB" w:rsidP="002F4F70">
      <w:pPr>
        <w:pStyle w:val="ICPSNormal"/>
      </w:pPr>
      <w:r w:rsidRPr="00A46ADE">
        <w:t>Due to the focus of the synthesis a number of additional criteria were added to the quality checklist. These criteria aimed to assess children’s participation in the design, interpretation and dissemination of projects. Qualitative research with children framed by the interdisciplinary perspectives of childhood studies are underpinned by assumptions about the active role children can and should play in research (Hammersley, 201</w:t>
      </w:r>
      <w:r w:rsidR="009C109A" w:rsidRPr="00A46ADE">
        <w:t>7</w:t>
      </w:r>
      <w:r w:rsidRPr="00A46ADE">
        <w:t xml:space="preserve">). The additional criteria allowed us to </w:t>
      </w:r>
      <w:r w:rsidR="001861BE" w:rsidRPr="00A46ADE">
        <w:t xml:space="preserve">understand </w:t>
      </w:r>
      <w:r w:rsidRPr="00A46ADE">
        <w:t xml:space="preserve">the extent to which children </w:t>
      </w:r>
      <w:r w:rsidR="001861BE" w:rsidRPr="00A46ADE">
        <w:t xml:space="preserve">were </w:t>
      </w:r>
      <w:r w:rsidRPr="00A46ADE">
        <w:t xml:space="preserve">actively involved in or able to inform research </w:t>
      </w:r>
      <w:r w:rsidR="001861BE" w:rsidRPr="00A46ADE">
        <w:t xml:space="preserve">aimed at </w:t>
      </w:r>
      <w:r w:rsidRPr="00A46ADE">
        <w:t>uncover</w:t>
      </w:r>
      <w:r w:rsidR="001861BE" w:rsidRPr="00A46ADE">
        <w:t>ing</w:t>
      </w:r>
      <w:r w:rsidRPr="00A46ADE">
        <w:t xml:space="preserve"> their experiences of </w:t>
      </w:r>
      <w:r w:rsidR="00144448" w:rsidRPr="00A46ADE">
        <w:t xml:space="preserve">domestic and </w:t>
      </w:r>
      <w:r w:rsidRPr="00A46ADE">
        <w:t>family violence and their subsequent needs.</w:t>
      </w:r>
    </w:p>
    <w:p w14:paraId="005D15FA" w14:textId="5ADD3A88" w:rsidR="00F351AB" w:rsidRPr="00A46ADE" w:rsidRDefault="00E06BBE" w:rsidP="00E06BBE">
      <w:pPr>
        <w:pStyle w:val="ICPSHeading3"/>
      </w:pPr>
      <w:bookmarkStart w:id="37" w:name="_Toc479344368"/>
      <w:r w:rsidRPr="00A46ADE">
        <w:t xml:space="preserve">2.1.4 </w:t>
      </w:r>
      <w:r w:rsidR="00F351AB" w:rsidRPr="00A46ADE">
        <w:t>Analysis of Studies</w:t>
      </w:r>
      <w:bookmarkEnd w:id="37"/>
    </w:p>
    <w:p w14:paraId="0E20BA84" w14:textId="48847EA0" w:rsidR="00F351AB" w:rsidRPr="00A46ADE" w:rsidRDefault="00F351AB" w:rsidP="002F4F70">
      <w:pPr>
        <w:pStyle w:val="ICPSNormal"/>
        <w:rPr>
          <w:rFonts w:eastAsia="Times New Roman"/>
          <w:lang w:eastAsia="en-AU"/>
        </w:rPr>
      </w:pPr>
      <w:r w:rsidRPr="00A46ADE">
        <w:rPr>
          <w:rFonts w:eastAsia="Times New Roman"/>
          <w:lang w:eastAsia="en-AU"/>
        </w:rPr>
        <w:t xml:space="preserve">Unlike a meta-analysis </w:t>
      </w:r>
      <w:r w:rsidR="00A84D35" w:rsidRPr="00A46ADE">
        <w:rPr>
          <w:rFonts w:eastAsia="Times New Roman"/>
          <w:lang w:eastAsia="en-AU"/>
        </w:rPr>
        <w:t xml:space="preserve">of quantitative studies which </w:t>
      </w:r>
      <w:r w:rsidR="003540F8" w:rsidRPr="00A46ADE">
        <w:rPr>
          <w:rFonts w:eastAsia="Times New Roman"/>
          <w:lang w:eastAsia="en-AU"/>
        </w:rPr>
        <w:t xml:space="preserve">seeks to aggregate </w:t>
      </w:r>
      <w:r w:rsidRPr="00A46ADE">
        <w:rPr>
          <w:rFonts w:eastAsia="Times New Roman"/>
          <w:lang w:eastAsia="en-AU"/>
        </w:rPr>
        <w:t xml:space="preserve">findings to </w:t>
      </w:r>
      <w:r w:rsidR="003540F8" w:rsidRPr="00A46ADE">
        <w:rPr>
          <w:rFonts w:eastAsia="Times New Roman"/>
          <w:lang w:eastAsia="en-AU"/>
        </w:rPr>
        <w:t xml:space="preserve">more rigorously test or determine </w:t>
      </w:r>
      <w:r w:rsidRPr="00A46ADE">
        <w:rPr>
          <w:rFonts w:eastAsia="Times New Roman"/>
          <w:lang w:eastAsia="en-AU"/>
        </w:rPr>
        <w:t xml:space="preserve">‘truths’, a meta-synthesis </w:t>
      </w:r>
      <w:r w:rsidR="001309F0" w:rsidRPr="00A46ADE">
        <w:rPr>
          <w:rFonts w:eastAsia="Times New Roman"/>
          <w:lang w:eastAsia="en-AU"/>
        </w:rPr>
        <w:t xml:space="preserve">often leads to </w:t>
      </w:r>
      <w:r w:rsidRPr="00A46ADE">
        <w:rPr>
          <w:rFonts w:eastAsia="Times New Roman"/>
          <w:lang w:eastAsia="en-AU"/>
        </w:rPr>
        <w:t>new interpretations of research and new theories being developed</w:t>
      </w:r>
      <w:r w:rsidR="00A84D35" w:rsidRPr="00A46ADE">
        <w:rPr>
          <w:rFonts w:eastAsia="Times New Roman"/>
          <w:lang w:eastAsia="en-AU"/>
        </w:rPr>
        <w:t xml:space="preserve"> </w:t>
      </w:r>
      <w:r w:rsidR="00A84D35" w:rsidRPr="00A46ADE">
        <w:t>(Finfgeld 2003</w:t>
      </w:r>
      <w:r w:rsidR="003540F8" w:rsidRPr="00A46ADE">
        <w:t>; Patterson, Thorne, Canam, &amp; Jilllings, 2001; Walsh et al., 2016</w:t>
      </w:r>
      <w:r w:rsidR="00A84D35" w:rsidRPr="00A46ADE">
        <w:t>).</w:t>
      </w:r>
      <w:r w:rsidR="00A84D35" w:rsidRPr="00A46ADE">
        <w:rPr>
          <w:rFonts w:eastAsia="Times New Roman"/>
          <w:lang w:eastAsia="en-AU"/>
        </w:rPr>
        <w:t xml:space="preserve"> </w:t>
      </w:r>
      <w:r w:rsidRPr="00A46ADE">
        <w:rPr>
          <w:rFonts w:eastAsia="Times New Roman"/>
          <w:lang w:eastAsia="en-AU"/>
        </w:rPr>
        <w:t xml:space="preserve">As such, the interpretative endeavour involved in conducting a meta-synthesis is a critical part of the process and </w:t>
      </w:r>
      <w:r w:rsidR="00D35C22" w:rsidRPr="00A46ADE">
        <w:rPr>
          <w:rFonts w:eastAsia="Times New Roman"/>
          <w:lang w:eastAsia="en-AU"/>
        </w:rPr>
        <w:t xml:space="preserve">it is important for </w:t>
      </w:r>
      <w:r w:rsidRPr="00A46ADE">
        <w:rPr>
          <w:rFonts w:eastAsia="Times New Roman"/>
          <w:lang w:eastAsia="en-AU"/>
        </w:rPr>
        <w:t xml:space="preserve">reviewers </w:t>
      </w:r>
      <w:r w:rsidR="00D35C22" w:rsidRPr="00A46ADE">
        <w:rPr>
          <w:rFonts w:eastAsia="Times New Roman"/>
          <w:lang w:eastAsia="en-AU"/>
        </w:rPr>
        <w:t xml:space="preserve">to </w:t>
      </w:r>
      <w:r w:rsidRPr="00A46ADE">
        <w:rPr>
          <w:rFonts w:eastAsia="Times New Roman"/>
          <w:lang w:eastAsia="en-AU"/>
        </w:rPr>
        <w:t>decide and explain how the qualitative material they have collected will be analysed and reported (Ludvigsen</w:t>
      </w:r>
      <w:r w:rsidR="00D13785" w:rsidRPr="00A46ADE">
        <w:rPr>
          <w:rFonts w:eastAsia="Times New Roman"/>
          <w:lang w:eastAsia="en-AU"/>
        </w:rPr>
        <w:t xml:space="preserve"> et al.</w:t>
      </w:r>
      <w:r w:rsidRPr="00A46ADE">
        <w:rPr>
          <w:rFonts w:eastAsia="Times New Roman"/>
          <w:lang w:eastAsia="en-AU"/>
        </w:rPr>
        <w:t xml:space="preserve">, 2016). </w:t>
      </w:r>
    </w:p>
    <w:p w14:paraId="18A01141" w14:textId="4568635C" w:rsidR="00F351AB" w:rsidRPr="00A46ADE" w:rsidRDefault="00F351AB" w:rsidP="002F4F70">
      <w:pPr>
        <w:pStyle w:val="ICPSNormal"/>
        <w:rPr>
          <w:rFonts w:eastAsiaTheme="minorHAnsi"/>
        </w:rPr>
      </w:pPr>
      <w:r w:rsidRPr="00A46ADE">
        <w:rPr>
          <w:rFonts w:eastAsiaTheme="minorHAnsi"/>
        </w:rPr>
        <w:t xml:space="preserve">Of primary importance is deciding on what </w:t>
      </w:r>
      <w:r w:rsidR="00D35C22" w:rsidRPr="00A46ADE">
        <w:rPr>
          <w:rFonts w:eastAsiaTheme="minorHAnsi"/>
        </w:rPr>
        <w:t xml:space="preserve">data or components of the studies </w:t>
      </w:r>
      <w:r w:rsidRPr="00A46ADE">
        <w:rPr>
          <w:rFonts w:eastAsiaTheme="minorHAnsi"/>
        </w:rPr>
        <w:t xml:space="preserve">the meta-synthesis aims to analyse and report on. The focus of this meta-synthesis was to locate and report on the key themes and issues that children themselves thought were important to their experience of </w:t>
      </w:r>
      <w:r w:rsidR="00144448" w:rsidRPr="00A46ADE">
        <w:rPr>
          <w:rFonts w:eastAsiaTheme="minorHAnsi"/>
        </w:rPr>
        <w:t xml:space="preserve">domestic and </w:t>
      </w:r>
      <w:r w:rsidRPr="00A46ADE">
        <w:rPr>
          <w:rFonts w:eastAsiaTheme="minorHAnsi"/>
        </w:rPr>
        <w:t xml:space="preserve">family violence. As such, our aim was to keep children’s views of their experiences central to our findings. </w:t>
      </w:r>
    </w:p>
    <w:p w14:paraId="7AA995DD" w14:textId="0017BF74" w:rsidR="00F351AB" w:rsidRPr="00A46ADE" w:rsidRDefault="00C47272" w:rsidP="002F4F70">
      <w:pPr>
        <w:pStyle w:val="ICPSNormal"/>
      </w:pPr>
      <w:r w:rsidRPr="00A46ADE">
        <w:t>D</w:t>
      </w:r>
      <w:r w:rsidR="00F351AB" w:rsidRPr="00A46ADE">
        <w:t>ata extracted for coding was restricted to the results reflecting children’s</w:t>
      </w:r>
      <w:r w:rsidRPr="00A46ADE">
        <w:t xml:space="preserve"> views</w:t>
      </w:r>
      <w:r w:rsidR="00F351AB" w:rsidRPr="00A46ADE">
        <w:t>.</w:t>
      </w:r>
      <w:r w:rsidR="009F09FB" w:rsidRPr="00A46ADE">
        <w:rPr>
          <w:rFonts w:eastAsiaTheme="minorHAnsi"/>
        </w:rPr>
        <w:t xml:space="preserve"> </w:t>
      </w:r>
      <w:r w:rsidR="00C806C9" w:rsidRPr="00A46ADE">
        <w:t>Once</w:t>
      </w:r>
      <w:r w:rsidR="00F351AB" w:rsidRPr="00A46ADE">
        <w:t xml:space="preserve"> relevant data </w:t>
      </w:r>
      <w:r w:rsidR="00273C3F" w:rsidRPr="00A46ADE">
        <w:t>were</w:t>
      </w:r>
      <w:r w:rsidR="00F351AB" w:rsidRPr="00A46ADE">
        <w:t xml:space="preserve"> identified, it was coded into emerging themes, facilitated by the </w:t>
      </w:r>
      <w:r w:rsidR="00C72D1E" w:rsidRPr="00A46ADE">
        <w:t xml:space="preserve">use </w:t>
      </w:r>
      <w:r w:rsidR="00F351AB" w:rsidRPr="00A46ADE">
        <w:t xml:space="preserve">of NVIVO, a computer software program, which helps </w:t>
      </w:r>
      <w:r w:rsidR="00C72D1E" w:rsidRPr="00A46ADE">
        <w:t>researchers to store, sort and easily</w:t>
      </w:r>
      <w:r w:rsidR="00F351AB" w:rsidRPr="00A46ADE">
        <w:t xml:space="preserve"> </w:t>
      </w:r>
      <w:r w:rsidR="00C72D1E" w:rsidRPr="00A46ADE">
        <w:t>retrieve qualitative data (</w:t>
      </w:r>
      <w:r w:rsidR="00C72D1E" w:rsidRPr="00A46ADE">
        <w:rPr>
          <w:noProof/>
        </w:rPr>
        <w:t xml:space="preserve">Bazeley &amp; Jackson, 2013). </w:t>
      </w:r>
      <w:r w:rsidR="00F351AB" w:rsidRPr="00A46ADE">
        <w:t>Th</w:t>
      </w:r>
      <w:r w:rsidR="003E6671" w:rsidRPr="00A46ADE">
        <w:t xml:space="preserve">emes were largely developed inductively, as the children’s data from all of the studies were extracted and examined for similarities and differences (Boyatzis, 1998; </w:t>
      </w:r>
      <w:r w:rsidR="00194732" w:rsidRPr="00A46ADE">
        <w:t>Padgett, 2008</w:t>
      </w:r>
      <w:r w:rsidR="003E6671" w:rsidRPr="00A46ADE">
        <w:t xml:space="preserve">). </w:t>
      </w:r>
      <w:r w:rsidR="00F351AB" w:rsidRPr="00A46ADE">
        <w:t>In addition to th</w:t>
      </w:r>
      <w:r w:rsidR="00C72D1E" w:rsidRPr="00A46ADE">
        <w:t>is</w:t>
      </w:r>
      <w:r w:rsidR="00F351AB" w:rsidRPr="00A46ADE">
        <w:t xml:space="preserve"> cod</w:t>
      </w:r>
      <w:r w:rsidR="00C72D1E" w:rsidRPr="00A46ADE">
        <w:t>ing</w:t>
      </w:r>
      <w:r w:rsidR="00F351AB" w:rsidRPr="00A46ADE">
        <w:t>, a memo was made of each included source, to outline the key themes and issues captured in the discussion and conclusion sections of each of the studies.</w:t>
      </w:r>
      <w:r w:rsidR="00FA14B4" w:rsidRPr="00A46ADE" w:rsidDel="00FA14B4">
        <w:t xml:space="preserve"> </w:t>
      </w:r>
    </w:p>
    <w:p w14:paraId="56E739A4" w14:textId="7EFD23D5" w:rsidR="00F351AB" w:rsidRPr="00A46ADE" w:rsidRDefault="00F351AB" w:rsidP="002F4F70">
      <w:pPr>
        <w:pStyle w:val="ICPSNormal"/>
      </w:pPr>
      <w:r w:rsidRPr="00A46ADE">
        <w:t xml:space="preserve">The following section reports on the results of our meta-synthesis. To remain consistent with our </w:t>
      </w:r>
      <w:r w:rsidR="009F2116" w:rsidRPr="00A46ADE">
        <w:t>aim</w:t>
      </w:r>
      <w:r w:rsidRPr="00A46ADE">
        <w:t xml:space="preserve"> to stay close to the children’s own descriptions of their experiences, where appropriate</w:t>
      </w:r>
      <w:r w:rsidR="005A3287" w:rsidRPr="00A46ADE">
        <w:t>,</w:t>
      </w:r>
      <w:r w:rsidR="00FA14B4" w:rsidRPr="00A46ADE">
        <w:t xml:space="preserve"> </w:t>
      </w:r>
      <w:r w:rsidRPr="00A46ADE">
        <w:t xml:space="preserve">quotations from child participants </w:t>
      </w:r>
      <w:r w:rsidR="009F2116" w:rsidRPr="00A46ADE">
        <w:t xml:space="preserve">(involved in the included studies) </w:t>
      </w:r>
      <w:r w:rsidR="00FA14B4" w:rsidRPr="00A46ADE">
        <w:t xml:space="preserve">have been used, </w:t>
      </w:r>
      <w:r w:rsidRPr="00A46ADE">
        <w:t>to evidence the key themes</w:t>
      </w:r>
      <w:r w:rsidR="00FA14B4" w:rsidRPr="00A46ADE">
        <w:t xml:space="preserve"> </w:t>
      </w:r>
      <w:r w:rsidR="00FA14B4" w:rsidRPr="00A46ADE">
        <w:lastRenderedPageBreak/>
        <w:t xml:space="preserve">that </w:t>
      </w:r>
      <w:r w:rsidRPr="00A46ADE">
        <w:t xml:space="preserve">emerged from our analysis. The use of original data from participants is recognised as a key strategy to enhance the credibility of meta-synthesis reporting (Finfgeld, 2003). </w:t>
      </w:r>
    </w:p>
    <w:p w14:paraId="7F9B3A3E" w14:textId="77777777" w:rsidR="00F351AB" w:rsidRPr="00A46ADE" w:rsidRDefault="00F351AB" w:rsidP="002F4F70">
      <w:pPr>
        <w:pStyle w:val="ICPSNormal"/>
      </w:pPr>
    </w:p>
    <w:p w14:paraId="01164B6C" w14:textId="77777777" w:rsidR="00F351AB" w:rsidRPr="00A46ADE" w:rsidRDefault="00F351AB">
      <w:pPr>
        <w:spacing w:after="200" w:line="276" w:lineRule="auto"/>
        <w:rPr>
          <w:rFonts w:ascii="Calibri" w:eastAsiaTheme="majorEastAsia" w:hAnsi="Calibri" w:cstheme="majorBidi"/>
          <w:b/>
          <w:bCs/>
          <w:color w:val="215868" w:themeColor="accent5" w:themeShade="80"/>
          <w:sz w:val="32"/>
          <w:szCs w:val="28"/>
          <w:lang w:val="en-AU"/>
        </w:rPr>
      </w:pPr>
      <w:r w:rsidRPr="00A46ADE">
        <w:br w:type="page"/>
      </w:r>
    </w:p>
    <w:p w14:paraId="4F581B1E" w14:textId="24C429D4" w:rsidR="00737BF1" w:rsidRPr="00A46ADE" w:rsidRDefault="0074301E" w:rsidP="00E06BBE">
      <w:pPr>
        <w:pStyle w:val="ICPSHeading1"/>
      </w:pPr>
      <w:bookmarkStart w:id="38" w:name="_Toc479344369"/>
      <w:r w:rsidRPr="00A46ADE">
        <w:lastRenderedPageBreak/>
        <w:t xml:space="preserve">3. </w:t>
      </w:r>
      <w:r w:rsidR="00737BF1" w:rsidRPr="00A46ADE">
        <w:t>Findings</w:t>
      </w:r>
      <w:bookmarkEnd w:id="38"/>
    </w:p>
    <w:p w14:paraId="7F8007DB" w14:textId="14470BD5" w:rsidR="00696A83" w:rsidRPr="00A46ADE" w:rsidRDefault="00580578" w:rsidP="002F4F70">
      <w:pPr>
        <w:pStyle w:val="ICPSNormal"/>
      </w:pPr>
      <w:r w:rsidRPr="00A46ADE">
        <w:t xml:space="preserve">This section of the report </w:t>
      </w:r>
      <w:r w:rsidR="003F2A39" w:rsidRPr="00A46ADE">
        <w:t>p</w:t>
      </w:r>
      <w:r w:rsidRPr="00A46ADE">
        <w:t>r</w:t>
      </w:r>
      <w:r w:rsidR="00D80404" w:rsidRPr="00A46ADE">
        <w:t xml:space="preserve">esents the </w:t>
      </w:r>
      <w:r w:rsidRPr="00A46ADE">
        <w:t xml:space="preserve">findings </w:t>
      </w:r>
      <w:r w:rsidR="00D80404" w:rsidRPr="00A46ADE">
        <w:t xml:space="preserve">on the two key research questions </w:t>
      </w:r>
      <w:r w:rsidRPr="00A46ADE">
        <w:t>of the meta-synthesis</w:t>
      </w:r>
      <w:r w:rsidR="003F2A39" w:rsidRPr="00A46ADE">
        <w:t>:</w:t>
      </w:r>
      <w:r w:rsidR="00D80404" w:rsidRPr="00A46ADE">
        <w:t xml:space="preserve"> </w:t>
      </w:r>
    </w:p>
    <w:p w14:paraId="6DBA4E86" w14:textId="54415CBE" w:rsidR="00580578" w:rsidRPr="00A46ADE" w:rsidRDefault="00580578" w:rsidP="00E06BBE">
      <w:pPr>
        <w:pStyle w:val="ICPSQuote"/>
      </w:pPr>
      <w:r w:rsidRPr="00A46ADE">
        <w:t>What is the extent and nature of children’s qualitati</w:t>
      </w:r>
      <w:r w:rsidR="00804F60" w:rsidRPr="00A46ADE">
        <w:t xml:space="preserve">ve evidence available to inform </w:t>
      </w:r>
      <w:r w:rsidRPr="00A46ADE">
        <w:t>domestic and family violence social policy and practice?</w:t>
      </w:r>
    </w:p>
    <w:p w14:paraId="43503A20" w14:textId="77777777" w:rsidR="00696A83" w:rsidRPr="00A46ADE" w:rsidRDefault="00696A83" w:rsidP="00E06BBE">
      <w:pPr>
        <w:pStyle w:val="ICPSQuote"/>
      </w:pPr>
      <w:r w:rsidRPr="00A46ADE">
        <w:t xml:space="preserve">What does this evidence tell us about children’s experiences and needs in relation to domestic and family violence? </w:t>
      </w:r>
    </w:p>
    <w:p w14:paraId="6A173EED" w14:textId="77777777" w:rsidR="00D80404" w:rsidRPr="00A46ADE" w:rsidRDefault="00D80404" w:rsidP="002F4F70">
      <w:pPr>
        <w:pStyle w:val="ICPSNormal"/>
      </w:pPr>
      <w:r w:rsidRPr="00A46ADE">
        <w:t>Reporting on the questions separately</w:t>
      </w:r>
      <w:r w:rsidR="003F2A39" w:rsidRPr="00A46ADE">
        <w:t>,</w:t>
      </w:r>
      <w:r w:rsidRPr="00A46ADE">
        <w:t xml:space="preserve"> and this order, ensures the scope and limitations</w:t>
      </w:r>
      <w:r w:rsidR="003F2A39" w:rsidRPr="00A46ADE">
        <w:t xml:space="preserve"> of our current understandings of</w:t>
      </w:r>
      <w:r w:rsidRPr="00A46ADE">
        <w:t xml:space="preserve"> children’s perceptions of their experiences and needs are </w:t>
      </w:r>
      <w:r w:rsidR="003F2A39" w:rsidRPr="00A46ADE">
        <w:t xml:space="preserve">detailed before the key themes which emerged from the meta-synthesis analysis are </w:t>
      </w:r>
      <w:r w:rsidRPr="00A46ADE">
        <w:t>explored</w:t>
      </w:r>
      <w:r w:rsidR="003F2A39" w:rsidRPr="00A46ADE">
        <w:t>.</w:t>
      </w:r>
      <w:r w:rsidRPr="00A46ADE">
        <w:t xml:space="preserve"> </w:t>
      </w:r>
    </w:p>
    <w:p w14:paraId="18D5F7DF" w14:textId="049DA341" w:rsidR="00AA4E10" w:rsidRPr="00A46ADE" w:rsidRDefault="00E06BBE" w:rsidP="00E06BBE">
      <w:pPr>
        <w:pStyle w:val="Heading20"/>
      </w:pPr>
      <w:bookmarkStart w:id="39" w:name="_Toc479344370"/>
      <w:r w:rsidRPr="00A46ADE">
        <w:t xml:space="preserve">3.1 </w:t>
      </w:r>
      <w:r w:rsidR="00AA4E10" w:rsidRPr="00A46ADE">
        <w:t>Nature and extent of the evidence</w:t>
      </w:r>
      <w:bookmarkEnd w:id="39"/>
    </w:p>
    <w:p w14:paraId="6392DD75" w14:textId="1BE8628F" w:rsidR="00AA4E10" w:rsidRPr="00A46ADE" w:rsidRDefault="003E5F8B" w:rsidP="002F4F70">
      <w:pPr>
        <w:pStyle w:val="ICPSNormal"/>
      </w:pPr>
      <w:r w:rsidRPr="00A46ADE">
        <w:t xml:space="preserve">The search results, outlined above, reflect that the qualitative study of children’s experiences of domestic and family violence is a rapidly growing area of interest. In addition to foundational </w:t>
      </w:r>
      <w:r w:rsidR="00BE4429" w:rsidRPr="00A46ADE">
        <w:t xml:space="preserve">UK </w:t>
      </w:r>
      <w:r w:rsidR="00AA4E10" w:rsidRPr="00A46ADE">
        <w:t xml:space="preserve">studies </w:t>
      </w:r>
      <w:r w:rsidRPr="00A46ADE">
        <w:t xml:space="preserve">conducted </w:t>
      </w:r>
      <w:r w:rsidR="00AA4E10" w:rsidRPr="00A46ADE">
        <w:t>by McGee (2000) and Mullender et al</w:t>
      </w:r>
      <w:r w:rsidR="00D56553" w:rsidRPr="00A46ADE">
        <w:t>.</w:t>
      </w:r>
      <w:r w:rsidR="00AA4E10" w:rsidRPr="00A46ADE">
        <w:t xml:space="preserve"> (2002)</w:t>
      </w:r>
      <w:r w:rsidR="00BE4429" w:rsidRPr="00A46ADE">
        <w:t>,</w:t>
      </w:r>
      <w:r w:rsidR="00AA4E10" w:rsidRPr="00A46ADE">
        <w:t xml:space="preserve"> the review found that a number of </w:t>
      </w:r>
      <w:r w:rsidR="00D80404" w:rsidRPr="00A46ADE">
        <w:t>studies</w:t>
      </w:r>
      <w:r w:rsidR="00BE4429" w:rsidRPr="00A46ADE">
        <w:t xml:space="preserve"> </w:t>
      </w:r>
      <w:r w:rsidR="00AA4E10" w:rsidRPr="00A46ADE">
        <w:t>aim to incorporate the direct voices and experiences of children. Notwithstanding this, the search also uncovered</w:t>
      </w:r>
      <w:r w:rsidR="00BE4429" w:rsidRPr="00A46ADE">
        <w:t xml:space="preserve"> </w:t>
      </w:r>
      <w:r w:rsidR="00AA4E10" w:rsidRPr="00A46ADE">
        <w:t>many publications report</w:t>
      </w:r>
      <w:r w:rsidR="0089502B" w:rsidRPr="00A46ADE">
        <w:t>ing</w:t>
      </w:r>
      <w:r w:rsidR="00AA4E10" w:rsidRPr="00A46ADE">
        <w:t xml:space="preserve"> on children’s experiences of, and needs in relation to, violence that had not d</w:t>
      </w:r>
      <w:r w:rsidR="009F2116" w:rsidRPr="00A46ADE">
        <w:t>irectly consulted with children</w:t>
      </w:r>
      <w:r w:rsidR="00AA4E10" w:rsidRPr="00A46ADE">
        <w:t xml:space="preserve">. As such, it appears that many researchers, policy makers and practitioners remain reliant on parents or professionals to </w:t>
      </w:r>
      <w:r w:rsidR="00BE4429" w:rsidRPr="00A46ADE">
        <w:t xml:space="preserve">talk on behalf of children and </w:t>
      </w:r>
      <w:r w:rsidR="0089502B" w:rsidRPr="00A46ADE">
        <w:t xml:space="preserve">to identify and determine the needs children have </w:t>
      </w:r>
      <w:r w:rsidR="00AA4E10" w:rsidRPr="00A46ADE">
        <w:t xml:space="preserve">in relation to </w:t>
      </w:r>
      <w:r w:rsidR="00144448" w:rsidRPr="00A46ADE">
        <w:t xml:space="preserve">domestic and </w:t>
      </w:r>
      <w:r w:rsidR="00AA4E10" w:rsidRPr="00A46ADE">
        <w:t>family violence.</w:t>
      </w:r>
      <w:r w:rsidR="00B73A46" w:rsidRPr="00A46ADE">
        <w:t xml:space="preserve"> This perhaps reflects the many contemporary challenges and complexities</w:t>
      </w:r>
      <w:r w:rsidR="00D56553" w:rsidRPr="00A46ADE">
        <w:t xml:space="preserve"> that</w:t>
      </w:r>
      <w:r w:rsidR="00B73A46" w:rsidRPr="00A46ADE">
        <w:t xml:space="preserve"> remain </w:t>
      </w:r>
      <w:r w:rsidR="000733F9" w:rsidRPr="00A46ADE">
        <w:t>when</w:t>
      </w:r>
      <w:r w:rsidR="00B73A46" w:rsidRPr="00A46ADE">
        <w:t xml:space="preserve"> including children in research which seeks their views and experiences</w:t>
      </w:r>
      <w:r w:rsidR="00D56553" w:rsidRPr="00A46ADE">
        <w:t xml:space="preserve"> about </w:t>
      </w:r>
      <w:r w:rsidR="00B73A46" w:rsidRPr="00A46ADE">
        <w:t>sensitive issues</w:t>
      </w:r>
      <w:r w:rsidR="00D56553" w:rsidRPr="00A46ADE">
        <w:t>,</w:t>
      </w:r>
      <w:r w:rsidR="00B73A46" w:rsidRPr="00A46ADE">
        <w:t xml:space="preserve"> such as family violence</w:t>
      </w:r>
      <w:r w:rsidR="00575C77" w:rsidRPr="00A46ADE">
        <w:t xml:space="preserve"> (</w:t>
      </w:r>
      <w:r w:rsidR="000733F9" w:rsidRPr="00A46ADE">
        <w:t xml:space="preserve">Cater &amp; Overlien, 2014; </w:t>
      </w:r>
      <w:r w:rsidR="00575C77" w:rsidRPr="00A46ADE">
        <w:t>Mullender et al., 2002)</w:t>
      </w:r>
      <w:r w:rsidR="00B73A46" w:rsidRPr="00A46ADE">
        <w:t>.</w:t>
      </w:r>
    </w:p>
    <w:p w14:paraId="1446BB3B" w14:textId="3195B2EE" w:rsidR="00AA4E10" w:rsidRPr="00A46ADE" w:rsidRDefault="00B73A46" w:rsidP="002F4F70">
      <w:pPr>
        <w:pStyle w:val="ICPSNormal"/>
      </w:pPr>
      <w:r w:rsidRPr="00A46ADE">
        <w:t>A</w:t>
      </w:r>
      <w:r w:rsidR="00AA4E10" w:rsidRPr="00A46ADE">
        <w:t xml:space="preserve"> table in Appendix 1 provides a complete list of 40 publications which met the eligibility criteria. These publications </w:t>
      </w:r>
      <w:r w:rsidR="003E5F8B" w:rsidRPr="00A46ADE">
        <w:t>were critically ap</w:t>
      </w:r>
      <w:r w:rsidR="00E43EA0" w:rsidRPr="00A46ADE">
        <w:t>praised</w:t>
      </w:r>
      <w:r w:rsidR="003E5F8B" w:rsidRPr="00A46ADE">
        <w:t xml:space="preserve"> to assess their quality a</w:t>
      </w:r>
      <w:r w:rsidR="00BD2373" w:rsidRPr="00A46ADE">
        <w:t xml:space="preserve">nd to inform </w:t>
      </w:r>
      <w:r w:rsidR="00AA4E10" w:rsidRPr="00A46ADE">
        <w:t>the project’s</w:t>
      </w:r>
      <w:r w:rsidR="003E5F8B" w:rsidRPr="00A46ADE">
        <w:t xml:space="preserve"> criti</w:t>
      </w:r>
      <w:r w:rsidR="00AA4E10" w:rsidRPr="00A46ADE">
        <w:t>cal synthesis of ‘what we know about children’s exp</w:t>
      </w:r>
      <w:r w:rsidR="00E43EA0" w:rsidRPr="00A46ADE">
        <w:t xml:space="preserve">eriences of domestic violence’. </w:t>
      </w:r>
      <w:r w:rsidR="00AA4E10" w:rsidRPr="00A46ADE">
        <w:t>Th</w:t>
      </w:r>
      <w:r w:rsidR="00FD157B" w:rsidRPr="00A46ADE">
        <w:t>ese 40 publications report on 32</w:t>
      </w:r>
      <w:r w:rsidR="00AA4E10" w:rsidRPr="00A46ADE">
        <w:t xml:space="preserve"> separate studies</w:t>
      </w:r>
      <w:r w:rsidRPr="00A46ADE">
        <w:rPr>
          <w:rStyle w:val="FootnoteReference"/>
        </w:rPr>
        <w:footnoteReference w:id="1"/>
      </w:r>
      <w:r w:rsidR="00AA4E10" w:rsidRPr="00A46ADE">
        <w:t>. Some important characteristics of these studies are outlined below.</w:t>
      </w:r>
    </w:p>
    <w:p w14:paraId="78898538" w14:textId="25D0BE04" w:rsidR="00AA4E10" w:rsidRPr="00A46ADE" w:rsidRDefault="00E06BBE" w:rsidP="00E06BBE">
      <w:pPr>
        <w:pStyle w:val="ICPSHeading3"/>
      </w:pPr>
      <w:bookmarkStart w:id="40" w:name="_Toc479344371"/>
      <w:r w:rsidRPr="00A46ADE">
        <w:t xml:space="preserve">3.1.1 </w:t>
      </w:r>
      <w:r w:rsidR="00AA4E10" w:rsidRPr="00A46ADE">
        <w:t>Number of child participants</w:t>
      </w:r>
      <w:bookmarkEnd w:id="40"/>
    </w:p>
    <w:p w14:paraId="4EC8BDCA" w14:textId="5181602C" w:rsidR="00AA4E10" w:rsidRPr="00A46ADE" w:rsidRDefault="00AA4E10" w:rsidP="002F4F70">
      <w:pPr>
        <w:pStyle w:val="BulletList"/>
      </w:pPr>
      <w:r w:rsidRPr="00A46ADE">
        <w:t xml:space="preserve">The largest studies (in terms of number of child participants providing qualitative evidence) </w:t>
      </w:r>
      <w:r w:rsidR="00917A74" w:rsidRPr="00A46ADE">
        <w:t xml:space="preserve">are </w:t>
      </w:r>
      <w:r w:rsidRPr="00A46ADE">
        <w:t>McGee (2000) and Mullender et al</w:t>
      </w:r>
      <w:r w:rsidR="00917A74" w:rsidRPr="00A46ADE">
        <w:t>.</w:t>
      </w:r>
      <w:r w:rsidRPr="00A46ADE">
        <w:t xml:space="preserve"> (2002)</w:t>
      </w:r>
      <w:r w:rsidR="00917A74" w:rsidRPr="00A46ADE">
        <w:t>,</w:t>
      </w:r>
      <w:r w:rsidRPr="00A46ADE">
        <w:t xml:space="preserve"> which both included 54 children</w:t>
      </w:r>
      <w:r w:rsidR="001815E0" w:rsidRPr="00A46ADE">
        <w:t>;</w:t>
      </w:r>
    </w:p>
    <w:p w14:paraId="0625BF62" w14:textId="6B536946" w:rsidR="00AA4E10" w:rsidRPr="00A46ADE" w:rsidRDefault="00AA4E10" w:rsidP="002F4F70">
      <w:pPr>
        <w:pStyle w:val="BulletList"/>
      </w:pPr>
      <w:r w:rsidRPr="00A46ADE">
        <w:t>A</w:t>
      </w:r>
      <w:r w:rsidR="00FD157B" w:rsidRPr="00A46ADE">
        <w:t xml:space="preserve"> quarter of t</w:t>
      </w:r>
      <w:r w:rsidRPr="00A46ADE">
        <w:t xml:space="preserve">he studies were conducted with </w:t>
      </w:r>
      <w:r w:rsidR="00FD157B" w:rsidRPr="00A46ADE">
        <w:t xml:space="preserve">10 or </w:t>
      </w:r>
      <w:r w:rsidR="00917A74" w:rsidRPr="00A46ADE">
        <w:t xml:space="preserve">fewer </w:t>
      </w:r>
      <w:r w:rsidRPr="00A46ADE">
        <w:t>child participants</w:t>
      </w:r>
      <w:r w:rsidR="001815E0" w:rsidRPr="00A46ADE">
        <w:t>;</w:t>
      </w:r>
      <w:r w:rsidRPr="00A46ADE">
        <w:t xml:space="preserve">  </w:t>
      </w:r>
    </w:p>
    <w:p w14:paraId="712BD3A3" w14:textId="79FA94D8" w:rsidR="00AA4E10" w:rsidRPr="00A46ADE" w:rsidRDefault="00B73A46" w:rsidP="002F4F70">
      <w:pPr>
        <w:pStyle w:val="BulletList"/>
      </w:pPr>
      <w:r w:rsidRPr="00A46ADE">
        <w:t>Approximately</w:t>
      </w:r>
      <w:r w:rsidR="00FD157B" w:rsidRPr="00A46ADE">
        <w:t xml:space="preserve"> 547</w:t>
      </w:r>
      <w:r w:rsidR="00AA4E10" w:rsidRPr="00A46ADE">
        <w:t xml:space="preserve"> differen</w:t>
      </w:r>
      <w:r w:rsidR="00FD157B" w:rsidRPr="00A46ADE">
        <w:t>t children contributed to the 32</w:t>
      </w:r>
      <w:r w:rsidR="00AA4E10" w:rsidRPr="00A46ADE">
        <w:t xml:space="preserve"> studies included in the current review</w:t>
      </w:r>
      <w:r w:rsidR="001815E0" w:rsidRPr="00A46ADE">
        <w:t>;</w:t>
      </w:r>
    </w:p>
    <w:p w14:paraId="39630788" w14:textId="77777777" w:rsidR="00AA4E10" w:rsidRPr="00A46ADE" w:rsidRDefault="00FD157B" w:rsidP="002F4F70">
      <w:pPr>
        <w:pStyle w:val="BulletList"/>
      </w:pPr>
      <w:r w:rsidRPr="00A46ADE">
        <w:t>H</w:t>
      </w:r>
      <w:r w:rsidR="00AA4E10" w:rsidRPr="00A46ADE">
        <w:t xml:space="preserve">alf of the studies </w:t>
      </w:r>
      <w:r w:rsidR="00465CE6" w:rsidRPr="00A46ADE">
        <w:t>(16</w:t>
      </w:r>
      <w:r w:rsidR="00AA4E10" w:rsidRPr="00A46ADE">
        <w:t>) were conducted with child onl</w:t>
      </w:r>
      <w:r w:rsidRPr="00A46ADE">
        <w:t>y participants. The remaining 16</w:t>
      </w:r>
      <w:r w:rsidR="00AA4E10" w:rsidRPr="00A46ADE">
        <w:t xml:space="preserve"> studies also included mothers</w:t>
      </w:r>
      <w:r w:rsidR="00465CE6" w:rsidRPr="00A46ADE">
        <w:t xml:space="preserve"> or caregivers</w:t>
      </w:r>
      <w:r w:rsidR="00AA4E10" w:rsidRPr="00A46ADE">
        <w:t>, and som</w:t>
      </w:r>
      <w:r w:rsidR="00465CE6" w:rsidRPr="00A46ADE">
        <w:t>e also included professionals (9</w:t>
      </w:r>
      <w:r w:rsidR="00AA4E10" w:rsidRPr="00A46ADE">
        <w:t xml:space="preserve">) and fathers or perpetrators of the violence (2). </w:t>
      </w:r>
    </w:p>
    <w:p w14:paraId="2724B4DD" w14:textId="7B7D57D5" w:rsidR="00AA4E10" w:rsidRPr="00A46ADE" w:rsidRDefault="00E06BBE" w:rsidP="00AA4E10">
      <w:pPr>
        <w:pStyle w:val="ICPSHeading3"/>
      </w:pPr>
      <w:bookmarkStart w:id="41" w:name="_Toc479344372"/>
      <w:r w:rsidRPr="00A46ADE">
        <w:lastRenderedPageBreak/>
        <w:t>3.1.2 P</w:t>
      </w:r>
      <w:r w:rsidR="00AA4E10" w:rsidRPr="00A46ADE">
        <w:t>rofile of child participants</w:t>
      </w:r>
      <w:bookmarkEnd w:id="41"/>
    </w:p>
    <w:p w14:paraId="463B4E90" w14:textId="1D2D0A66" w:rsidR="00AA4E10" w:rsidRPr="00A46ADE" w:rsidRDefault="00AA4E10" w:rsidP="002F4F70">
      <w:pPr>
        <w:pStyle w:val="BulletList"/>
      </w:pPr>
      <w:r w:rsidRPr="00A46ADE">
        <w:t>Many studies did not provide a detailed breakdown of age or gender of participants. From the information available</w:t>
      </w:r>
      <w:r w:rsidR="00917A74" w:rsidRPr="00A46ADE">
        <w:t>,</w:t>
      </w:r>
      <w:r w:rsidRPr="00A46ADE">
        <w:t xml:space="preserve"> </w:t>
      </w:r>
      <w:r w:rsidR="00BD2373" w:rsidRPr="00A46ADE">
        <w:t>a relatively even number of boys and girls were included as participants across the studies</w:t>
      </w:r>
      <w:r w:rsidR="00695EE9" w:rsidRPr="00A46ADE">
        <w:t xml:space="preserve"> (where recorded</w:t>
      </w:r>
      <w:r w:rsidR="00BD2373" w:rsidRPr="00A46ADE">
        <w:t>:</w:t>
      </w:r>
      <w:r w:rsidR="00695EE9" w:rsidRPr="00A46ADE">
        <w:t xml:space="preserve"> 151 boys</w:t>
      </w:r>
      <w:r w:rsidRPr="00A46ADE">
        <w:t xml:space="preserve"> and 162 </w:t>
      </w:r>
      <w:r w:rsidR="00695EE9" w:rsidRPr="00A46ADE">
        <w:t>girls</w:t>
      </w:r>
      <w:r w:rsidRPr="00A46ADE">
        <w:t>)</w:t>
      </w:r>
      <w:r w:rsidR="001815E0" w:rsidRPr="00A46ADE">
        <w:t>;</w:t>
      </w:r>
    </w:p>
    <w:p w14:paraId="6C41C0B4" w14:textId="63F49C21" w:rsidR="00AA4E10" w:rsidRPr="00A46ADE" w:rsidRDefault="00AA4E10" w:rsidP="002F4F70">
      <w:pPr>
        <w:pStyle w:val="BulletList"/>
      </w:pPr>
      <w:r w:rsidRPr="00A46ADE">
        <w:t xml:space="preserve">Only one study included only </w:t>
      </w:r>
      <w:r w:rsidR="00695EE9" w:rsidRPr="00A46ADE">
        <w:t>boys</w:t>
      </w:r>
      <w:r w:rsidRPr="00A46ADE">
        <w:t xml:space="preserve"> a</w:t>
      </w:r>
      <w:r w:rsidR="00695EE9" w:rsidRPr="00A46ADE">
        <w:t xml:space="preserve">nd only one study included </w:t>
      </w:r>
      <w:r w:rsidR="00BD2373" w:rsidRPr="00A46ADE">
        <w:t xml:space="preserve">only </w:t>
      </w:r>
      <w:r w:rsidR="00695EE9" w:rsidRPr="00A46ADE">
        <w:t>girls</w:t>
      </w:r>
      <w:r w:rsidR="001815E0" w:rsidRPr="00A46ADE">
        <w:t>;</w:t>
      </w:r>
    </w:p>
    <w:p w14:paraId="318AA3CA" w14:textId="3A169D38" w:rsidR="00A75F89" w:rsidRPr="00A46ADE" w:rsidRDefault="00AA4E10" w:rsidP="002F4F70">
      <w:pPr>
        <w:pStyle w:val="BulletList"/>
      </w:pPr>
      <w:r w:rsidRPr="00A46ADE">
        <w:t xml:space="preserve">Most studies (where recorded) included a broad age range of child participants. Seven studies were exclusive to </w:t>
      </w:r>
      <w:r w:rsidR="00465CE6" w:rsidRPr="00A46ADE">
        <w:t>children up to</w:t>
      </w:r>
      <w:r w:rsidRPr="00A46ADE">
        <w:t xml:space="preserve"> 12 year</w:t>
      </w:r>
      <w:r w:rsidR="00465CE6" w:rsidRPr="00A46ADE">
        <w:t>s</w:t>
      </w:r>
      <w:r w:rsidR="009262C8" w:rsidRPr="00A46ADE">
        <w:t xml:space="preserve">, </w:t>
      </w:r>
      <w:r w:rsidR="00917A74" w:rsidRPr="00A46ADE">
        <w:t xml:space="preserve">while </w:t>
      </w:r>
      <w:r w:rsidRPr="00A46ADE">
        <w:t xml:space="preserve">five studies were exclusive to </w:t>
      </w:r>
      <w:r w:rsidR="00465CE6" w:rsidRPr="00A46ADE">
        <w:t xml:space="preserve">children </w:t>
      </w:r>
      <w:r w:rsidRPr="00A46ADE">
        <w:t>o</w:t>
      </w:r>
      <w:r w:rsidR="006B3E14" w:rsidRPr="00A46ADE">
        <w:t>f</w:t>
      </w:r>
      <w:r w:rsidRPr="00A46ADE">
        <w:t xml:space="preserve"> 12 year</w:t>
      </w:r>
      <w:r w:rsidR="00465CE6" w:rsidRPr="00A46ADE">
        <w:t>s</w:t>
      </w:r>
      <w:r w:rsidR="006B3E14" w:rsidRPr="00A46ADE">
        <w:t xml:space="preserve"> and above</w:t>
      </w:r>
      <w:r w:rsidRPr="00A46ADE">
        <w:t>.</w:t>
      </w:r>
      <w:r w:rsidR="009262C8" w:rsidRPr="00A46ADE">
        <w:t xml:space="preserve"> </w:t>
      </w:r>
      <w:r w:rsidR="00C24D9A" w:rsidRPr="00A46ADE">
        <w:t>Five</w:t>
      </w:r>
      <w:r w:rsidR="00A75F89" w:rsidRPr="00A46ADE">
        <w:t xml:space="preserve"> studies included children as young as 4 and 5 years of ag</w:t>
      </w:r>
      <w:r w:rsidR="00440EBF" w:rsidRPr="00A46ADE">
        <w:t>e</w:t>
      </w:r>
      <w:r w:rsidR="001815E0" w:rsidRPr="00A46ADE">
        <w:t>;</w:t>
      </w:r>
    </w:p>
    <w:p w14:paraId="2EBA5387" w14:textId="109A3128" w:rsidR="00AA4E10" w:rsidRPr="00A46ADE" w:rsidRDefault="00096224" w:rsidP="002F4F70">
      <w:pPr>
        <w:pStyle w:val="BulletList"/>
      </w:pPr>
      <w:r w:rsidRPr="00A46ADE">
        <w:t xml:space="preserve">No </w:t>
      </w:r>
      <w:r w:rsidR="00AA4E10" w:rsidRPr="00A46ADE">
        <w:t xml:space="preserve">studies </w:t>
      </w:r>
      <w:r w:rsidRPr="00A46ADE">
        <w:t xml:space="preserve">set out to research the experiences of </w:t>
      </w:r>
      <w:r w:rsidR="00C24D9A" w:rsidRPr="00A46ADE">
        <w:t xml:space="preserve">children from a </w:t>
      </w:r>
      <w:r w:rsidRPr="00A46ADE">
        <w:t xml:space="preserve">particular </w:t>
      </w:r>
      <w:r w:rsidR="00C24D9A" w:rsidRPr="00A46ADE">
        <w:t xml:space="preserve">minority cultural or ethnic group. </w:t>
      </w:r>
      <w:r w:rsidRPr="00A46ADE">
        <w:t>The difficulty of recruiting children from these backgrounds was discussed by some authors</w:t>
      </w:r>
      <w:r w:rsidR="009F09FB" w:rsidRPr="00A46ADE">
        <w:t xml:space="preserve">. </w:t>
      </w:r>
      <w:r w:rsidRPr="00A46ADE">
        <w:t>Despite this, approximately a third of the studies did include a culturally diverse sample</w:t>
      </w:r>
      <w:r w:rsidR="001815E0" w:rsidRPr="00A46ADE">
        <w:t>;</w:t>
      </w:r>
      <w:r w:rsidRPr="00A46ADE">
        <w:t xml:space="preserve"> </w:t>
      </w:r>
    </w:p>
    <w:p w14:paraId="3D231F09" w14:textId="520076D1" w:rsidR="00AA4E10" w:rsidRPr="00A46ADE" w:rsidRDefault="008C2BD3" w:rsidP="002F4F70">
      <w:pPr>
        <w:pStyle w:val="BulletList"/>
      </w:pPr>
      <w:r w:rsidRPr="00A46ADE">
        <w:t xml:space="preserve">Almost all </w:t>
      </w:r>
      <w:r w:rsidR="00AA4E10" w:rsidRPr="00A46ADE">
        <w:t xml:space="preserve">studies were reliant on recruiting participants </w:t>
      </w:r>
      <w:r w:rsidR="00A71BB1" w:rsidRPr="00A46ADE">
        <w:t>who were known to</w:t>
      </w:r>
      <w:r w:rsidRPr="00A46ADE">
        <w:t>,</w:t>
      </w:r>
      <w:r w:rsidR="00A71BB1" w:rsidRPr="00A46ADE">
        <w:t xml:space="preserve"> or engaged with</w:t>
      </w:r>
      <w:r w:rsidRPr="00A46ADE">
        <w:t>,</w:t>
      </w:r>
      <w:r w:rsidR="00A71BB1" w:rsidRPr="00A46ADE">
        <w:t xml:space="preserve"> </w:t>
      </w:r>
      <w:r w:rsidR="00AA4E10" w:rsidRPr="00A46ADE">
        <w:t>domestic violence</w:t>
      </w:r>
      <w:r w:rsidR="00440EBF" w:rsidRPr="00A46ADE">
        <w:t xml:space="preserve"> </w:t>
      </w:r>
      <w:r w:rsidR="00A71BB1" w:rsidRPr="00A46ADE">
        <w:t>support services</w:t>
      </w:r>
      <w:r w:rsidR="007817ED" w:rsidRPr="00A46ADE">
        <w:t xml:space="preserve">. </w:t>
      </w:r>
      <w:r w:rsidRPr="00A46ADE">
        <w:t xml:space="preserve">A notable exception was Bagshaw (2007) who </w:t>
      </w:r>
      <w:r w:rsidR="001111FA" w:rsidRPr="00A46ADE">
        <w:t xml:space="preserve">conducted a phone-in, allowing any </w:t>
      </w:r>
      <w:r w:rsidR="003E6074" w:rsidRPr="00A46ADE">
        <w:t>children to opt-in to the study;</w:t>
      </w:r>
    </w:p>
    <w:p w14:paraId="76FD3E69" w14:textId="0E174FA3" w:rsidR="003E6074" w:rsidRPr="00A46ADE" w:rsidRDefault="003E6074" w:rsidP="002F4F70">
      <w:pPr>
        <w:pStyle w:val="BulletList"/>
      </w:pPr>
      <w:r w:rsidRPr="00A46ADE">
        <w:t>Although not all studies discussed the gender, or relational status of the perpetrator to the child, the majority of children described the perpetrator as their father or step-father.</w:t>
      </w:r>
    </w:p>
    <w:p w14:paraId="076A7091" w14:textId="28FE7364" w:rsidR="00AA4E10" w:rsidRPr="00A46ADE" w:rsidRDefault="00AA4E10" w:rsidP="002F4F70">
      <w:pPr>
        <w:pStyle w:val="ICPSNormal"/>
        <w:rPr>
          <w:b/>
          <w:i/>
        </w:rPr>
      </w:pPr>
      <w:r w:rsidRPr="00A46ADE">
        <w:t xml:space="preserve">Over a third of </w:t>
      </w:r>
      <w:r w:rsidR="00B73A46" w:rsidRPr="00A46ADE">
        <w:t xml:space="preserve">the included </w:t>
      </w:r>
      <w:r w:rsidRPr="00A46ADE">
        <w:t>studies (1</w:t>
      </w:r>
      <w:r w:rsidR="00FD157B" w:rsidRPr="00A46ADE">
        <w:t>1</w:t>
      </w:r>
      <w:r w:rsidRPr="00A46ADE">
        <w:t xml:space="preserve">) were conducted in </w:t>
      </w:r>
      <w:r w:rsidR="00B73A46" w:rsidRPr="00A46ADE">
        <w:t xml:space="preserve">the </w:t>
      </w:r>
      <w:r w:rsidRPr="00A46ADE">
        <w:t>UK or Ireland</w:t>
      </w:r>
      <w:r w:rsidR="00465CE6" w:rsidRPr="00A46ADE">
        <w:t>. Ten</w:t>
      </w:r>
      <w:r w:rsidRPr="00A46ADE">
        <w:t xml:space="preserve"> were conducted in Canada or USA. Seven were conducted in Nordic Countries (including Norway and Sweden). Only four published studies conducted in Australia were included for review.</w:t>
      </w:r>
    </w:p>
    <w:p w14:paraId="196D2B6B" w14:textId="129F749A" w:rsidR="00AA4E10" w:rsidRPr="00A46ADE" w:rsidRDefault="00E06BBE" w:rsidP="00AA4E10">
      <w:pPr>
        <w:pStyle w:val="ICPSHeading3"/>
      </w:pPr>
      <w:bookmarkStart w:id="42" w:name="_Toc479344373"/>
      <w:r w:rsidRPr="00A46ADE">
        <w:t xml:space="preserve">3.1.3 </w:t>
      </w:r>
      <w:r w:rsidR="00AA4E10" w:rsidRPr="00A46ADE">
        <w:t>Focus of studies</w:t>
      </w:r>
      <w:bookmarkEnd w:id="42"/>
    </w:p>
    <w:p w14:paraId="0C2758F4" w14:textId="2A2CF3AE" w:rsidR="00AA4E10" w:rsidRPr="00A46ADE" w:rsidRDefault="00AA4E10" w:rsidP="002F4F70">
      <w:pPr>
        <w:pStyle w:val="ICPSNormal"/>
      </w:pPr>
      <w:r w:rsidRPr="00A46ADE">
        <w:t xml:space="preserve">While </w:t>
      </w:r>
      <w:r w:rsidR="00464B7A" w:rsidRPr="00A46ADE">
        <w:t>approximately half of the p</w:t>
      </w:r>
      <w:r w:rsidRPr="00A46ADE">
        <w:t>ublications</w:t>
      </w:r>
      <w:r w:rsidR="00464B7A" w:rsidRPr="00A46ADE">
        <w:t xml:space="preserve"> </w:t>
      </w:r>
      <w:r w:rsidRPr="00A46ADE">
        <w:t>reported broadly around the impact of, and children’s experiences and needs related to, domestic violence it became evident that many report</w:t>
      </w:r>
      <w:r w:rsidR="00B73A46" w:rsidRPr="00A46ADE">
        <w:t>ed</w:t>
      </w:r>
      <w:r w:rsidRPr="00A46ADE">
        <w:t xml:space="preserve"> on one narrow part of children’s experiences of </w:t>
      </w:r>
      <w:r w:rsidR="00144448" w:rsidRPr="00A46ADE">
        <w:t xml:space="preserve">domestic and </w:t>
      </w:r>
      <w:r w:rsidRPr="00A46ADE">
        <w:t>family violence. The</w:t>
      </w:r>
      <w:r w:rsidR="00B65DFE" w:rsidRPr="00A46ADE">
        <w:t xml:space="preserve"> </w:t>
      </w:r>
      <w:r w:rsidR="000410BA" w:rsidRPr="00A46ADE">
        <w:t>s</w:t>
      </w:r>
      <w:r w:rsidR="00B65DFE" w:rsidRPr="00A46ADE">
        <w:t xml:space="preserve">pecific research </w:t>
      </w:r>
      <w:r w:rsidRPr="00A46ADE">
        <w:t>foc</w:t>
      </w:r>
      <w:r w:rsidR="00B65DFE" w:rsidRPr="00A46ADE">
        <w:t>us of studies seemed to be determined without direct consultation with children</w:t>
      </w:r>
      <w:r w:rsidR="000410BA" w:rsidRPr="00A46ADE">
        <w:t xml:space="preserve"> and </w:t>
      </w:r>
      <w:r w:rsidR="00B65DFE" w:rsidRPr="00A46ADE">
        <w:t xml:space="preserve">most probably </w:t>
      </w:r>
      <w:r w:rsidR="00E43EA0" w:rsidRPr="00A46ADE">
        <w:t xml:space="preserve">reflected and responded to </w:t>
      </w:r>
      <w:r w:rsidRPr="00A46ADE">
        <w:t>the needs and interests of funders</w:t>
      </w:r>
      <w:r w:rsidR="0040285E" w:rsidRPr="00A46ADE">
        <w:t>, researchers</w:t>
      </w:r>
      <w:r w:rsidRPr="00A46ADE">
        <w:t xml:space="preserve"> or service providers</w:t>
      </w:r>
      <w:r w:rsidR="0040285E" w:rsidRPr="00A46ADE">
        <w:t>. T</w:t>
      </w:r>
      <w:r w:rsidRPr="00A46ADE">
        <w:t xml:space="preserve">he </w:t>
      </w:r>
      <w:r w:rsidR="000410BA" w:rsidRPr="00A46ADE">
        <w:t xml:space="preserve">most common focus areas of </w:t>
      </w:r>
      <w:r w:rsidRPr="00A46ADE">
        <w:t>publications included:</w:t>
      </w:r>
    </w:p>
    <w:p w14:paraId="0A48F2EB" w14:textId="77777777" w:rsidR="00E06BBE" w:rsidRPr="00A46ADE" w:rsidRDefault="00E06BBE" w:rsidP="002F4F70">
      <w:pPr>
        <w:pStyle w:val="ICPSNormal"/>
      </w:pPr>
    </w:p>
    <w:p w14:paraId="5C8C3B24" w14:textId="065C8DC6" w:rsidR="00AA4E10" w:rsidRPr="00A46ADE" w:rsidRDefault="00AA4E10" w:rsidP="002F4F70">
      <w:pPr>
        <w:pStyle w:val="BulletList"/>
      </w:pPr>
      <w:r w:rsidRPr="00A46ADE">
        <w:t>Experiences of seeking or receiving forma</w:t>
      </w:r>
      <w:r w:rsidR="00FD157B" w:rsidRPr="00A46ADE">
        <w:t>l services including housing (12</w:t>
      </w:r>
      <w:r w:rsidRPr="00A46ADE">
        <w:t>)</w:t>
      </w:r>
      <w:r w:rsidR="001815E0" w:rsidRPr="00A46ADE">
        <w:t>;</w:t>
      </w:r>
    </w:p>
    <w:p w14:paraId="0AC5BE41" w14:textId="27B787EC" w:rsidR="00AA4E10" w:rsidRPr="00A46ADE" w:rsidRDefault="00AA4E10" w:rsidP="002F4F70">
      <w:pPr>
        <w:pStyle w:val="BulletList"/>
      </w:pPr>
      <w:r w:rsidRPr="00A46ADE">
        <w:t>Coping strategies (8)</w:t>
      </w:r>
      <w:r w:rsidR="001815E0" w:rsidRPr="00A46ADE">
        <w:t>;</w:t>
      </w:r>
    </w:p>
    <w:p w14:paraId="5F2085D9" w14:textId="46E63BE8" w:rsidR="00AA4E10" w:rsidRPr="00A46ADE" w:rsidRDefault="00AA4E10" w:rsidP="002F4F70">
      <w:pPr>
        <w:pStyle w:val="BulletList"/>
      </w:pPr>
      <w:r w:rsidRPr="00A46ADE">
        <w:t>Children’</w:t>
      </w:r>
      <w:r w:rsidR="00952759" w:rsidRPr="00A46ADE">
        <w:t>s relationships with parents (6)</w:t>
      </w:r>
      <w:r w:rsidR="001815E0" w:rsidRPr="00A46ADE">
        <w:t>.</w:t>
      </w:r>
      <w:r w:rsidR="00952759" w:rsidRPr="00A46ADE">
        <w:t xml:space="preserve"> </w:t>
      </w:r>
    </w:p>
    <w:p w14:paraId="7DBBC58C" w14:textId="778CB3E2" w:rsidR="0040285E" w:rsidRPr="00A46ADE" w:rsidRDefault="00952759" w:rsidP="002F4F70">
      <w:pPr>
        <w:pStyle w:val="ICPSNormal"/>
      </w:pPr>
      <w:r w:rsidRPr="00A46ADE">
        <w:t xml:space="preserve">Some studies also </w:t>
      </w:r>
      <w:r w:rsidR="00BB69D5" w:rsidRPr="00A46ADE">
        <w:t xml:space="preserve">had a strong </w:t>
      </w:r>
      <w:r w:rsidRPr="00A46ADE">
        <w:t xml:space="preserve">focus on </w:t>
      </w:r>
      <w:r w:rsidR="00BB69D5" w:rsidRPr="00A46ADE">
        <w:t xml:space="preserve">collecting </w:t>
      </w:r>
      <w:r w:rsidRPr="00A46ADE">
        <w:t xml:space="preserve">children’s descriptions of </w:t>
      </w:r>
      <w:r w:rsidR="00BB69D5" w:rsidRPr="00A46ADE">
        <w:t xml:space="preserve">physical </w:t>
      </w:r>
      <w:r w:rsidRPr="00A46ADE">
        <w:t>violen</w:t>
      </w:r>
      <w:r w:rsidR="00BB69D5" w:rsidRPr="00A46ADE">
        <w:t>ce</w:t>
      </w:r>
      <w:r w:rsidRPr="00A46ADE">
        <w:t xml:space="preserve"> in</w:t>
      </w:r>
      <w:r w:rsidR="00BB69D5" w:rsidRPr="00A46ADE">
        <w:t xml:space="preserve"> their home and their </w:t>
      </w:r>
      <w:r w:rsidRPr="00A46ADE">
        <w:t>situational coping and responses at the time of a violent act (</w:t>
      </w:r>
      <w:r w:rsidR="00BB69D5" w:rsidRPr="00A46ADE">
        <w:t xml:space="preserve">Chanmugam, 2015; </w:t>
      </w:r>
      <w:r w:rsidR="00720E1A" w:rsidRPr="00A46ADE">
        <w:t>Georgsson</w:t>
      </w:r>
      <w:r w:rsidR="00D13785" w:rsidRPr="00A46ADE">
        <w:t>, Almqvist, &amp; Broberg</w:t>
      </w:r>
      <w:r w:rsidR="00720E1A" w:rsidRPr="00A46ADE">
        <w:t xml:space="preserve">, 2011; </w:t>
      </w:r>
      <w:r w:rsidR="003F5831" w:rsidRPr="00A46ADE">
        <w:t>Overlien &amp; Hyden</w:t>
      </w:r>
      <w:r w:rsidR="00BB69D5" w:rsidRPr="00A46ADE">
        <w:t xml:space="preserve"> 2009; Overlien 2014; Richardson</w:t>
      </w:r>
      <w:r w:rsidR="00D13785" w:rsidRPr="00A46ADE">
        <w:t>-Foster, Stanley, Miller, &amp; Thompson</w:t>
      </w:r>
      <w:r w:rsidR="00BB69D5" w:rsidRPr="00A46ADE">
        <w:t>, 2012</w:t>
      </w:r>
      <w:r w:rsidR="00AA4E10" w:rsidRPr="00A46ADE">
        <w:t>)</w:t>
      </w:r>
      <w:r w:rsidR="00720E1A" w:rsidRPr="00A46ADE">
        <w:t>.</w:t>
      </w:r>
      <w:r w:rsidR="00AA4E10" w:rsidRPr="00A46ADE">
        <w:t xml:space="preserve"> This </w:t>
      </w:r>
      <w:r w:rsidR="00BB69D5" w:rsidRPr="00A46ADE">
        <w:t xml:space="preserve">pre-determined </w:t>
      </w:r>
      <w:r w:rsidR="00AA4E10" w:rsidRPr="00A46ADE">
        <w:t>focus may limit understand</w:t>
      </w:r>
      <w:r w:rsidR="0040285E" w:rsidRPr="00A46ADE">
        <w:t xml:space="preserve">ings of children’s </w:t>
      </w:r>
      <w:r w:rsidR="00720E1A" w:rsidRPr="00A46ADE">
        <w:t xml:space="preserve">broader </w:t>
      </w:r>
      <w:r w:rsidR="00BB69D5" w:rsidRPr="00A46ADE">
        <w:t xml:space="preserve">lived </w:t>
      </w:r>
      <w:r w:rsidR="0040285E" w:rsidRPr="00A46ADE">
        <w:t xml:space="preserve">experience of </w:t>
      </w:r>
      <w:r w:rsidR="00144448" w:rsidRPr="00A46ADE">
        <w:t xml:space="preserve">domestic and </w:t>
      </w:r>
      <w:r w:rsidR="00AA4E10" w:rsidRPr="00A46ADE">
        <w:t>family violence</w:t>
      </w:r>
      <w:r w:rsidR="0040285E" w:rsidRPr="00A46ADE">
        <w:t xml:space="preserve"> and the </w:t>
      </w:r>
      <w:r w:rsidR="00BB69D5" w:rsidRPr="00A46ADE">
        <w:t xml:space="preserve">pervasive </w:t>
      </w:r>
      <w:r w:rsidR="0040285E" w:rsidRPr="00A46ADE">
        <w:t>impacts they perceive it to have on their lives</w:t>
      </w:r>
      <w:r w:rsidR="00AA4E10" w:rsidRPr="00A46ADE">
        <w:t xml:space="preserve">. </w:t>
      </w:r>
      <w:r w:rsidR="00BB69D5" w:rsidRPr="00A46ADE">
        <w:t xml:space="preserve">In some cases it was evident that children themselves sought to extend these pre-determined research boundaries by talking about wider issues which they deemed relevant: </w:t>
      </w:r>
    </w:p>
    <w:p w14:paraId="27968565" w14:textId="18FEA357" w:rsidR="00AA4E10" w:rsidRPr="00A46ADE" w:rsidRDefault="0040285E" w:rsidP="00B203B6">
      <w:pPr>
        <w:pStyle w:val="ICPSQuote"/>
        <w:rPr>
          <w:i w:val="0"/>
        </w:rPr>
      </w:pPr>
      <w:r w:rsidRPr="00A46ADE">
        <w:t>M</w:t>
      </w:r>
      <w:r w:rsidR="00AA4E10" w:rsidRPr="00A46ADE">
        <w:t>ost children also seemed to be preoccupied with conflicts in general</w:t>
      </w:r>
      <w:r w:rsidR="003D481B" w:rsidRPr="00A46ADE">
        <w:t>…</w:t>
      </w:r>
      <w:r w:rsidR="00BB69D5" w:rsidRPr="00A46ADE">
        <w:t>[outside of family violence]</w:t>
      </w:r>
      <w:r w:rsidR="00AA4E10" w:rsidRPr="00A46ADE">
        <w:t xml:space="preserve">, describing both worries and experiences of conflict and violence in </w:t>
      </w:r>
      <w:r w:rsidRPr="00A46ADE">
        <w:t>their current life situation</w:t>
      </w:r>
      <w:r w:rsidRPr="00A46ADE">
        <w:rPr>
          <w:i w:val="0"/>
        </w:rPr>
        <w:t>.</w:t>
      </w:r>
      <w:r w:rsidR="00BB69D5" w:rsidRPr="00A46ADE">
        <w:rPr>
          <w:i w:val="0"/>
        </w:rPr>
        <w:t xml:space="preserve"> (</w:t>
      </w:r>
      <w:r w:rsidR="001815E0" w:rsidRPr="00A46ADE">
        <w:rPr>
          <w:i w:val="0"/>
        </w:rPr>
        <w:t>Georgsson</w:t>
      </w:r>
      <w:r w:rsidR="00D67F17" w:rsidRPr="00A46ADE">
        <w:rPr>
          <w:i w:val="0"/>
        </w:rPr>
        <w:t xml:space="preserve"> et al., </w:t>
      </w:r>
      <w:r w:rsidR="001815E0" w:rsidRPr="00A46ADE">
        <w:rPr>
          <w:i w:val="0"/>
        </w:rPr>
        <w:t>2011</w:t>
      </w:r>
      <w:r w:rsidR="00103CF1" w:rsidRPr="00A46ADE">
        <w:rPr>
          <w:i w:val="0"/>
        </w:rPr>
        <w:t>, p</w:t>
      </w:r>
      <w:r w:rsidR="00985B80" w:rsidRPr="00A46ADE">
        <w:rPr>
          <w:i w:val="0"/>
        </w:rPr>
        <w:t>.</w:t>
      </w:r>
      <w:r w:rsidR="003D481B" w:rsidRPr="00A46ADE">
        <w:rPr>
          <w:i w:val="0"/>
        </w:rPr>
        <w:t xml:space="preserve"> </w:t>
      </w:r>
      <w:r w:rsidR="00F22817" w:rsidRPr="00A46ADE">
        <w:rPr>
          <w:i w:val="0"/>
        </w:rPr>
        <w:t>124</w:t>
      </w:r>
      <w:r w:rsidR="00720E1A" w:rsidRPr="00A46ADE">
        <w:rPr>
          <w:i w:val="0"/>
        </w:rPr>
        <w:t>)</w:t>
      </w:r>
    </w:p>
    <w:p w14:paraId="54883F25" w14:textId="2B9BD2FA" w:rsidR="00AA4E10" w:rsidRPr="00A46ADE" w:rsidRDefault="00E06BBE" w:rsidP="00AA4E10">
      <w:pPr>
        <w:pStyle w:val="ICPSHeading3"/>
      </w:pPr>
      <w:bookmarkStart w:id="43" w:name="_Toc479344374"/>
      <w:r w:rsidRPr="00A46ADE">
        <w:t xml:space="preserve">3.1.4 </w:t>
      </w:r>
      <w:r w:rsidR="00AA4E10" w:rsidRPr="00A46ADE">
        <w:t xml:space="preserve">Methodologies </w:t>
      </w:r>
      <w:r w:rsidR="00C65B75" w:rsidRPr="00A46ADE">
        <w:t xml:space="preserve">and methods </w:t>
      </w:r>
      <w:r w:rsidR="00AA4E10" w:rsidRPr="00A46ADE">
        <w:t>employed by researchers</w:t>
      </w:r>
      <w:bookmarkEnd w:id="43"/>
    </w:p>
    <w:p w14:paraId="09EB44EA" w14:textId="3A83DBDA" w:rsidR="00AA4E10" w:rsidRPr="00A46ADE" w:rsidRDefault="00AA4E10" w:rsidP="002F4F70">
      <w:pPr>
        <w:pStyle w:val="ICPSNormal"/>
      </w:pPr>
      <w:r w:rsidRPr="00A46ADE">
        <w:t>In recent years</w:t>
      </w:r>
      <w:r w:rsidR="00917A74" w:rsidRPr="00A46ADE">
        <w:t>,</w:t>
      </w:r>
      <w:r w:rsidRPr="00A46ADE">
        <w:t xml:space="preserve"> some journals have expected that researchers will identify the specific type of qualitative research they are using to frame their projects. Most </w:t>
      </w:r>
      <w:r w:rsidR="00B73A46" w:rsidRPr="00A46ADE">
        <w:t xml:space="preserve">publications </w:t>
      </w:r>
      <w:r w:rsidRPr="00A46ADE">
        <w:t xml:space="preserve">described their </w:t>
      </w:r>
      <w:r w:rsidRPr="00A46ADE">
        <w:lastRenderedPageBreak/>
        <w:t>methodologies simply as being ‘qualitative’</w:t>
      </w:r>
      <w:r w:rsidR="00FA093D" w:rsidRPr="00A46ADE">
        <w:t xml:space="preserve"> (16). O</w:t>
      </w:r>
      <w:r w:rsidRPr="00A46ADE">
        <w:t>thers</w:t>
      </w:r>
      <w:r w:rsidR="00FA093D" w:rsidRPr="00A46ADE">
        <w:t>, however,</w:t>
      </w:r>
      <w:r w:rsidRPr="00A46ADE">
        <w:t xml:space="preserve"> specified the explicit methodological category</w:t>
      </w:r>
      <w:r w:rsidR="00FA093D" w:rsidRPr="00A46ADE">
        <w:t>, with</w:t>
      </w:r>
      <w:r w:rsidRPr="00A46ADE">
        <w:t xml:space="preserve"> some form of ‘phenomenology’ being the most common (5). Phenomenological research is a qualitative methodology concerned with the study of experience and </w:t>
      </w:r>
      <w:r w:rsidR="00FA093D" w:rsidRPr="00A46ADE">
        <w:t xml:space="preserve">is </w:t>
      </w:r>
      <w:r w:rsidRPr="00A46ADE">
        <w:t>therefor</w:t>
      </w:r>
      <w:r w:rsidR="00FA093D" w:rsidRPr="00A46ADE">
        <w:t>e</w:t>
      </w:r>
      <w:r w:rsidRPr="00A46ADE">
        <w:t xml:space="preserve"> an appropriate approach to understanding children’s experiences</w:t>
      </w:r>
      <w:r w:rsidR="00FA093D" w:rsidRPr="00A46ADE">
        <w:t xml:space="preserve"> (</w:t>
      </w:r>
      <w:r w:rsidR="006B3E14" w:rsidRPr="00A46ADE">
        <w:t>Padgett, 2008)</w:t>
      </w:r>
      <w:r w:rsidRPr="00A46ADE">
        <w:t xml:space="preserve">. Action research </w:t>
      </w:r>
      <w:r w:rsidR="00FA093D" w:rsidRPr="00A46ADE">
        <w:t>as</w:t>
      </w:r>
      <w:r w:rsidR="00FD157B" w:rsidRPr="00A46ADE">
        <w:t xml:space="preserve"> a methodology was stated by one</w:t>
      </w:r>
      <w:r w:rsidR="00FA093D" w:rsidRPr="00A46ADE">
        <w:t xml:space="preserve"> </w:t>
      </w:r>
      <w:r w:rsidR="00DD5543" w:rsidRPr="00A46ADE">
        <w:t>study</w:t>
      </w:r>
      <w:r w:rsidR="00FA093D" w:rsidRPr="00A46ADE">
        <w:t xml:space="preserve">, </w:t>
      </w:r>
      <w:r w:rsidRPr="00A46ADE">
        <w:t xml:space="preserve">to specifically help inform and develop support services. A small number </w:t>
      </w:r>
      <w:r w:rsidR="000E570E" w:rsidRPr="00A46ADE">
        <w:t xml:space="preserve">of studies </w:t>
      </w:r>
      <w:r w:rsidRPr="00A46ADE">
        <w:t xml:space="preserve">(5) had incorporated mixed methods designs, ensuring that qualitative evidence was used alongside quantitative methods to provide important meaning to evidence collected. </w:t>
      </w:r>
    </w:p>
    <w:p w14:paraId="21BF69A6" w14:textId="6F67790F" w:rsidR="00AA4E10" w:rsidRPr="00A46ADE" w:rsidRDefault="004A4198" w:rsidP="002F4F70">
      <w:pPr>
        <w:pStyle w:val="ICPSNormal"/>
      </w:pPr>
      <w:r w:rsidRPr="00A46ADE">
        <w:t>Within these methodologi</w:t>
      </w:r>
      <w:r w:rsidR="006B3E14" w:rsidRPr="00A46ADE">
        <w:t>cal approaches</w:t>
      </w:r>
      <w:r w:rsidRPr="00A46ADE">
        <w:t>, a</w:t>
      </w:r>
      <w:r w:rsidR="00AA4E10" w:rsidRPr="00A46ADE">
        <w:t xml:space="preserve"> range of qualitative methods exist to gather evidence from children. The </w:t>
      </w:r>
      <w:r w:rsidR="000E570E" w:rsidRPr="00A46ADE">
        <w:t>studies</w:t>
      </w:r>
      <w:r w:rsidR="00B73A46" w:rsidRPr="00A46ADE">
        <w:t xml:space="preserve"> </w:t>
      </w:r>
      <w:r w:rsidR="00AA4E10" w:rsidRPr="00A46ADE">
        <w:t xml:space="preserve">relied mainly on individual or group interviews with children, with a small number combining these with participant observation, archival records (such as case files) </w:t>
      </w:r>
      <w:r w:rsidRPr="00A46ADE">
        <w:t xml:space="preserve">and other ethnographic methods. Interviews with children were most often semi-structured and </w:t>
      </w:r>
      <w:r w:rsidR="006B3E14" w:rsidRPr="00A46ADE">
        <w:t xml:space="preserve">sometimes </w:t>
      </w:r>
      <w:r w:rsidRPr="00A46ADE">
        <w:t>allowed children to use a variety of techniques, including drawing, to open up conversations on their experiences.</w:t>
      </w:r>
    </w:p>
    <w:p w14:paraId="4744D853" w14:textId="13F97DBD" w:rsidR="00AA4E10" w:rsidRPr="00A46ADE" w:rsidRDefault="00E06BBE" w:rsidP="00AA4E10">
      <w:pPr>
        <w:pStyle w:val="ICPSHeading3"/>
      </w:pPr>
      <w:bookmarkStart w:id="44" w:name="_Toc479344375"/>
      <w:r w:rsidRPr="00A46ADE">
        <w:t xml:space="preserve">3.1.5 </w:t>
      </w:r>
      <w:r w:rsidR="00AA4E10" w:rsidRPr="00A46ADE">
        <w:t>Quality of available evidence</w:t>
      </w:r>
      <w:bookmarkEnd w:id="44"/>
    </w:p>
    <w:p w14:paraId="372BCBE2" w14:textId="77777777" w:rsidR="00AA4E10" w:rsidRPr="00A46ADE" w:rsidRDefault="00AA4E10" w:rsidP="00AA4E10">
      <w:pPr>
        <w:pStyle w:val="ICPSHeading4"/>
      </w:pPr>
      <w:r w:rsidRPr="00A46ADE">
        <w:t xml:space="preserve">Inconsistent and incomplete reporting of research </w:t>
      </w:r>
    </w:p>
    <w:p w14:paraId="26396DE0" w14:textId="2A2CD67F" w:rsidR="00E52BBB" w:rsidRPr="00A46ADE" w:rsidRDefault="00AA4E10" w:rsidP="002F4F70">
      <w:pPr>
        <w:pStyle w:val="ICPSNormal"/>
      </w:pPr>
      <w:r w:rsidRPr="00A46ADE">
        <w:t xml:space="preserve">The </w:t>
      </w:r>
      <w:r w:rsidR="00804D92" w:rsidRPr="00A46ADE">
        <w:t xml:space="preserve">quality </w:t>
      </w:r>
      <w:r w:rsidRPr="00A46ADE">
        <w:t>assessment revealed a number of issues</w:t>
      </w:r>
      <w:r w:rsidR="00C30AD4" w:rsidRPr="00A46ADE">
        <w:t xml:space="preserve"> which highlight the limitations of the present meta-synthesis, and </w:t>
      </w:r>
      <w:r w:rsidR="008B2C0E" w:rsidRPr="00A46ADE">
        <w:t>identifies</w:t>
      </w:r>
      <w:r w:rsidR="00C30AD4" w:rsidRPr="00A46ADE">
        <w:t xml:space="preserve"> issues for future </w:t>
      </w:r>
      <w:r w:rsidRPr="00A46ADE">
        <w:t>r</w:t>
      </w:r>
      <w:r w:rsidR="00C30AD4" w:rsidRPr="00A46ADE">
        <w:t>esearchers</w:t>
      </w:r>
      <w:r w:rsidRPr="00A46ADE">
        <w:t xml:space="preserve"> </w:t>
      </w:r>
      <w:r w:rsidR="00C30AD4" w:rsidRPr="00A46ADE">
        <w:t>to consider. Pu</w:t>
      </w:r>
      <w:r w:rsidRPr="00A46ADE">
        <w:t xml:space="preserve">blications rarely provided sufficient information to allow reviewers to make a definitive assessment </w:t>
      </w:r>
      <w:r w:rsidR="00C30AD4" w:rsidRPr="00A46ADE">
        <w:t xml:space="preserve">of the </w:t>
      </w:r>
      <w:r w:rsidRPr="00A46ADE">
        <w:t xml:space="preserve">credibility, dependability, confirmability, transferability, authenticity, and relevance of the reported studies. </w:t>
      </w:r>
      <w:r w:rsidR="00303236" w:rsidRPr="00A46ADE">
        <w:t xml:space="preserve">The majority of the </w:t>
      </w:r>
      <w:r w:rsidR="008B2C0E" w:rsidRPr="00A46ADE">
        <w:t xml:space="preserve">publications </w:t>
      </w:r>
      <w:r w:rsidR="00303236" w:rsidRPr="00A46ADE">
        <w:t>were journal article</w:t>
      </w:r>
      <w:r w:rsidR="00E94903" w:rsidRPr="00A46ADE">
        <w:t>s, which</w:t>
      </w:r>
      <w:r w:rsidR="00303236" w:rsidRPr="00A46ADE">
        <w:t xml:space="preserve"> do have </w:t>
      </w:r>
      <w:r w:rsidRPr="00A46ADE">
        <w:t>word</w:t>
      </w:r>
      <w:r w:rsidR="00303236" w:rsidRPr="00A46ADE">
        <w:t>-limit</w:t>
      </w:r>
      <w:r w:rsidRPr="00A46ADE">
        <w:t xml:space="preserve"> constraints</w:t>
      </w:r>
      <w:r w:rsidR="00303236" w:rsidRPr="00A46ADE">
        <w:t>,</w:t>
      </w:r>
      <w:r w:rsidRPr="00A46ADE">
        <w:t xml:space="preserve"> however</w:t>
      </w:r>
      <w:r w:rsidR="00303236" w:rsidRPr="00A46ADE">
        <w:t xml:space="preserve">, the quality appraisal elicited that less than a third of </w:t>
      </w:r>
      <w:r w:rsidR="00FD157B" w:rsidRPr="00A46ADE">
        <w:t>the publications</w:t>
      </w:r>
      <w:r w:rsidR="00303236" w:rsidRPr="00A46ADE">
        <w:t xml:space="preserve"> (12/</w:t>
      </w:r>
      <w:r w:rsidR="00E52BBB" w:rsidRPr="00A46ADE">
        <w:t>40) had</w:t>
      </w:r>
      <w:r w:rsidR="00303236" w:rsidRPr="00A46ADE">
        <w:t xml:space="preserve"> not adequately comment</w:t>
      </w:r>
      <w:r w:rsidR="00E52BBB" w:rsidRPr="00A46ADE">
        <w:t>ed</w:t>
      </w:r>
      <w:r w:rsidR="00303236" w:rsidRPr="00A46ADE">
        <w:t xml:space="preserve"> on ethical issues or what they did to ameliorate ethic</w:t>
      </w:r>
      <w:r w:rsidR="00E52BBB" w:rsidRPr="00A46ADE">
        <w:t>s</w:t>
      </w:r>
      <w:r w:rsidR="00FC276A" w:rsidRPr="00A46ADE">
        <w:t xml:space="preserve"> concerns. </w:t>
      </w:r>
      <w:r w:rsidR="00E52BBB" w:rsidRPr="00A46ADE">
        <w:t xml:space="preserve">A further 15/40 </w:t>
      </w:r>
      <w:r w:rsidR="00FD157B" w:rsidRPr="00A46ADE">
        <w:t xml:space="preserve">publications </w:t>
      </w:r>
      <w:r w:rsidR="00E52BBB" w:rsidRPr="00A46ADE">
        <w:t xml:space="preserve">were assessed as providing </w:t>
      </w:r>
      <w:r w:rsidR="00E94903" w:rsidRPr="00A46ADE">
        <w:t xml:space="preserve">only </w:t>
      </w:r>
      <w:r w:rsidR="00E52BBB" w:rsidRPr="00A46ADE">
        <w:t xml:space="preserve">limited attention to important ethical issues, such as informed consent and confidentiality. </w:t>
      </w:r>
      <w:r w:rsidR="00E94903" w:rsidRPr="00A46ADE">
        <w:t>Hence,</w:t>
      </w:r>
      <w:r w:rsidR="00E52BBB" w:rsidRPr="00A46ADE">
        <w:t xml:space="preserve"> ju</w:t>
      </w:r>
      <w:r w:rsidR="00E94903" w:rsidRPr="00A46ADE">
        <w:t xml:space="preserve">st over a third of </w:t>
      </w:r>
      <w:r w:rsidR="00FD157B" w:rsidRPr="00A46ADE">
        <w:t>the publications</w:t>
      </w:r>
      <w:r w:rsidR="00E94903" w:rsidRPr="00A46ADE">
        <w:t xml:space="preserve"> </w:t>
      </w:r>
      <w:r w:rsidR="00E52BBB" w:rsidRPr="00A46ADE">
        <w:t xml:space="preserve">were assessed to have adequately described ethical concerns and their management of them. </w:t>
      </w:r>
      <w:r w:rsidR="00303236" w:rsidRPr="00A46ADE">
        <w:t xml:space="preserve">This is concerning given the </w:t>
      </w:r>
      <w:r w:rsidRPr="00A46ADE">
        <w:t xml:space="preserve">sensitive nature of the topic </w:t>
      </w:r>
      <w:r w:rsidR="00303236" w:rsidRPr="00A46ADE">
        <w:t xml:space="preserve">being studied with </w:t>
      </w:r>
      <w:r w:rsidRPr="00A46ADE">
        <w:t>children</w:t>
      </w:r>
      <w:r w:rsidR="008B2C0E" w:rsidRPr="00A46ADE">
        <w:t xml:space="preserve"> and the focus on ethical issues in research involving children</w:t>
      </w:r>
      <w:r w:rsidR="00303236" w:rsidRPr="00A46ADE">
        <w:t xml:space="preserve">. </w:t>
      </w:r>
      <w:r w:rsidRPr="00A46ADE">
        <w:t xml:space="preserve"> </w:t>
      </w:r>
    </w:p>
    <w:p w14:paraId="1949D054" w14:textId="06F9A92F" w:rsidR="00E52BBB" w:rsidRPr="00A46ADE" w:rsidRDefault="00E52BBB" w:rsidP="002F4F70">
      <w:pPr>
        <w:pStyle w:val="ICPSNormal"/>
      </w:pPr>
      <w:r w:rsidRPr="00A46ADE">
        <w:t xml:space="preserve">In addition to the neglect of important ethical considerations, it was also notable that many </w:t>
      </w:r>
      <w:r w:rsidR="008B2C0E" w:rsidRPr="00A46ADE">
        <w:t xml:space="preserve">publications </w:t>
      </w:r>
      <w:r w:rsidRPr="00A46ADE">
        <w:t xml:space="preserve">provided limited information on the </w:t>
      </w:r>
      <w:r w:rsidR="000410BA" w:rsidRPr="00A46ADE">
        <w:t xml:space="preserve">participants. Information such as age, gender and cultural background of those involved was often not reported in detail. </w:t>
      </w:r>
      <w:r w:rsidRPr="00A46ADE">
        <w:t xml:space="preserve">More stringent attention to areas such as participant profiles, recruitment methods and ethical considerations, even within the word constraints of journals, would strengthen the claims and recommendations made by researchers in their published work. </w:t>
      </w:r>
    </w:p>
    <w:p w14:paraId="3FC9EDC6" w14:textId="77777777" w:rsidR="00AA4E10" w:rsidRPr="00A46ADE" w:rsidRDefault="00BB4078" w:rsidP="00E52BBB">
      <w:pPr>
        <w:pStyle w:val="ICPSHeading4"/>
      </w:pPr>
      <w:r w:rsidRPr="00A46ADE">
        <w:t>Children’s participation in research</w:t>
      </w:r>
    </w:p>
    <w:p w14:paraId="40B394CE" w14:textId="306CFDDB" w:rsidR="004F27DA" w:rsidRPr="00A46ADE" w:rsidRDefault="004F27DA" w:rsidP="002F4F70">
      <w:pPr>
        <w:pStyle w:val="ICPSNormal"/>
      </w:pPr>
      <w:r w:rsidRPr="00A46ADE">
        <w:t xml:space="preserve">Due to the difficulties with inconsistent and incomplete reporting, the extent to which qualitative studies on </w:t>
      </w:r>
      <w:r w:rsidR="00144448" w:rsidRPr="00A46ADE">
        <w:t xml:space="preserve">domestic and </w:t>
      </w:r>
      <w:r w:rsidRPr="00A46ADE">
        <w:t xml:space="preserve">family violence are </w:t>
      </w:r>
      <w:r w:rsidR="00F152FC" w:rsidRPr="00A46ADE">
        <w:t>prioritis</w:t>
      </w:r>
      <w:r w:rsidRPr="00A46ADE">
        <w:t xml:space="preserve">ing children’s </w:t>
      </w:r>
      <w:r w:rsidR="00AD59C9" w:rsidRPr="00A46ADE">
        <w:t xml:space="preserve">participation and reporting of their </w:t>
      </w:r>
      <w:r w:rsidRPr="00A46ADE">
        <w:t>views and experiences remains questionable. The critical appraisal of studies found that although children may have had a role in the design, interpretation and dissemination of the projects</w:t>
      </w:r>
      <w:r w:rsidR="0039380E" w:rsidRPr="00A46ADE">
        <w:t>,</w:t>
      </w:r>
      <w:r w:rsidRPr="00A46ADE">
        <w:t xml:space="preserve"> only two studies explicitly described children’s active participation. </w:t>
      </w:r>
    </w:p>
    <w:p w14:paraId="4279A317" w14:textId="655988FC" w:rsidR="00AA4E10" w:rsidRPr="00A46ADE" w:rsidRDefault="00E94903" w:rsidP="002F4F70">
      <w:pPr>
        <w:pStyle w:val="ICPSNormal"/>
      </w:pPr>
      <w:r w:rsidRPr="00A46ADE">
        <w:t>As stated above, half of the studies (16) were conducted with child</w:t>
      </w:r>
      <w:r w:rsidR="0039380E" w:rsidRPr="00A46ADE">
        <w:t>-</w:t>
      </w:r>
      <w:r w:rsidRPr="00A46ADE">
        <w:t>onl</w:t>
      </w:r>
      <w:r w:rsidR="00FD157B" w:rsidRPr="00A46ADE">
        <w:t>y participants. The remaining 16</w:t>
      </w:r>
      <w:r w:rsidRPr="00A46ADE">
        <w:t xml:space="preserve"> studies also included caregivers (mainly mothers</w:t>
      </w:r>
      <w:r w:rsidR="002F2830" w:rsidRPr="00A46ADE">
        <w:t xml:space="preserve">), </w:t>
      </w:r>
      <w:r w:rsidR="0039380E" w:rsidRPr="00A46ADE">
        <w:t xml:space="preserve">while </w:t>
      </w:r>
      <w:r w:rsidR="008B2C0E" w:rsidRPr="00A46ADE">
        <w:t xml:space="preserve">9 </w:t>
      </w:r>
      <w:r w:rsidR="002F2830" w:rsidRPr="00A46ADE">
        <w:t xml:space="preserve">also included </w:t>
      </w:r>
      <w:r w:rsidRPr="00A46ADE">
        <w:t>profess</w:t>
      </w:r>
      <w:r w:rsidR="002F2830" w:rsidRPr="00A46ADE">
        <w:t xml:space="preserve">ionals </w:t>
      </w:r>
      <w:r w:rsidR="0039380E" w:rsidRPr="00A46ADE">
        <w:t xml:space="preserve">such as </w:t>
      </w:r>
      <w:r w:rsidR="007817ED" w:rsidRPr="00A46ADE">
        <w:t xml:space="preserve">police, </w:t>
      </w:r>
      <w:r w:rsidR="00144448" w:rsidRPr="00A46ADE">
        <w:t xml:space="preserve">domestic and </w:t>
      </w:r>
      <w:r w:rsidR="007817ED" w:rsidRPr="00A46ADE">
        <w:t>family violence housin</w:t>
      </w:r>
      <w:r w:rsidR="002F2830" w:rsidRPr="00A46ADE">
        <w:t>g support workers and solicitors</w:t>
      </w:r>
      <w:r w:rsidR="00AA4E10" w:rsidRPr="00A46ADE">
        <w:t xml:space="preserve">. </w:t>
      </w:r>
      <w:r w:rsidR="004F27DA" w:rsidRPr="00A46ADE">
        <w:t xml:space="preserve">Of those studies which </w:t>
      </w:r>
      <w:r w:rsidR="008B2C0E" w:rsidRPr="00A46ADE">
        <w:t xml:space="preserve">described the involvement of </w:t>
      </w:r>
      <w:r w:rsidR="004F27DA" w:rsidRPr="00A46ADE">
        <w:t xml:space="preserve">multiple participants, only some presented their findings separately. </w:t>
      </w:r>
      <w:r w:rsidR="004F27DA" w:rsidRPr="00A46ADE">
        <w:lastRenderedPageBreak/>
        <w:t>When findings report only on the overall key themes (drawn from all participants’ data) questions remain around whose experiences a</w:t>
      </w:r>
      <w:r w:rsidR="00AD59C9" w:rsidRPr="00A46ADE">
        <w:t>nd views may have been prioritis</w:t>
      </w:r>
      <w:r w:rsidR="004F27DA" w:rsidRPr="00A46ADE">
        <w:t xml:space="preserve">ed </w:t>
      </w:r>
      <w:r w:rsidR="00AD59C9" w:rsidRPr="00A46ADE">
        <w:t>in analysis and reporting</w:t>
      </w:r>
      <w:r w:rsidR="004F27DA" w:rsidRPr="00A46ADE">
        <w:t xml:space="preserve">. The </w:t>
      </w:r>
      <w:r w:rsidR="002F2830" w:rsidRPr="00A46ADE">
        <w:t>difficulties and l</w:t>
      </w:r>
      <w:r w:rsidR="00BB4078" w:rsidRPr="00A46ADE">
        <w:t>imitations of relying on adults</w:t>
      </w:r>
      <w:r w:rsidR="00AD3243" w:rsidRPr="00A46ADE">
        <w:t>’</w:t>
      </w:r>
      <w:r w:rsidR="00BB4078" w:rsidRPr="00A46ADE">
        <w:t xml:space="preserve"> perspectives </w:t>
      </w:r>
      <w:r w:rsidR="002F2830" w:rsidRPr="00A46ADE">
        <w:t xml:space="preserve">to </w:t>
      </w:r>
      <w:r w:rsidR="00AD3243" w:rsidRPr="00A46ADE">
        <w:t xml:space="preserve">talk on children’s behalf and </w:t>
      </w:r>
      <w:r w:rsidR="00BB4078" w:rsidRPr="00A46ADE">
        <w:t xml:space="preserve">inform policy and practice responses to </w:t>
      </w:r>
      <w:r w:rsidR="002F2830" w:rsidRPr="00A46ADE">
        <w:t xml:space="preserve">children’s experiences </w:t>
      </w:r>
      <w:r w:rsidR="00BB4078" w:rsidRPr="00A46ADE">
        <w:t>have been well-established by children’s</w:t>
      </w:r>
      <w:r w:rsidR="002F2830" w:rsidRPr="00A46ADE">
        <w:t xml:space="preserve"> researchers (</w:t>
      </w:r>
      <w:r w:rsidR="00BB4078" w:rsidRPr="00A46ADE">
        <w:rPr>
          <w:noProof/>
        </w:rPr>
        <w:t>Prout &amp; Hallett, 2003).</w:t>
      </w:r>
    </w:p>
    <w:p w14:paraId="4F72927B" w14:textId="36E916C5" w:rsidR="000B678B" w:rsidRPr="00A46ADE" w:rsidRDefault="00E06BBE" w:rsidP="000B678B">
      <w:pPr>
        <w:pStyle w:val="ICPSHeading3"/>
      </w:pPr>
      <w:bookmarkStart w:id="45" w:name="_Toc479344376"/>
      <w:r w:rsidRPr="00A46ADE">
        <w:t xml:space="preserve">3.1.6 </w:t>
      </w:r>
      <w:r w:rsidR="00E418B9" w:rsidRPr="00A46ADE">
        <w:t xml:space="preserve">Trends in the </w:t>
      </w:r>
      <w:r w:rsidR="000B678B" w:rsidRPr="00A46ADE">
        <w:t>available evidence</w:t>
      </w:r>
      <w:bookmarkEnd w:id="45"/>
    </w:p>
    <w:p w14:paraId="796A4C73" w14:textId="41BDA5EB" w:rsidR="004A3117" w:rsidRPr="00A46ADE" w:rsidRDefault="003F306A" w:rsidP="002F4F70">
      <w:pPr>
        <w:pStyle w:val="ICPSNormal"/>
      </w:pPr>
      <w:r w:rsidRPr="00A46ADE">
        <w:t>O</w:t>
      </w:r>
      <w:r w:rsidR="004A3117" w:rsidRPr="00A46ADE">
        <w:t xml:space="preserve">ver the last two decades there have been some significant changes </w:t>
      </w:r>
      <w:r w:rsidR="00172267" w:rsidRPr="00A46ADE">
        <w:t xml:space="preserve">to the way </w:t>
      </w:r>
      <w:r w:rsidR="008B2C0E" w:rsidRPr="00A46ADE">
        <w:t xml:space="preserve">domestic and family violence is </w:t>
      </w:r>
      <w:r w:rsidR="00172267" w:rsidRPr="00A46ADE">
        <w:t>underst</w:t>
      </w:r>
      <w:r w:rsidR="00460BAC" w:rsidRPr="00A46ADE">
        <w:t>ood</w:t>
      </w:r>
      <w:r w:rsidR="00172267" w:rsidRPr="00A46ADE">
        <w:t xml:space="preserve"> and describe</w:t>
      </w:r>
      <w:r w:rsidR="008B2C0E" w:rsidRPr="00A46ADE">
        <w:t>d</w:t>
      </w:r>
      <w:r w:rsidR="003D75BE" w:rsidRPr="00A46ADE">
        <w:t>,</w:t>
      </w:r>
      <w:r w:rsidR="009D0918" w:rsidRPr="00A46ADE">
        <w:t xml:space="preserve"> </w:t>
      </w:r>
      <w:r w:rsidR="00172267" w:rsidRPr="00A46ADE">
        <w:t>and children’s experience</w:t>
      </w:r>
      <w:r w:rsidR="004040B2" w:rsidRPr="00A46ADE">
        <w:t>s of it</w:t>
      </w:r>
      <w:r w:rsidR="00172267" w:rsidRPr="00A46ADE">
        <w:t xml:space="preserve">. </w:t>
      </w:r>
      <w:r w:rsidRPr="00A46ADE">
        <w:t>These changes impact the research, policy and practice landscape; determining what we define as being a ‘problem’, what aspects of the experience we study, and how we respond to children’s and families’ needs</w:t>
      </w:r>
      <w:r w:rsidR="00EE2097" w:rsidRPr="00A46ADE">
        <w:t xml:space="preserve"> (Powell &amp; Murray, 2008)</w:t>
      </w:r>
      <w:r w:rsidRPr="00A46ADE">
        <w:t>.</w:t>
      </w:r>
      <w:r w:rsidR="00460BAC" w:rsidRPr="00A46ADE">
        <w:t xml:space="preserve"> The publications reviewed for this study reflect in the changes to how children are seen in domestic and family violence research. The following sections describe the trends in how children are seen in this context. </w:t>
      </w:r>
    </w:p>
    <w:p w14:paraId="7E03DAD3" w14:textId="77777777" w:rsidR="00445D72" w:rsidRPr="00A46ADE" w:rsidRDefault="00445D72" w:rsidP="00445D72">
      <w:pPr>
        <w:pStyle w:val="ICPSHeading4"/>
      </w:pPr>
      <w:r w:rsidRPr="00A46ADE">
        <w:t xml:space="preserve">Children no longer seen as </w:t>
      </w:r>
      <w:r w:rsidR="00F152FC" w:rsidRPr="00A46ADE">
        <w:t>‘</w:t>
      </w:r>
      <w:r w:rsidRPr="00A46ADE">
        <w:t>witnesses to</w:t>
      </w:r>
      <w:r w:rsidR="00F152FC" w:rsidRPr="00A46ADE">
        <w:t>’</w:t>
      </w:r>
      <w:r w:rsidRPr="00A46ADE">
        <w:t xml:space="preserve"> </w:t>
      </w:r>
      <w:r w:rsidR="00144448" w:rsidRPr="00A46ADE">
        <w:t xml:space="preserve">domestic and </w:t>
      </w:r>
      <w:r w:rsidR="00F25874" w:rsidRPr="00A46ADE">
        <w:t xml:space="preserve">family </w:t>
      </w:r>
      <w:r w:rsidRPr="00A46ADE">
        <w:t>violence</w:t>
      </w:r>
    </w:p>
    <w:p w14:paraId="74EEC503" w14:textId="60768FAA" w:rsidR="007B7F0B" w:rsidRPr="00A46ADE" w:rsidRDefault="008B2C0E" w:rsidP="002F4F70">
      <w:pPr>
        <w:pStyle w:val="ICPSNormal"/>
      </w:pPr>
      <w:r w:rsidRPr="00A46ADE">
        <w:t>There is increas</w:t>
      </w:r>
      <w:r w:rsidR="00460BAC" w:rsidRPr="00A46ADE">
        <w:t>ed</w:t>
      </w:r>
      <w:r w:rsidRPr="00A46ADE">
        <w:t xml:space="preserve"> recognition from researchers that </w:t>
      </w:r>
      <w:r w:rsidR="0045789A" w:rsidRPr="00A46ADE">
        <w:t>adults have</w:t>
      </w:r>
      <w:r w:rsidR="008720F4" w:rsidRPr="00A46ADE">
        <w:t xml:space="preserve">, and </w:t>
      </w:r>
      <w:r w:rsidR="0045789A" w:rsidRPr="00A46ADE">
        <w:t xml:space="preserve">often </w:t>
      </w:r>
      <w:r w:rsidR="008720F4" w:rsidRPr="00A46ADE">
        <w:t>still are, overlooking the involvement that children have when violence occurs between adults in their homes (Hague</w:t>
      </w:r>
      <w:r w:rsidR="00F22817" w:rsidRPr="00A46ADE">
        <w:t>, Mullender, Kelly, Imam, &amp; Malos,</w:t>
      </w:r>
      <w:r w:rsidR="003F306A" w:rsidRPr="00A46ADE">
        <w:t xml:space="preserve"> 2002</w:t>
      </w:r>
      <w:r w:rsidR="008720F4" w:rsidRPr="00A46ADE">
        <w:t xml:space="preserve">). </w:t>
      </w:r>
      <w:r w:rsidR="00820138" w:rsidRPr="00A46ADE">
        <w:t xml:space="preserve">With </w:t>
      </w:r>
      <w:r w:rsidR="00460BAC" w:rsidRPr="00A46ADE">
        <w:t xml:space="preserve">a </w:t>
      </w:r>
      <w:r w:rsidR="00820138" w:rsidRPr="00A46ADE">
        <w:t xml:space="preserve">growing understanding of </w:t>
      </w:r>
      <w:r w:rsidR="007B7F0B" w:rsidRPr="00A46ADE">
        <w:t>the level of children’s awareness of the violence</w:t>
      </w:r>
      <w:r w:rsidR="00820138" w:rsidRPr="00A46ADE">
        <w:t xml:space="preserve"> in their homes, the </w:t>
      </w:r>
      <w:r w:rsidR="007B7F0B" w:rsidRPr="00A46ADE">
        <w:t>impact</w:t>
      </w:r>
      <w:r w:rsidR="00820138" w:rsidRPr="00A46ADE">
        <w:t>s it has</w:t>
      </w:r>
      <w:r w:rsidR="007B7F0B" w:rsidRPr="00A46ADE">
        <w:t xml:space="preserve"> on them and others, and the range of strategies they use to prevent, manage</w:t>
      </w:r>
      <w:r w:rsidR="00820138" w:rsidRPr="00A46ADE">
        <w:t>,</w:t>
      </w:r>
      <w:r w:rsidR="007B7F0B" w:rsidRPr="00A46ADE">
        <w:t xml:space="preserve"> minimise</w:t>
      </w:r>
      <w:r w:rsidR="00820138" w:rsidRPr="00A46ADE">
        <w:t xml:space="preserve"> and make sense of</w:t>
      </w:r>
      <w:r w:rsidR="007B7F0B" w:rsidRPr="00A46ADE">
        <w:t xml:space="preserve"> </w:t>
      </w:r>
      <w:r w:rsidR="00820138" w:rsidRPr="00A46ADE">
        <w:t>the violence</w:t>
      </w:r>
      <w:r w:rsidR="003D75BE" w:rsidRPr="00A46ADE">
        <w:t>,</w:t>
      </w:r>
      <w:r w:rsidR="00820138" w:rsidRPr="00A46ADE">
        <w:t xml:space="preserve"> many argue that it is no longer appropriate to see children as being ‘witnesses to’ domestic and family violence (Call</w:t>
      </w:r>
      <w:r w:rsidRPr="00A46ADE">
        <w:t>a</w:t>
      </w:r>
      <w:r w:rsidR="00820138" w:rsidRPr="00A46ADE">
        <w:t>ghan</w:t>
      </w:r>
      <w:r w:rsidR="00F22817" w:rsidRPr="00A46ADE">
        <w:t>, Alexander, Sixsmith &amp; Fellin</w:t>
      </w:r>
      <w:r w:rsidR="00820138" w:rsidRPr="00A46ADE">
        <w:t xml:space="preserve">, 2015; Hague et al., 2002). </w:t>
      </w:r>
      <w:r w:rsidR="00F43BBD" w:rsidRPr="00A46ADE">
        <w:t>Much of the research within the meta-synthesis reflects th</w:t>
      </w:r>
      <w:r w:rsidR="00A545E4" w:rsidRPr="00A46ADE">
        <w:t>at m</w:t>
      </w:r>
      <w:r w:rsidR="00820138" w:rsidRPr="00A46ADE">
        <w:t xml:space="preserve">oving away from this term allows </w:t>
      </w:r>
      <w:r w:rsidR="000410BA" w:rsidRPr="00A46ADE">
        <w:t>for better</w:t>
      </w:r>
      <w:r w:rsidR="00820138" w:rsidRPr="00A46ADE">
        <w:t xml:space="preserve"> acknowledge</w:t>
      </w:r>
      <w:r w:rsidR="000410BA" w:rsidRPr="00A46ADE">
        <w:t xml:space="preserve">ment of </w:t>
      </w:r>
      <w:r w:rsidR="00820138" w:rsidRPr="00A46ADE">
        <w:t>children’s agency and the reality that they are also often direct victims of domestic and family violence in their own right.</w:t>
      </w:r>
    </w:p>
    <w:p w14:paraId="070907BE" w14:textId="77777777" w:rsidR="00445D72" w:rsidRPr="00A46ADE" w:rsidRDefault="00445D72" w:rsidP="00445D72">
      <w:pPr>
        <w:pStyle w:val="ICPSHeading4"/>
      </w:pPr>
      <w:r w:rsidRPr="00A46ADE">
        <w:t xml:space="preserve">Children’s </w:t>
      </w:r>
      <w:r w:rsidR="00F152FC" w:rsidRPr="00A46ADE">
        <w:t>‘</w:t>
      </w:r>
      <w:r w:rsidRPr="00A46ADE">
        <w:t>agency and resistance</w:t>
      </w:r>
      <w:r w:rsidR="00F152FC" w:rsidRPr="00A46ADE">
        <w:t>’</w:t>
      </w:r>
      <w:r w:rsidRPr="00A46ADE">
        <w:t xml:space="preserve"> within violent families</w:t>
      </w:r>
    </w:p>
    <w:p w14:paraId="007ABD0C" w14:textId="786D338A" w:rsidR="00F26FC1" w:rsidRPr="00A46ADE" w:rsidRDefault="008720F4" w:rsidP="002F4F70">
      <w:pPr>
        <w:pStyle w:val="ICPSNormal"/>
      </w:pPr>
      <w:r w:rsidRPr="00A46ADE">
        <w:t>Related to</w:t>
      </w:r>
      <w:r w:rsidR="00F26FC1" w:rsidRPr="00A46ADE">
        <w:t xml:space="preserve"> the above, </w:t>
      </w:r>
      <w:r w:rsidR="000B678B" w:rsidRPr="00A46ADE">
        <w:t>researchers have begun to ex</w:t>
      </w:r>
      <w:r w:rsidR="00F26FC1" w:rsidRPr="00A46ADE">
        <w:t>plore</w:t>
      </w:r>
      <w:r w:rsidR="000B678B" w:rsidRPr="00A46ADE">
        <w:t xml:space="preserve"> </w:t>
      </w:r>
      <w:r w:rsidR="00460BAC" w:rsidRPr="00A46ADE">
        <w:t xml:space="preserve">specifically </w:t>
      </w:r>
      <w:r w:rsidR="000B678B" w:rsidRPr="00A46ADE">
        <w:t xml:space="preserve">the level and forms of agency </w:t>
      </w:r>
      <w:r w:rsidR="00F26FC1" w:rsidRPr="00A46ADE">
        <w:t>and resistance children apply in their families</w:t>
      </w:r>
      <w:r w:rsidR="009C295D" w:rsidRPr="00A46ADE">
        <w:t>,</w:t>
      </w:r>
      <w:r w:rsidR="00F26FC1" w:rsidRPr="00A46ADE">
        <w:t xml:space="preserve"> which are affected by domestic and family violence </w:t>
      </w:r>
      <w:r w:rsidR="00F00A52" w:rsidRPr="00A46ADE">
        <w:t>(</w:t>
      </w:r>
      <w:r w:rsidR="008B2C0E" w:rsidRPr="00A46ADE">
        <w:t xml:space="preserve">see for example </w:t>
      </w:r>
      <w:r w:rsidR="00831357" w:rsidRPr="00A46ADE">
        <w:t>C</w:t>
      </w:r>
      <w:r w:rsidR="003F5831" w:rsidRPr="00A46ADE">
        <w:t>allaghan et al., 2015; Overlien &amp; Hyden,</w:t>
      </w:r>
      <w:r w:rsidR="00831357" w:rsidRPr="00A46ADE">
        <w:t xml:space="preserve"> 2009</w:t>
      </w:r>
      <w:r w:rsidR="009C295D" w:rsidRPr="00A46ADE">
        <w:t xml:space="preserve">; </w:t>
      </w:r>
      <w:r w:rsidR="003F5831" w:rsidRPr="00A46ADE">
        <w:t xml:space="preserve">Overlien, </w:t>
      </w:r>
      <w:r w:rsidR="00831357" w:rsidRPr="00A46ADE">
        <w:t>2014</w:t>
      </w:r>
      <w:r w:rsidR="00F00A52" w:rsidRPr="00A46ADE">
        <w:t>)</w:t>
      </w:r>
      <w:r w:rsidR="000B678B" w:rsidRPr="00A46ADE">
        <w:t>.</w:t>
      </w:r>
      <w:r w:rsidR="00157A48" w:rsidRPr="00A46ADE">
        <w:t xml:space="preserve"> </w:t>
      </w:r>
      <w:r w:rsidR="00F26FC1" w:rsidRPr="00A46ADE">
        <w:t xml:space="preserve">This shift reflects and responds to wider calls from those involved in children’s research, who </w:t>
      </w:r>
      <w:r w:rsidR="00F07762" w:rsidRPr="00A46ADE">
        <w:t xml:space="preserve">emphasise the need for </w:t>
      </w:r>
      <w:r w:rsidR="00F26FC1" w:rsidRPr="00A46ADE">
        <w:t xml:space="preserve">researchers, policy makers and practitioners to better </w:t>
      </w:r>
      <w:r w:rsidR="00F07762" w:rsidRPr="00A46ADE">
        <w:t xml:space="preserve">understand and </w:t>
      </w:r>
      <w:r w:rsidR="00F26FC1" w:rsidRPr="00A46ADE">
        <w:t xml:space="preserve">balance children’s active roles and strengths, alongside their </w:t>
      </w:r>
      <w:r w:rsidR="00F07762" w:rsidRPr="00A46ADE">
        <w:t>vulnerabilities</w:t>
      </w:r>
      <w:r w:rsidR="00F26FC1" w:rsidRPr="00A46ADE">
        <w:t xml:space="preserve"> and need for protection (F</w:t>
      </w:r>
      <w:r w:rsidR="00F5104A" w:rsidRPr="00A46ADE">
        <w:t>airchild, Skewes</w:t>
      </w:r>
      <w:r w:rsidR="00F22817" w:rsidRPr="00A46ADE">
        <w:t xml:space="preserve"> </w:t>
      </w:r>
      <w:r w:rsidR="00F5104A" w:rsidRPr="00A46ADE">
        <w:t xml:space="preserve">McFerran, </w:t>
      </w:r>
      <w:r w:rsidR="00F22817" w:rsidRPr="00A46ADE">
        <w:t xml:space="preserve">&amp; Thompson, </w:t>
      </w:r>
      <w:r w:rsidR="00103CF1" w:rsidRPr="00A46ADE">
        <w:t>2017</w:t>
      </w:r>
      <w:r w:rsidR="00F26FC1" w:rsidRPr="00A46ADE">
        <w:t>)</w:t>
      </w:r>
      <w:r w:rsidR="00F5104A" w:rsidRPr="00A46ADE">
        <w:t>.</w:t>
      </w:r>
      <w:r w:rsidR="00F26FC1" w:rsidRPr="00A46ADE">
        <w:t xml:space="preserve"> </w:t>
      </w:r>
    </w:p>
    <w:p w14:paraId="7FB33199" w14:textId="3CC92F6B" w:rsidR="00F26FC1" w:rsidRPr="00A46ADE" w:rsidRDefault="00F07762" w:rsidP="002F4F70">
      <w:pPr>
        <w:pStyle w:val="ICPSNormal"/>
      </w:pPr>
      <w:r w:rsidRPr="00A46ADE">
        <w:t>S</w:t>
      </w:r>
      <w:r w:rsidR="00157A48" w:rsidRPr="00A46ADE">
        <w:t xml:space="preserve">tudies </w:t>
      </w:r>
      <w:r w:rsidR="00F26FC1" w:rsidRPr="00A46ADE">
        <w:t xml:space="preserve">which have taken this approach have been able to </w:t>
      </w:r>
      <w:r w:rsidR="000B678B" w:rsidRPr="00A46ADE">
        <w:t xml:space="preserve">highlight the multiple </w:t>
      </w:r>
      <w:r w:rsidR="00F5104A" w:rsidRPr="00A46ADE">
        <w:t xml:space="preserve">strategies children have for trying </w:t>
      </w:r>
      <w:r w:rsidR="000B678B" w:rsidRPr="00A46ADE">
        <w:t>to prevent</w:t>
      </w:r>
      <w:r w:rsidR="00052885" w:rsidRPr="00A46ADE">
        <w:t xml:space="preserve">, manage </w:t>
      </w:r>
      <w:r w:rsidR="000B678B" w:rsidRPr="00A46ADE">
        <w:t xml:space="preserve">and minimise the impact of violence in the home, </w:t>
      </w:r>
      <w:r w:rsidR="00157A48" w:rsidRPr="00A46ADE">
        <w:t>a</w:t>
      </w:r>
      <w:r w:rsidR="00F26FC1" w:rsidRPr="00A46ADE">
        <w:t xml:space="preserve">nd the active role they have in </w:t>
      </w:r>
      <w:r w:rsidR="00157A48" w:rsidRPr="00A46ADE">
        <w:t>ensur</w:t>
      </w:r>
      <w:r w:rsidR="00052885" w:rsidRPr="00A46ADE">
        <w:t>ing the safety and wellbeing of other family members (most often</w:t>
      </w:r>
      <w:r w:rsidR="000B678B" w:rsidRPr="00A46ADE">
        <w:t xml:space="preserve"> siblings and mothers</w:t>
      </w:r>
      <w:r w:rsidR="00052885" w:rsidRPr="00A46ADE">
        <w:t>)</w:t>
      </w:r>
      <w:r w:rsidR="00F5104A" w:rsidRPr="00A46ADE">
        <w:t xml:space="preserve"> (Callaghan et al</w:t>
      </w:r>
      <w:r w:rsidR="009C295D" w:rsidRPr="00A46ADE">
        <w:t>.</w:t>
      </w:r>
      <w:r w:rsidR="00F5104A" w:rsidRPr="00A46ADE">
        <w:t>, 2015)</w:t>
      </w:r>
      <w:r w:rsidR="00157A48" w:rsidRPr="00A46ADE">
        <w:t>.</w:t>
      </w:r>
      <w:r w:rsidR="00F26FC1" w:rsidRPr="00A46ADE">
        <w:t xml:space="preserve"> </w:t>
      </w:r>
      <w:r w:rsidRPr="00A46ADE">
        <w:t xml:space="preserve">Better understanding </w:t>
      </w:r>
      <w:r w:rsidR="007F3576" w:rsidRPr="00A46ADE">
        <w:t xml:space="preserve">how children might respond to violence </w:t>
      </w:r>
      <w:r w:rsidRPr="00A46ADE">
        <w:t>assist</w:t>
      </w:r>
      <w:r w:rsidR="007F3576" w:rsidRPr="00A46ADE">
        <w:t>s</w:t>
      </w:r>
      <w:r w:rsidR="00F26FC1" w:rsidRPr="00A46ADE">
        <w:t xml:space="preserve"> </w:t>
      </w:r>
      <w:r w:rsidR="00F5104A" w:rsidRPr="00A46ADE">
        <w:t xml:space="preserve">policy makers and practitioners to reconsider </w:t>
      </w:r>
      <w:r w:rsidR="00E466B5" w:rsidRPr="00A46ADE">
        <w:t>how they</w:t>
      </w:r>
      <w:r w:rsidR="00F5104A" w:rsidRPr="00A46ADE">
        <w:t xml:space="preserve"> include children in responses designed to support </w:t>
      </w:r>
      <w:r w:rsidR="00E466B5" w:rsidRPr="00A46ADE">
        <w:t xml:space="preserve">them </w:t>
      </w:r>
      <w:r w:rsidR="00F5104A" w:rsidRPr="00A46ADE">
        <w:t>and their families.</w:t>
      </w:r>
    </w:p>
    <w:p w14:paraId="1882BC49" w14:textId="77777777" w:rsidR="00445D72" w:rsidRPr="00A46ADE" w:rsidRDefault="00F25874" w:rsidP="00445D72">
      <w:pPr>
        <w:pStyle w:val="ICPSHeading4"/>
      </w:pPr>
      <w:r w:rsidRPr="00A46ADE">
        <w:t xml:space="preserve">Understanding </w:t>
      </w:r>
      <w:r w:rsidR="00D651D1" w:rsidRPr="00A46ADE">
        <w:t>the pervasive impacts</w:t>
      </w:r>
      <w:r w:rsidR="00445D72" w:rsidRPr="00A46ADE">
        <w:t xml:space="preserve"> of coercive control </w:t>
      </w:r>
    </w:p>
    <w:p w14:paraId="6A7E0BB7" w14:textId="08AFF7EA" w:rsidR="004A3117" w:rsidRPr="00A46ADE" w:rsidRDefault="004A3117" w:rsidP="002F4F70">
      <w:pPr>
        <w:pStyle w:val="ICPSNormal"/>
      </w:pPr>
      <w:r w:rsidRPr="00A46ADE">
        <w:t>Recent studies are reflect</w:t>
      </w:r>
      <w:r w:rsidR="00E466B5" w:rsidRPr="00A46ADE">
        <w:t>ing</w:t>
      </w:r>
      <w:r w:rsidRPr="00A46ADE">
        <w:t xml:space="preserve"> the more expansive and nuanced understandings of the range of behaviours found within domestic and family violence.</w:t>
      </w:r>
      <w:r w:rsidR="00E466B5" w:rsidRPr="00A46ADE">
        <w:t xml:space="preserve"> For example</w:t>
      </w:r>
      <w:r w:rsidR="009C295D" w:rsidRPr="00A46ADE">
        <w:t>,</w:t>
      </w:r>
      <w:r w:rsidR="00E466B5" w:rsidRPr="00A46ADE">
        <w:t xml:space="preserve"> </w:t>
      </w:r>
      <w:r w:rsidRPr="00A46ADE">
        <w:t xml:space="preserve">an increasing number of studies have </w:t>
      </w:r>
      <w:r w:rsidR="00B91750" w:rsidRPr="00A46ADE">
        <w:t xml:space="preserve">explored </w:t>
      </w:r>
      <w:r w:rsidRPr="00A46ADE">
        <w:t>the impacts of coercive control (as a form of domestic and family violence) on children</w:t>
      </w:r>
      <w:r w:rsidR="00B91750" w:rsidRPr="00A46ADE">
        <w:t xml:space="preserve"> </w:t>
      </w:r>
      <w:r w:rsidR="00B91750" w:rsidRPr="00A46ADE">
        <w:lastRenderedPageBreak/>
        <w:t>(Ca</w:t>
      </w:r>
      <w:r w:rsidR="000A3CC5" w:rsidRPr="00A46ADE">
        <w:t>llaghan et al., 2015; Katz, 2016</w:t>
      </w:r>
      <w:r w:rsidR="00B91750" w:rsidRPr="00A46ADE">
        <w:t>)</w:t>
      </w:r>
      <w:r w:rsidRPr="00A46ADE">
        <w:t xml:space="preserve">. This is in contrast to </w:t>
      </w:r>
      <w:r w:rsidR="00E466B5" w:rsidRPr="00A46ADE">
        <w:t xml:space="preserve">earlier </w:t>
      </w:r>
      <w:r w:rsidR="00215BFB" w:rsidRPr="00A46ADE">
        <w:t xml:space="preserve">studies which have </w:t>
      </w:r>
      <w:r w:rsidR="009B71A8" w:rsidRPr="00A46ADE">
        <w:t xml:space="preserve">often </w:t>
      </w:r>
      <w:r w:rsidR="00215BFB" w:rsidRPr="00A46ADE">
        <w:t xml:space="preserve">focused more narrowly on children’s </w:t>
      </w:r>
      <w:r w:rsidRPr="00A46ADE">
        <w:t xml:space="preserve">experiences of specific incidents of physical violence. </w:t>
      </w:r>
    </w:p>
    <w:p w14:paraId="00946B76" w14:textId="0FD847CA" w:rsidR="000B678B" w:rsidRPr="00A46ADE" w:rsidRDefault="000B678B" w:rsidP="002F4F70">
      <w:pPr>
        <w:pStyle w:val="ICPSNormal"/>
      </w:pPr>
      <w:r w:rsidRPr="00A46ADE">
        <w:t xml:space="preserve">This research confirms that coercive control </w:t>
      </w:r>
      <w:r w:rsidR="00AF365C" w:rsidRPr="00A46ADE">
        <w:t>has</w:t>
      </w:r>
      <w:r w:rsidRPr="00A46ADE">
        <w:t xml:space="preserve"> pervasive effects on children</w:t>
      </w:r>
      <w:r w:rsidR="00AF365C" w:rsidRPr="00A46ADE">
        <w:t xml:space="preserve"> including</w:t>
      </w:r>
      <w:r w:rsidRPr="00A46ADE">
        <w:t xml:space="preserve"> </w:t>
      </w:r>
      <w:r w:rsidR="00AF365C" w:rsidRPr="00A46ADE">
        <w:t xml:space="preserve">limiting </w:t>
      </w:r>
      <w:r w:rsidRPr="00A46ADE">
        <w:t xml:space="preserve">children’s ability to maintain </w:t>
      </w:r>
      <w:r w:rsidR="00AF365C" w:rsidRPr="00A46ADE">
        <w:t>important relationships</w:t>
      </w:r>
      <w:r w:rsidRPr="00A46ADE">
        <w:t xml:space="preserve"> (</w:t>
      </w:r>
      <w:r w:rsidR="00AF365C" w:rsidRPr="00A46ADE">
        <w:t xml:space="preserve">with </w:t>
      </w:r>
      <w:r w:rsidRPr="00A46ADE">
        <w:t>friends</w:t>
      </w:r>
      <w:r w:rsidR="00AF365C" w:rsidRPr="00A46ADE">
        <w:t>, parents, siblings and extended family)</w:t>
      </w:r>
      <w:r w:rsidR="009C295D" w:rsidRPr="00A46ADE">
        <w:t>,</w:t>
      </w:r>
      <w:r w:rsidR="00AF365C" w:rsidRPr="00A46ADE">
        <w:t xml:space="preserve"> and </w:t>
      </w:r>
      <w:r w:rsidR="00251ACA" w:rsidRPr="00A46ADE">
        <w:t>engage</w:t>
      </w:r>
      <w:r w:rsidRPr="00A46ADE">
        <w:t xml:space="preserve"> in normal and expected activities outside the home </w:t>
      </w:r>
      <w:r w:rsidR="00831357" w:rsidRPr="00A46ADE">
        <w:t>(C</w:t>
      </w:r>
      <w:r w:rsidR="000A3CC5" w:rsidRPr="00A46ADE">
        <w:t>allaghan</w:t>
      </w:r>
      <w:r w:rsidR="00F22817" w:rsidRPr="00A46ADE">
        <w:t xml:space="preserve"> et al.</w:t>
      </w:r>
      <w:r w:rsidR="000A3CC5" w:rsidRPr="00A46ADE">
        <w:t>, 2015; Katz, 2016</w:t>
      </w:r>
      <w:r w:rsidR="00831357" w:rsidRPr="00A46ADE">
        <w:t>).</w:t>
      </w:r>
      <w:r w:rsidR="00AF365C" w:rsidRPr="00A46ADE">
        <w:t xml:space="preserve"> Coercive and controlling behaviours often </w:t>
      </w:r>
      <w:r w:rsidRPr="00A46ADE">
        <w:t>continue</w:t>
      </w:r>
      <w:r w:rsidR="00AF365C" w:rsidRPr="00A46ADE">
        <w:t xml:space="preserve"> to impact on children</w:t>
      </w:r>
      <w:r w:rsidRPr="00A46ADE">
        <w:t xml:space="preserve"> </w:t>
      </w:r>
      <w:r w:rsidR="00AF365C" w:rsidRPr="00A46ADE">
        <w:t xml:space="preserve">well </w:t>
      </w:r>
      <w:r w:rsidRPr="00A46ADE">
        <w:t xml:space="preserve">after the mother and children leave </w:t>
      </w:r>
      <w:r w:rsidR="00AF365C" w:rsidRPr="00A46ADE">
        <w:t xml:space="preserve">a violent home, </w:t>
      </w:r>
      <w:r w:rsidRPr="00A46ADE">
        <w:t xml:space="preserve">enabled through </w:t>
      </w:r>
      <w:r w:rsidR="00E466B5" w:rsidRPr="00A46ADE">
        <w:t xml:space="preserve">the </w:t>
      </w:r>
      <w:r w:rsidRPr="00A46ADE">
        <w:t xml:space="preserve">father’s </w:t>
      </w:r>
      <w:r w:rsidR="00793373" w:rsidRPr="00A46ADE">
        <w:t>efforts to</w:t>
      </w:r>
      <w:r w:rsidRPr="00A46ADE">
        <w:t xml:space="preserve"> manage and negotiate ongoing contact arrangements</w:t>
      </w:r>
      <w:r w:rsidR="00E418B9" w:rsidRPr="00A46ADE">
        <w:t xml:space="preserve"> </w:t>
      </w:r>
      <w:r w:rsidR="00793373" w:rsidRPr="00A46ADE">
        <w:t>(</w:t>
      </w:r>
      <w:r w:rsidR="00D258C3" w:rsidRPr="00A46ADE">
        <w:t>Bagshaw, 2007; Callaghan et al</w:t>
      </w:r>
      <w:r w:rsidR="009C295D" w:rsidRPr="00A46ADE">
        <w:t>.</w:t>
      </w:r>
      <w:r w:rsidR="00D258C3" w:rsidRPr="00A46ADE">
        <w:t>, 2015; Georgsson Staf &amp; Almqvist, 2015; Katz, 2015)</w:t>
      </w:r>
      <w:r w:rsidRPr="00A46ADE">
        <w:t xml:space="preserve">. </w:t>
      </w:r>
    </w:p>
    <w:p w14:paraId="58EB4AA2" w14:textId="271B5AA3" w:rsidR="00E418B9" w:rsidRPr="00A46ADE" w:rsidRDefault="00E06BBE" w:rsidP="00E418B9">
      <w:pPr>
        <w:pStyle w:val="ICPSHeading3"/>
      </w:pPr>
      <w:bookmarkStart w:id="46" w:name="_Toc479344377"/>
      <w:r w:rsidRPr="00A46ADE">
        <w:t xml:space="preserve">3.1.7 </w:t>
      </w:r>
      <w:r w:rsidR="009262C8" w:rsidRPr="00A46ADE">
        <w:t>Limitations and g</w:t>
      </w:r>
      <w:r w:rsidR="00E418B9" w:rsidRPr="00A46ADE">
        <w:t>aps in the available evidence</w:t>
      </w:r>
      <w:bookmarkEnd w:id="46"/>
    </w:p>
    <w:p w14:paraId="559B0E9B" w14:textId="5D8E2D34" w:rsidR="00546884" w:rsidRPr="00A46ADE" w:rsidRDefault="009262C8" w:rsidP="002F4F70">
      <w:pPr>
        <w:pStyle w:val="ICPSNormal"/>
      </w:pPr>
      <w:r w:rsidRPr="00A46ADE">
        <w:t>Although the practice of condu</w:t>
      </w:r>
      <w:r w:rsidR="00867A18" w:rsidRPr="00A46ADE">
        <w:t xml:space="preserve">cting qualitative research with </w:t>
      </w:r>
      <w:r w:rsidRPr="00A46ADE">
        <w:t xml:space="preserve">children </w:t>
      </w:r>
      <w:r w:rsidR="00867A18" w:rsidRPr="00A46ADE">
        <w:t xml:space="preserve">to explore their </w:t>
      </w:r>
      <w:r w:rsidR="00144448" w:rsidRPr="00A46ADE">
        <w:t xml:space="preserve">domestic and </w:t>
      </w:r>
      <w:r w:rsidRPr="00A46ADE">
        <w:t xml:space="preserve">family violence </w:t>
      </w:r>
      <w:r w:rsidR="00867A18" w:rsidRPr="00A46ADE">
        <w:t xml:space="preserve">experiences </w:t>
      </w:r>
      <w:r w:rsidRPr="00A46ADE">
        <w:t xml:space="preserve">is increasing, a number of limitations and gaps remain. </w:t>
      </w:r>
      <w:r w:rsidR="00E466B5" w:rsidRPr="00A46ADE">
        <w:t xml:space="preserve">The following section reports what researchers have </w:t>
      </w:r>
      <w:r w:rsidR="009C295D" w:rsidRPr="00A46ADE">
        <w:t xml:space="preserve">identified </w:t>
      </w:r>
      <w:r w:rsidR="00E466B5" w:rsidRPr="00A46ADE">
        <w:t>as gaps in what is known about children’s experiences</w:t>
      </w:r>
      <w:r w:rsidR="009C295D" w:rsidRPr="00A46ADE">
        <w:t>,</w:t>
      </w:r>
      <w:r w:rsidR="00E466B5" w:rsidRPr="00A46ADE">
        <w:t xml:space="preserve"> as well as other </w:t>
      </w:r>
      <w:r w:rsidR="009C295D" w:rsidRPr="00A46ADE">
        <w:t xml:space="preserve">gaps </w:t>
      </w:r>
      <w:r w:rsidR="00E466B5" w:rsidRPr="00A46ADE">
        <w:t xml:space="preserve">this study has identified. </w:t>
      </w:r>
    </w:p>
    <w:p w14:paraId="388C28E0" w14:textId="77777777" w:rsidR="00237866" w:rsidRPr="00A46ADE" w:rsidRDefault="00237866" w:rsidP="00237866">
      <w:pPr>
        <w:pStyle w:val="ICPSHeading4"/>
      </w:pPr>
      <w:r w:rsidRPr="00A46ADE">
        <w:t xml:space="preserve">Understanding what aspects of the </w:t>
      </w:r>
      <w:r w:rsidR="00144448" w:rsidRPr="00A46ADE">
        <w:t xml:space="preserve">domestic and </w:t>
      </w:r>
      <w:r w:rsidRPr="00A46ADE">
        <w:t>family violence experience are important to</w:t>
      </w:r>
      <w:r w:rsidR="0097177D" w:rsidRPr="00A46ADE">
        <w:t xml:space="preserve"> all</w:t>
      </w:r>
      <w:r w:rsidRPr="00A46ADE">
        <w:t xml:space="preserve"> children</w:t>
      </w:r>
    </w:p>
    <w:p w14:paraId="7408E7AC" w14:textId="42CB0D51" w:rsidR="00237866" w:rsidRPr="00A46ADE" w:rsidRDefault="00237866" w:rsidP="002F4F70">
      <w:pPr>
        <w:pStyle w:val="ICPSNormal"/>
      </w:pPr>
      <w:r w:rsidRPr="00A46ADE">
        <w:t xml:space="preserve">The review uncovered that much of the qualitative research conducted with </w:t>
      </w:r>
      <w:r w:rsidR="00804E19" w:rsidRPr="00A46ADE">
        <w:t xml:space="preserve">children </w:t>
      </w:r>
      <w:r w:rsidR="00923502" w:rsidRPr="00A46ADE">
        <w:t xml:space="preserve">has been </w:t>
      </w:r>
      <w:r w:rsidR="00013D94" w:rsidRPr="00A46ADE">
        <w:t>focused</w:t>
      </w:r>
      <w:r w:rsidR="00804E19" w:rsidRPr="00A46ADE">
        <w:t xml:space="preserve"> on pre-determined</w:t>
      </w:r>
      <w:r w:rsidR="009C295D" w:rsidRPr="00A46ADE">
        <w:t>,</w:t>
      </w:r>
      <w:r w:rsidR="00804E19" w:rsidRPr="00A46ADE">
        <w:t xml:space="preserve"> discrete </w:t>
      </w:r>
      <w:r w:rsidRPr="00A46ADE">
        <w:t>aspect</w:t>
      </w:r>
      <w:r w:rsidR="00804E19" w:rsidRPr="00A46ADE">
        <w:t>s</w:t>
      </w:r>
      <w:r w:rsidRPr="00A46ADE">
        <w:t xml:space="preserve"> of the </w:t>
      </w:r>
      <w:r w:rsidR="00144448" w:rsidRPr="00A46ADE">
        <w:t xml:space="preserve">domestic and </w:t>
      </w:r>
      <w:r w:rsidRPr="00A46ADE">
        <w:t>family violence experience. Children have been given little opportunity to inform research agendas. As such, we cannot be confident that the information gathered and reported on reflects children’s own ideas of what</w:t>
      </w:r>
      <w:r w:rsidR="00804E19" w:rsidRPr="00A46ADE">
        <w:t xml:space="preserve"> they feel is the most important to them and their families.</w:t>
      </w:r>
      <w:r w:rsidRPr="00A46ADE">
        <w:t xml:space="preserve"> Further research </w:t>
      </w:r>
      <w:r w:rsidR="009160FD" w:rsidRPr="00A46ADE">
        <w:t xml:space="preserve">is necessary, that </w:t>
      </w:r>
      <w:r w:rsidR="0097177D" w:rsidRPr="00A46ADE">
        <w:t>facilitate</w:t>
      </w:r>
      <w:r w:rsidR="009160FD" w:rsidRPr="00A46ADE">
        <w:t>s</w:t>
      </w:r>
      <w:r w:rsidR="0097177D" w:rsidRPr="00A46ADE">
        <w:t xml:space="preserve"> </w:t>
      </w:r>
      <w:r w:rsidR="00804E19" w:rsidRPr="00A46ADE">
        <w:t xml:space="preserve">the </w:t>
      </w:r>
      <w:r w:rsidR="0097177D" w:rsidRPr="00A46ADE">
        <w:t xml:space="preserve">full and meaningful </w:t>
      </w:r>
      <w:r w:rsidR="00804E19" w:rsidRPr="00A46ADE">
        <w:t xml:space="preserve">participation of children throughout the research process, </w:t>
      </w:r>
      <w:r w:rsidRPr="00A46ADE">
        <w:t>start</w:t>
      </w:r>
      <w:r w:rsidR="00804E19" w:rsidRPr="00A46ADE">
        <w:t>ing</w:t>
      </w:r>
      <w:r w:rsidRPr="00A46ADE">
        <w:t xml:space="preserve"> from children’s understandings of </w:t>
      </w:r>
      <w:r w:rsidR="00144448" w:rsidRPr="00A46ADE">
        <w:t xml:space="preserve">domestic and </w:t>
      </w:r>
      <w:r w:rsidRPr="00A46ADE">
        <w:t xml:space="preserve">family violence, and </w:t>
      </w:r>
      <w:r w:rsidR="00CE3C0B" w:rsidRPr="00A46ADE">
        <w:t xml:space="preserve">which </w:t>
      </w:r>
      <w:r w:rsidRPr="00A46ADE">
        <w:t xml:space="preserve">asks them about their perceptions of the most critical aspects of the </w:t>
      </w:r>
      <w:r w:rsidR="00E466B5" w:rsidRPr="00A46ADE">
        <w:t>experience.</w:t>
      </w:r>
      <w:r w:rsidRPr="00A46ADE">
        <w:t xml:space="preserve"> </w:t>
      </w:r>
    </w:p>
    <w:p w14:paraId="14ACAA92" w14:textId="1A0B6915" w:rsidR="00167CC2" w:rsidRPr="00A46ADE" w:rsidRDefault="00167CC2" w:rsidP="002F4F70">
      <w:pPr>
        <w:pStyle w:val="ICPSNormal"/>
      </w:pPr>
      <w:r w:rsidRPr="00A46ADE">
        <w:t>Although ethical and methodological considerations may prohibit wider sampling, a reliance on recruiting children who</w:t>
      </w:r>
      <w:r w:rsidR="003912A8" w:rsidRPr="00A46ADE">
        <w:t>se parent</w:t>
      </w:r>
      <w:r w:rsidR="009160FD" w:rsidRPr="00A46ADE">
        <w:t xml:space="preserve">s have </w:t>
      </w:r>
      <w:r w:rsidRPr="00A46ADE">
        <w:t xml:space="preserve">accessed domestic and family violence </w:t>
      </w:r>
      <w:r w:rsidR="003912A8" w:rsidRPr="00A46ADE">
        <w:t xml:space="preserve">or homelessness </w:t>
      </w:r>
      <w:r w:rsidRPr="00A46ADE">
        <w:t xml:space="preserve">support services </w:t>
      </w:r>
      <w:r w:rsidR="003912A8" w:rsidRPr="00A46ADE">
        <w:t xml:space="preserve">is a </w:t>
      </w:r>
      <w:r w:rsidRPr="00A46ADE">
        <w:t>limitation to current knowledge. Children who have already accessed services, and who have had support to reflect on and make meaning of their experiences, may have differing experiences and understandings of domestic and family violence, and the support they</w:t>
      </w:r>
      <w:r w:rsidR="003912A8" w:rsidRPr="00A46ADE">
        <w:t xml:space="preserve"> need</w:t>
      </w:r>
      <w:r w:rsidRPr="00A46ADE">
        <w:t xml:space="preserve">, to their peers who have not accessed supports. </w:t>
      </w:r>
    </w:p>
    <w:p w14:paraId="3F186AE5" w14:textId="77777777" w:rsidR="00237866" w:rsidRPr="00A46ADE" w:rsidRDefault="00237866" w:rsidP="00237866">
      <w:pPr>
        <w:pStyle w:val="ICPSHeading4"/>
      </w:pPr>
      <w:r w:rsidRPr="00A46ADE">
        <w:t>Understanding what interventions are the most helpful</w:t>
      </w:r>
    </w:p>
    <w:p w14:paraId="26C9B473" w14:textId="170ADAA6" w:rsidR="000B678B" w:rsidRPr="00A46ADE" w:rsidRDefault="00CE4CCE" w:rsidP="002F4F70">
      <w:pPr>
        <w:pStyle w:val="ICPSNormal"/>
      </w:pPr>
      <w:r w:rsidRPr="00A46ADE">
        <w:t>Despite th</w:t>
      </w:r>
      <w:r w:rsidR="00167CC2" w:rsidRPr="00A46ADE">
        <w:t xml:space="preserve">e growing number of quantitative and qualitative </w:t>
      </w:r>
      <w:r w:rsidRPr="00A46ADE">
        <w:t>studies available, researchers were united in the</w:t>
      </w:r>
      <w:r w:rsidR="000A44B9" w:rsidRPr="00A46ADE">
        <w:t>ir calls for the n</w:t>
      </w:r>
      <w:r w:rsidRPr="00A46ADE">
        <w:t xml:space="preserve">eed to gather more evidence </w:t>
      </w:r>
      <w:r w:rsidR="00167CC2" w:rsidRPr="00A46ADE">
        <w:t xml:space="preserve">to </w:t>
      </w:r>
      <w:r w:rsidRPr="00A46ADE">
        <w:t xml:space="preserve">help inform policy and practice. </w:t>
      </w:r>
      <w:r w:rsidR="00167CC2" w:rsidRPr="00A46ADE">
        <w:t>Due to the limited nature of qualitative research</w:t>
      </w:r>
      <w:r w:rsidR="0074556F" w:rsidRPr="00A46ADE">
        <w:t>,</w:t>
      </w:r>
      <w:r w:rsidR="00167CC2" w:rsidRPr="00A46ADE">
        <w:t xml:space="preserve"> </w:t>
      </w:r>
      <w:r w:rsidR="00013D94" w:rsidRPr="00A46ADE">
        <w:t xml:space="preserve">the majority of </w:t>
      </w:r>
      <w:r w:rsidR="0074556F" w:rsidRPr="00A46ADE">
        <w:t xml:space="preserve">interventions available to </w:t>
      </w:r>
      <w:r w:rsidR="00013D94" w:rsidRPr="00A46ADE">
        <w:t xml:space="preserve">children and their families </w:t>
      </w:r>
      <w:r w:rsidR="000B678B" w:rsidRPr="00A46ADE">
        <w:t xml:space="preserve">have </w:t>
      </w:r>
      <w:r w:rsidR="00167CC2" w:rsidRPr="00A46ADE">
        <w:t>not been developed with a</w:t>
      </w:r>
      <w:r w:rsidR="000B678B" w:rsidRPr="00A46ADE">
        <w:t xml:space="preserve"> </w:t>
      </w:r>
      <w:r w:rsidR="00013D94" w:rsidRPr="00A46ADE">
        <w:t xml:space="preserve">good understanding of </w:t>
      </w:r>
      <w:r w:rsidR="000B678B" w:rsidRPr="00A46ADE">
        <w:t>children’s perspectives of their needs</w:t>
      </w:r>
      <w:r w:rsidR="000A44B9" w:rsidRPr="00A46ADE">
        <w:t xml:space="preserve"> (</w:t>
      </w:r>
      <w:r w:rsidR="0074556F" w:rsidRPr="00A46ADE">
        <w:t>Chanmugam, 2015</w:t>
      </w:r>
      <w:r w:rsidR="000A44B9" w:rsidRPr="00A46ADE">
        <w:t>)</w:t>
      </w:r>
      <w:r w:rsidR="000B678B" w:rsidRPr="00A46ADE">
        <w:t>.</w:t>
      </w:r>
      <w:r w:rsidR="006F63CC" w:rsidRPr="00A46ADE">
        <w:t xml:space="preserve"> </w:t>
      </w:r>
      <w:r w:rsidR="003912A8" w:rsidRPr="00A46ADE">
        <w:t xml:space="preserve">It is also critical </w:t>
      </w:r>
      <w:r w:rsidR="00167CC2" w:rsidRPr="00A46ADE">
        <w:t xml:space="preserve">for existing </w:t>
      </w:r>
      <w:r w:rsidRPr="00A46ADE">
        <w:t>interventions t</w:t>
      </w:r>
      <w:r w:rsidR="006F63CC" w:rsidRPr="00A46ADE">
        <w:t xml:space="preserve">o be subject to more </w:t>
      </w:r>
      <w:r w:rsidRPr="00A46ADE">
        <w:t>rigorous evaluations, which draw from children’s experiences</w:t>
      </w:r>
      <w:r w:rsidR="006F63CC" w:rsidRPr="00A46ADE">
        <w:t xml:space="preserve"> and views</w:t>
      </w:r>
      <w:r w:rsidRPr="00A46ADE">
        <w:t xml:space="preserve"> of </w:t>
      </w:r>
      <w:r w:rsidR="006F63CC" w:rsidRPr="00A46ADE">
        <w:t xml:space="preserve">the </w:t>
      </w:r>
      <w:r w:rsidRPr="00A46ADE">
        <w:t xml:space="preserve">support </w:t>
      </w:r>
      <w:r w:rsidR="006F63CC" w:rsidRPr="00A46ADE">
        <w:t>they have received</w:t>
      </w:r>
      <w:r w:rsidR="00167CC2" w:rsidRPr="00A46ADE">
        <w:t xml:space="preserve"> </w:t>
      </w:r>
      <w:r w:rsidR="000A44B9" w:rsidRPr="00A46ADE">
        <w:t>(</w:t>
      </w:r>
      <w:r w:rsidR="00073BAA" w:rsidRPr="00A46ADE">
        <w:t>Howarth et al., 2015)</w:t>
      </w:r>
      <w:r w:rsidR="006F63CC" w:rsidRPr="00A46ADE">
        <w:t>.</w:t>
      </w:r>
      <w:r w:rsidR="00167CC2" w:rsidRPr="00A46ADE">
        <w:t xml:space="preserve"> </w:t>
      </w:r>
      <w:r w:rsidR="000B678B" w:rsidRPr="00A46ADE">
        <w:t>Understanding exactly what works, how, why and for who</w:t>
      </w:r>
      <w:r w:rsidR="009160FD" w:rsidRPr="00A46ADE">
        <w:t>m</w:t>
      </w:r>
      <w:r w:rsidR="000B678B" w:rsidRPr="00A46ADE">
        <w:t xml:space="preserve"> </w:t>
      </w:r>
      <w:r w:rsidR="006F63CC" w:rsidRPr="00A46ADE">
        <w:t xml:space="preserve">is an agenda worth pursuing. </w:t>
      </w:r>
    </w:p>
    <w:p w14:paraId="231C70C7" w14:textId="77777777" w:rsidR="00237866" w:rsidRPr="00A46ADE" w:rsidRDefault="00237866" w:rsidP="00237866">
      <w:pPr>
        <w:pStyle w:val="ICPSHeading4"/>
      </w:pPr>
      <w:r w:rsidRPr="00A46ADE">
        <w:t>Little understanding of the experiences and needs of Australian children</w:t>
      </w:r>
    </w:p>
    <w:p w14:paraId="151F4355" w14:textId="6BD90B76" w:rsidR="003F15F7" w:rsidRPr="00A46ADE" w:rsidRDefault="00CE4CCE" w:rsidP="002F4F70">
      <w:pPr>
        <w:pStyle w:val="ICPSNormal"/>
      </w:pPr>
      <w:r w:rsidRPr="00A46ADE">
        <w:t>Only a few Australian studies were uncovered throughout the review</w:t>
      </w:r>
      <w:r w:rsidR="00515870" w:rsidRPr="00A46ADE">
        <w:t>.</w:t>
      </w:r>
      <w:r w:rsidR="005F7472" w:rsidRPr="00A46ADE">
        <w:t xml:space="preserve"> </w:t>
      </w:r>
      <w:r w:rsidR="00C62360" w:rsidRPr="00A46ADE">
        <w:t>No</w:t>
      </w:r>
      <w:r w:rsidR="00AE618F" w:rsidRPr="00A46ADE">
        <w:t xml:space="preserve">ne of the theses recovered in the searching were </w:t>
      </w:r>
      <w:r w:rsidR="00C62360" w:rsidRPr="00A46ADE">
        <w:t xml:space="preserve">conducted within Australian, and only four </w:t>
      </w:r>
      <w:r w:rsidR="00AE618F" w:rsidRPr="00A46ADE">
        <w:t xml:space="preserve">of the </w:t>
      </w:r>
      <w:r w:rsidR="00C62360" w:rsidRPr="00A46ADE">
        <w:t xml:space="preserve">reports which met the initial </w:t>
      </w:r>
      <w:r w:rsidR="00C62360" w:rsidRPr="00A46ADE">
        <w:lastRenderedPageBreak/>
        <w:t xml:space="preserve">inclusion criteria, were </w:t>
      </w:r>
      <w:r w:rsidR="00AE618F" w:rsidRPr="00A46ADE">
        <w:t>published in Australia. Only f</w:t>
      </w:r>
      <w:r w:rsidRPr="00A46ADE">
        <w:t xml:space="preserve">our Australian publications </w:t>
      </w:r>
      <w:r w:rsidR="00C62360" w:rsidRPr="00A46ADE">
        <w:t xml:space="preserve">(book chapters or journal articles) </w:t>
      </w:r>
      <w:r w:rsidRPr="00A46ADE">
        <w:t xml:space="preserve">were eligible for inclusion in the current review. Therefore, research is needed </w:t>
      </w:r>
      <w:r w:rsidR="005F7472" w:rsidRPr="00A46ADE">
        <w:t xml:space="preserve">to better inform </w:t>
      </w:r>
      <w:r w:rsidRPr="00A46ADE">
        <w:t xml:space="preserve">the </w:t>
      </w:r>
      <w:r w:rsidR="005F7472" w:rsidRPr="00A46ADE">
        <w:t xml:space="preserve">Australian </w:t>
      </w:r>
      <w:r w:rsidRPr="00A46ADE">
        <w:t xml:space="preserve">policy and practice context, and the </w:t>
      </w:r>
      <w:r w:rsidR="005F7472" w:rsidRPr="00A46ADE">
        <w:t xml:space="preserve">particular </w:t>
      </w:r>
      <w:r w:rsidRPr="00A46ADE">
        <w:t xml:space="preserve">circumstances of Australian children. This is </w:t>
      </w:r>
      <w:r w:rsidR="000B678B" w:rsidRPr="00A46ADE">
        <w:t xml:space="preserve">especially critical </w:t>
      </w:r>
      <w:r w:rsidR="005F7472" w:rsidRPr="00A46ADE">
        <w:t>so as to understand and respond to</w:t>
      </w:r>
      <w:r w:rsidR="009160FD" w:rsidRPr="00A46ADE">
        <w:t xml:space="preserve"> </w:t>
      </w:r>
      <w:r w:rsidR="000B678B" w:rsidRPr="00A46ADE">
        <w:t xml:space="preserve">the unique needs of </w:t>
      </w:r>
      <w:r w:rsidR="009160FD" w:rsidRPr="00A46ADE">
        <w:t xml:space="preserve">Indigenous </w:t>
      </w:r>
      <w:r w:rsidR="000B678B" w:rsidRPr="00A46ADE">
        <w:t>or culturally and linguisticall</w:t>
      </w:r>
      <w:r w:rsidRPr="00A46ADE">
        <w:t>y diverse children in Australia</w:t>
      </w:r>
      <w:r w:rsidR="005F7472" w:rsidRPr="00A46ADE">
        <w:t xml:space="preserve">. These groups </w:t>
      </w:r>
      <w:r w:rsidR="000B678B" w:rsidRPr="00A46ADE">
        <w:t>seem to have been neglected by researchers</w:t>
      </w:r>
      <w:r w:rsidRPr="00A46ADE">
        <w:t xml:space="preserve">. </w:t>
      </w:r>
    </w:p>
    <w:p w14:paraId="041EE54D" w14:textId="30AA891D" w:rsidR="00DF542F" w:rsidRPr="00A46ADE" w:rsidRDefault="000B4D38" w:rsidP="002F4F70">
      <w:pPr>
        <w:pStyle w:val="ICPSNormal"/>
      </w:pPr>
      <w:r w:rsidRPr="00A46ADE">
        <w:t xml:space="preserve">When </w:t>
      </w:r>
      <w:r w:rsidR="003F15F7" w:rsidRPr="00A46ADE">
        <w:t xml:space="preserve">they have been </w:t>
      </w:r>
      <w:r w:rsidRPr="00A46ADE">
        <w:t>included in research</w:t>
      </w:r>
      <w:r w:rsidR="00561337" w:rsidRPr="00A46ADE">
        <w:t xml:space="preserve"> overseas,</w:t>
      </w:r>
      <w:r w:rsidRPr="00A46ADE">
        <w:t xml:space="preserve"> it appears that children from minority or culturally diverse background</w:t>
      </w:r>
      <w:r w:rsidR="009160FD" w:rsidRPr="00A46ADE">
        <w:t>s</w:t>
      </w:r>
      <w:r w:rsidRPr="00A46ADE">
        <w:t xml:space="preserve"> </w:t>
      </w:r>
      <w:r w:rsidR="00435C32" w:rsidRPr="00A46ADE">
        <w:t xml:space="preserve">may </w:t>
      </w:r>
      <w:r w:rsidRPr="00A46ADE">
        <w:t xml:space="preserve">require </w:t>
      </w:r>
      <w:r w:rsidR="00435C32" w:rsidRPr="00A46ADE">
        <w:t xml:space="preserve">responses which incorporate understanding and sensitivity to their </w:t>
      </w:r>
      <w:r w:rsidR="005F7472" w:rsidRPr="00A46ADE">
        <w:t>distinctive</w:t>
      </w:r>
      <w:r w:rsidR="00435C32" w:rsidRPr="00A46ADE">
        <w:t xml:space="preserve"> challenges and additional stressors </w:t>
      </w:r>
      <w:r w:rsidRPr="00A46ADE">
        <w:t>(</w:t>
      </w:r>
      <w:r w:rsidR="00561337" w:rsidRPr="00A46ADE">
        <w:t xml:space="preserve">Aymer, 2008; </w:t>
      </w:r>
      <w:r w:rsidR="003F15F7" w:rsidRPr="00A46ADE">
        <w:t>Mullender</w:t>
      </w:r>
      <w:r w:rsidR="00103CF1" w:rsidRPr="00A46ADE">
        <w:t xml:space="preserve"> et</w:t>
      </w:r>
      <w:r w:rsidR="00F22817" w:rsidRPr="00A46ADE">
        <w:t xml:space="preserve"> al.</w:t>
      </w:r>
      <w:r w:rsidR="003F15F7" w:rsidRPr="00A46ADE">
        <w:t>, 2002</w:t>
      </w:r>
      <w:r w:rsidR="00435C32" w:rsidRPr="00A46ADE">
        <w:t>)</w:t>
      </w:r>
      <w:r w:rsidRPr="00A46ADE">
        <w:t>.</w:t>
      </w:r>
      <w:r w:rsidR="00435C32" w:rsidRPr="00A46ADE">
        <w:t xml:space="preserve"> </w:t>
      </w:r>
      <w:r w:rsidR="000B678B" w:rsidRPr="00A46ADE">
        <w:t xml:space="preserve">Bagshaw’s </w:t>
      </w:r>
      <w:r w:rsidR="003F15F7" w:rsidRPr="00A46ADE">
        <w:t>(2007</w:t>
      </w:r>
      <w:r w:rsidR="009160FD" w:rsidRPr="00A46ADE">
        <w:t xml:space="preserve">, p. </w:t>
      </w:r>
      <w:r w:rsidR="003F15F7" w:rsidRPr="00A46ADE">
        <w:t xml:space="preserve">451) </w:t>
      </w:r>
      <w:r w:rsidR="005F7472" w:rsidRPr="00A46ADE">
        <w:t xml:space="preserve">Australian </w:t>
      </w:r>
      <w:r w:rsidR="000B678B" w:rsidRPr="00A46ADE">
        <w:t>research</w:t>
      </w:r>
      <w:r w:rsidR="000A44B9" w:rsidRPr="00A46ADE">
        <w:t xml:space="preserve"> on children’s experiences of parental separation</w:t>
      </w:r>
      <w:r w:rsidR="00CE4CCE" w:rsidRPr="00A46ADE">
        <w:t xml:space="preserve"> </w:t>
      </w:r>
      <w:r w:rsidR="003F15F7" w:rsidRPr="00A46ADE">
        <w:t>supports this view</w:t>
      </w:r>
      <w:r w:rsidR="005F7472" w:rsidRPr="00A46ADE">
        <w:t>. She</w:t>
      </w:r>
      <w:r w:rsidR="003F15F7" w:rsidRPr="00A46ADE">
        <w:t xml:space="preserve"> also highlighted the “double jeopardy” that children</w:t>
      </w:r>
      <w:r w:rsidR="009160FD" w:rsidRPr="00A46ADE">
        <w:t xml:space="preserve"> with parents in same-sex relationships, or</w:t>
      </w:r>
      <w:r w:rsidR="003F15F7" w:rsidRPr="00A46ADE">
        <w:t xml:space="preserve"> from rural and remote areas, experience in Australia.</w:t>
      </w:r>
    </w:p>
    <w:p w14:paraId="304F7D10" w14:textId="5F70D53D" w:rsidR="000B678B" w:rsidRPr="00A46ADE" w:rsidRDefault="00E06BBE" w:rsidP="00E06BBE">
      <w:pPr>
        <w:pStyle w:val="ICPSHeading2"/>
      </w:pPr>
      <w:bookmarkStart w:id="47" w:name="_Toc479344378"/>
      <w:r w:rsidRPr="00A46ADE">
        <w:t xml:space="preserve">3.2 </w:t>
      </w:r>
      <w:r w:rsidR="00CE196E" w:rsidRPr="00A46ADE">
        <w:t>C</w:t>
      </w:r>
      <w:r w:rsidR="000B678B" w:rsidRPr="00A46ADE">
        <w:t xml:space="preserve">hildren’s </w:t>
      </w:r>
      <w:r w:rsidR="005D733A" w:rsidRPr="00A46ADE">
        <w:t xml:space="preserve">perceptions of their </w:t>
      </w:r>
      <w:r w:rsidR="000B678B" w:rsidRPr="00A46ADE">
        <w:t>experiences and needs</w:t>
      </w:r>
      <w:bookmarkEnd w:id="47"/>
      <w:r w:rsidR="000B678B" w:rsidRPr="00A46ADE">
        <w:t xml:space="preserve"> </w:t>
      </w:r>
    </w:p>
    <w:p w14:paraId="747D8A3A" w14:textId="77777777" w:rsidR="003D4EAE" w:rsidRPr="00A46ADE" w:rsidRDefault="00F556E0" w:rsidP="002F4F70">
      <w:pPr>
        <w:pStyle w:val="ICPSNormal"/>
      </w:pPr>
      <w:r w:rsidRPr="00A46ADE">
        <w:t>This</w:t>
      </w:r>
      <w:r w:rsidR="003D4EAE" w:rsidRPr="00A46ADE">
        <w:t xml:space="preserve"> </w:t>
      </w:r>
      <w:r w:rsidR="003B6918" w:rsidRPr="00A46ADE">
        <w:t xml:space="preserve">section of the </w:t>
      </w:r>
      <w:r w:rsidR="003D4EAE" w:rsidRPr="00A46ADE">
        <w:t xml:space="preserve">review </w:t>
      </w:r>
      <w:r w:rsidR="003B6918" w:rsidRPr="00A46ADE">
        <w:t>presents the meta-synthesis findings which answer the second research question:</w:t>
      </w:r>
    </w:p>
    <w:p w14:paraId="0F2CD4D9" w14:textId="77777777" w:rsidR="003D4EAE" w:rsidRPr="00A46ADE" w:rsidRDefault="003D4EAE" w:rsidP="00B203B6">
      <w:pPr>
        <w:pStyle w:val="ICPSQuote"/>
      </w:pPr>
      <w:r w:rsidRPr="00A46ADE">
        <w:t xml:space="preserve">What does this evidence tell us about children’s experiences and needs in relation to domestic and family violence? </w:t>
      </w:r>
    </w:p>
    <w:p w14:paraId="45EE5363" w14:textId="3C0147F4" w:rsidR="007F0CC3" w:rsidRPr="00A46ADE" w:rsidRDefault="00E06BBE" w:rsidP="00CE196E">
      <w:pPr>
        <w:pStyle w:val="ICPSHeading3"/>
      </w:pPr>
      <w:bookmarkStart w:id="48" w:name="_Toc479344379"/>
      <w:r w:rsidRPr="00A46ADE">
        <w:t xml:space="preserve">3.2.1 </w:t>
      </w:r>
      <w:r w:rsidR="00610EEB" w:rsidRPr="00A46ADE">
        <w:t>Introducing c</w:t>
      </w:r>
      <w:r w:rsidR="005F4503" w:rsidRPr="00A46ADE">
        <w:t>hildren’s</w:t>
      </w:r>
      <w:r w:rsidR="007F0CC3" w:rsidRPr="00A46ADE">
        <w:t xml:space="preserve"> </w:t>
      </w:r>
      <w:r w:rsidR="005F4503" w:rsidRPr="00A46ADE">
        <w:t xml:space="preserve">lived experience of </w:t>
      </w:r>
      <w:r w:rsidR="00144448" w:rsidRPr="00A46ADE">
        <w:t xml:space="preserve">domestic and </w:t>
      </w:r>
      <w:r w:rsidR="005F4503" w:rsidRPr="00A46ADE">
        <w:t>family violence</w:t>
      </w:r>
      <w:bookmarkEnd w:id="48"/>
    </w:p>
    <w:p w14:paraId="6301CC89" w14:textId="163A4F05" w:rsidR="00C1237F" w:rsidRPr="00A46ADE" w:rsidRDefault="00A43976" w:rsidP="002F4F70">
      <w:pPr>
        <w:pStyle w:val="ICPSNormal"/>
      </w:pPr>
      <w:r w:rsidRPr="00A46ADE">
        <w:t xml:space="preserve">A number of </w:t>
      </w:r>
      <w:r w:rsidR="009E6F79" w:rsidRPr="00A46ADE">
        <w:t xml:space="preserve">key themes </w:t>
      </w:r>
      <w:r w:rsidRPr="00A46ADE">
        <w:t xml:space="preserve">emerged from </w:t>
      </w:r>
      <w:r w:rsidR="009E6F79" w:rsidRPr="00A46ADE">
        <w:t xml:space="preserve">the meta-synthesis analysis which </w:t>
      </w:r>
      <w:r w:rsidR="00C1237F" w:rsidRPr="00A46ADE">
        <w:t>assists</w:t>
      </w:r>
      <w:r w:rsidR="009E6F79" w:rsidRPr="00A46ADE">
        <w:t xml:space="preserve"> us to understand how children </w:t>
      </w:r>
      <w:r w:rsidR="00610EEB" w:rsidRPr="00A46ADE">
        <w:t>perceive</w:t>
      </w:r>
      <w:r w:rsidR="009E6F79" w:rsidRPr="00A46ADE">
        <w:t xml:space="preserve"> the experience of </w:t>
      </w:r>
      <w:r w:rsidR="00F556E0" w:rsidRPr="00A46ADE">
        <w:t xml:space="preserve">domestic and </w:t>
      </w:r>
      <w:r w:rsidR="009E6F79" w:rsidRPr="00A46ADE">
        <w:t xml:space="preserve">family violence, and what aspects of this experience they consider to be significant. </w:t>
      </w:r>
      <w:r w:rsidR="007C3F9B" w:rsidRPr="00A46ADE">
        <w:t xml:space="preserve">Children’s descriptions highlighted the complex, isolating and enduring nature of </w:t>
      </w:r>
      <w:r w:rsidR="00144448" w:rsidRPr="00A46ADE">
        <w:t xml:space="preserve">domestic and </w:t>
      </w:r>
      <w:r w:rsidR="007C3F9B" w:rsidRPr="00A46ADE">
        <w:t xml:space="preserve">family violence. </w:t>
      </w:r>
    </w:p>
    <w:p w14:paraId="24FA71D9" w14:textId="4950BCD5" w:rsidR="005F47D7" w:rsidRPr="00A46ADE" w:rsidRDefault="007C3F9B" w:rsidP="002F4F70">
      <w:pPr>
        <w:pStyle w:val="ICPSNormal"/>
      </w:pPr>
      <w:r w:rsidRPr="00A46ADE">
        <w:t>Although the</w:t>
      </w:r>
      <w:r w:rsidR="00610EEB" w:rsidRPr="00A46ADE">
        <w:t xml:space="preserve"> themes</w:t>
      </w:r>
      <w:r w:rsidR="00B67D41" w:rsidRPr="00A46ADE">
        <w:t xml:space="preserve"> of complexity, isolation and the ongoing effects of violence, </w:t>
      </w:r>
      <w:r w:rsidR="00610EEB" w:rsidRPr="00A46ADE">
        <w:t>explored in detail below</w:t>
      </w:r>
      <w:r w:rsidR="00672DAE" w:rsidRPr="00A46ADE">
        <w:t>,</w:t>
      </w:r>
      <w:r w:rsidR="00610EEB" w:rsidRPr="00A46ADE">
        <w:t xml:space="preserve"> were </w:t>
      </w:r>
      <w:r w:rsidR="00435C32" w:rsidRPr="00A46ADE">
        <w:t xml:space="preserve">common </w:t>
      </w:r>
      <w:r w:rsidR="00610EEB" w:rsidRPr="00A46ADE">
        <w:t xml:space="preserve">across the </w:t>
      </w:r>
      <w:r w:rsidR="00672DAE" w:rsidRPr="00A46ADE">
        <w:t xml:space="preserve">reviewed </w:t>
      </w:r>
      <w:r w:rsidR="00B67D41" w:rsidRPr="00A46ADE">
        <w:t xml:space="preserve">publications </w:t>
      </w:r>
      <w:r w:rsidR="00281FB0" w:rsidRPr="00A46ADE">
        <w:t xml:space="preserve">there is also </w:t>
      </w:r>
      <w:r w:rsidRPr="00A46ADE">
        <w:t xml:space="preserve">diversity in </w:t>
      </w:r>
      <w:r w:rsidR="00610EEB" w:rsidRPr="00A46ADE">
        <w:t xml:space="preserve">the </w:t>
      </w:r>
      <w:r w:rsidRPr="00A46ADE">
        <w:t>experience</w:t>
      </w:r>
      <w:r w:rsidR="00610EEB" w:rsidRPr="00A46ADE">
        <w:t>s</w:t>
      </w:r>
      <w:r w:rsidRPr="00A46ADE">
        <w:t xml:space="preserve">, understandings, </w:t>
      </w:r>
      <w:r w:rsidR="005F47D7" w:rsidRPr="00A46ADE">
        <w:t xml:space="preserve">responses, </w:t>
      </w:r>
      <w:r w:rsidRPr="00A46ADE">
        <w:t>impacts and meaning</w:t>
      </w:r>
      <w:r w:rsidR="00610EEB" w:rsidRPr="00A46ADE">
        <w:t>s</w:t>
      </w:r>
      <w:r w:rsidR="005F47D7" w:rsidRPr="00A46ADE">
        <w:t xml:space="preserve"> related to</w:t>
      </w:r>
      <w:r w:rsidR="00610EEB" w:rsidRPr="00A46ADE">
        <w:t xml:space="preserve"> children</w:t>
      </w:r>
      <w:r w:rsidR="005F47D7" w:rsidRPr="00A46ADE">
        <w:t xml:space="preserve">’s experiences of </w:t>
      </w:r>
      <w:r w:rsidR="00F556E0" w:rsidRPr="00A46ADE">
        <w:t xml:space="preserve">domestic and </w:t>
      </w:r>
      <w:r w:rsidR="005F47D7" w:rsidRPr="00A46ADE">
        <w:t>family violence</w:t>
      </w:r>
      <w:r w:rsidR="00435C32" w:rsidRPr="00A46ADE">
        <w:t>,</w:t>
      </w:r>
      <w:r w:rsidR="005F47D7" w:rsidRPr="00A46ADE">
        <w:t xml:space="preserve"> within and across studies</w:t>
      </w:r>
      <w:r w:rsidR="00FF128A" w:rsidRPr="00A46ADE">
        <w:t xml:space="preserve">. </w:t>
      </w:r>
      <w:r w:rsidRPr="00A46ADE">
        <w:t xml:space="preserve">This, in itself, is worthy of being noted as a key theme, </w:t>
      </w:r>
      <w:r w:rsidR="00610EEB" w:rsidRPr="00A46ADE">
        <w:t>as</w:t>
      </w:r>
      <w:r w:rsidRPr="00A46ADE">
        <w:t xml:space="preserve"> </w:t>
      </w:r>
      <w:r w:rsidR="00610EEB" w:rsidRPr="00A46ADE">
        <w:t xml:space="preserve">researchers, </w:t>
      </w:r>
      <w:r w:rsidR="00914F5E" w:rsidRPr="00A46ADE">
        <w:t xml:space="preserve">and children themselves, </w:t>
      </w:r>
      <w:r w:rsidR="00610EEB" w:rsidRPr="00A46ADE">
        <w:t xml:space="preserve">continue to </w:t>
      </w:r>
      <w:r w:rsidRPr="00A46ADE">
        <w:t>stress the importance of understanding and respon</w:t>
      </w:r>
      <w:r w:rsidR="00610EEB" w:rsidRPr="00A46ADE">
        <w:t xml:space="preserve">ding to </w:t>
      </w:r>
      <w:r w:rsidR="00144448" w:rsidRPr="00A46ADE">
        <w:t xml:space="preserve">domestic and </w:t>
      </w:r>
      <w:r w:rsidR="00610EEB" w:rsidRPr="00A46ADE">
        <w:t>family violence in way</w:t>
      </w:r>
      <w:r w:rsidR="00CA2D07" w:rsidRPr="00A46ADE">
        <w:t>s</w:t>
      </w:r>
      <w:r w:rsidR="00610EEB" w:rsidRPr="00A46ADE">
        <w:t xml:space="preserve"> which can </w:t>
      </w:r>
      <w:r w:rsidRPr="00A46ADE">
        <w:t>account for</w:t>
      </w:r>
      <w:r w:rsidR="00610EEB" w:rsidRPr="00A46ADE">
        <w:t xml:space="preserve"> th</w:t>
      </w:r>
      <w:r w:rsidR="00914F5E" w:rsidRPr="00A46ADE">
        <w:t>eir</w:t>
      </w:r>
      <w:r w:rsidR="00610EEB" w:rsidRPr="00A46ADE">
        <w:t xml:space="preserve"> diversity</w:t>
      </w:r>
      <w:r w:rsidR="00914F5E" w:rsidRPr="00A46ADE">
        <w:t xml:space="preserve"> of experiences</w:t>
      </w:r>
      <w:r w:rsidR="00FF128A" w:rsidRPr="00A46ADE">
        <w:t xml:space="preserve"> and respond to their </w:t>
      </w:r>
      <w:r w:rsidR="00CA2D07" w:rsidRPr="00A46ADE">
        <w:t xml:space="preserve">individual </w:t>
      </w:r>
      <w:r w:rsidR="00FF128A" w:rsidRPr="00A46ADE">
        <w:t>needs</w:t>
      </w:r>
      <w:r w:rsidR="00435C32" w:rsidRPr="00A46ADE">
        <w:t xml:space="preserve"> (</w:t>
      </w:r>
      <w:r w:rsidR="00FF128A" w:rsidRPr="00A46ADE">
        <w:t>Buckley</w:t>
      </w:r>
      <w:r w:rsidR="00D528F0" w:rsidRPr="00A46ADE">
        <w:t xml:space="preserve">, Holt &amp; Whelan, </w:t>
      </w:r>
      <w:r w:rsidR="00FF128A" w:rsidRPr="00A46ADE">
        <w:t>2007; Chanmugam, 2015; McGee, 2000; Mullender</w:t>
      </w:r>
      <w:r w:rsidR="001017CC" w:rsidRPr="00A46ADE">
        <w:t xml:space="preserve"> et al.,</w:t>
      </w:r>
      <w:r w:rsidR="00FF128A" w:rsidRPr="00A46ADE">
        <w:t xml:space="preserve"> 2002; </w:t>
      </w:r>
      <w:r w:rsidR="001D757A" w:rsidRPr="00A46ADE">
        <w:t>Peled</w:t>
      </w:r>
      <w:r w:rsidR="00FF128A" w:rsidRPr="00A46ADE">
        <w:t xml:space="preserve"> 199</w:t>
      </w:r>
      <w:r w:rsidR="00F22817" w:rsidRPr="00A46ADE">
        <w:t>8</w:t>
      </w:r>
      <w:r w:rsidR="00435C32" w:rsidRPr="00A46ADE">
        <w:t>)</w:t>
      </w:r>
      <w:r w:rsidR="005F47D7" w:rsidRPr="00A46ADE">
        <w:t xml:space="preserve">. </w:t>
      </w:r>
    </w:p>
    <w:p w14:paraId="36EE4D53" w14:textId="29A63228" w:rsidR="00205C2F" w:rsidRPr="00A46ADE" w:rsidRDefault="005F47D7" w:rsidP="002F4F70">
      <w:pPr>
        <w:pStyle w:val="ICPSNormal"/>
      </w:pPr>
      <w:r w:rsidRPr="00A46ADE">
        <w:t>The factors which influence the divers</w:t>
      </w:r>
      <w:r w:rsidR="004259D8" w:rsidRPr="00A46ADE">
        <w:t xml:space="preserve">ity of </w:t>
      </w:r>
      <w:r w:rsidRPr="00A46ADE">
        <w:t xml:space="preserve">experiences and responses of children are yet to be well determined. </w:t>
      </w:r>
      <w:r w:rsidR="004259D8" w:rsidRPr="00A46ADE">
        <w:t xml:space="preserve">There are indications that those children who experience significant disruption may be at particular risk (Mullender et al., 2002). </w:t>
      </w:r>
      <w:r w:rsidR="00A264D5" w:rsidRPr="00A46ADE">
        <w:t>T</w:t>
      </w:r>
      <w:r w:rsidR="004259D8" w:rsidRPr="00A46ADE">
        <w:t xml:space="preserve">hose children who also have limited supports, resources and experience poverty and disadvantage can also feel a greater sense of hopelessness about being able to overcome the impacts of violence (Aymer, 2008). </w:t>
      </w:r>
      <w:r w:rsidR="00205C2F" w:rsidRPr="00A46ADE">
        <w:t xml:space="preserve">For children who were confronted with many types of disadvantage, a ‘loss of childhood’ (often used to describe the experience of children who have experienced domestic and family violence) also became loss of opportunity for their futures (Mudaly </w:t>
      </w:r>
      <w:r w:rsidR="00A264D5" w:rsidRPr="00A46ADE">
        <w:t xml:space="preserve">&amp; </w:t>
      </w:r>
      <w:r w:rsidR="00205C2F" w:rsidRPr="00A46ADE">
        <w:t>Tucci</w:t>
      </w:r>
      <w:r w:rsidR="00CA2D07" w:rsidRPr="00A46ADE">
        <w:t>, 2002</w:t>
      </w:r>
      <w:r w:rsidR="00F22817" w:rsidRPr="00A46ADE">
        <w:t>)</w:t>
      </w:r>
      <w:r w:rsidR="00205C2F" w:rsidRPr="00A46ADE">
        <w:t>.</w:t>
      </w:r>
    </w:p>
    <w:p w14:paraId="43FCD3D7" w14:textId="3B151A9F" w:rsidR="00ED094C" w:rsidRPr="00A46ADE" w:rsidRDefault="005F47D7" w:rsidP="002F4F70">
      <w:pPr>
        <w:pStyle w:val="ICPSNormal"/>
      </w:pPr>
      <w:r w:rsidRPr="00A46ADE">
        <w:t xml:space="preserve">This meta-synthesis found no </w:t>
      </w:r>
      <w:r w:rsidR="001017CC" w:rsidRPr="00A46ADE">
        <w:t>notable</w:t>
      </w:r>
      <w:r w:rsidRPr="00A46ADE">
        <w:t xml:space="preserve"> gender differences within or across studies.</w:t>
      </w:r>
      <w:r w:rsidR="007C3F9B" w:rsidRPr="00A46ADE">
        <w:t xml:space="preserve"> </w:t>
      </w:r>
      <w:r w:rsidRPr="00A46ADE">
        <w:t xml:space="preserve">The differing experiences and responses described by siblings living in the same house reinforce the difficulty of assuming common experiences, or determining the factors which </w:t>
      </w:r>
      <w:r w:rsidR="00F22817" w:rsidRPr="00A46ADE">
        <w:t xml:space="preserve">may </w:t>
      </w:r>
      <w:r w:rsidR="000B4D38" w:rsidRPr="00A46ADE">
        <w:t>delineate them</w:t>
      </w:r>
      <w:r w:rsidR="001017CC" w:rsidRPr="00A46ADE">
        <w:t xml:space="preserve"> (Mullender et al.,</w:t>
      </w:r>
      <w:r w:rsidR="00FF128A" w:rsidRPr="00A46ADE">
        <w:t xml:space="preserve"> 2002)</w:t>
      </w:r>
      <w:r w:rsidR="000B4D38" w:rsidRPr="00A46ADE">
        <w:t xml:space="preserve">. </w:t>
      </w:r>
      <w:r w:rsidR="00435C32" w:rsidRPr="00A46ADE">
        <w:t xml:space="preserve">Further to this, </w:t>
      </w:r>
      <w:r w:rsidR="00C50F69" w:rsidRPr="00A46ADE">
        <w:t xml:space="preserve">it was evident that </w:t>
      </w:r>
      <w:r w:rsidR="00F556E0" w:rsidRPr="00A46ADE">
        <w:t xml:space="preserve">even the </w:t>
      </w:r>
      <w:r w:rsidR="00ED094C" w:rsidRPr="00A46ADE">
        <w:t>same child c</w:t>
      </w:r>
      <w:r w:rsidR="000B4D38" w:rsidRPr="00A46ADE">
        <w:t xml:space="preserve">an </w:t>
      </w:r>
      <w:r w:rsidR="00ED094C" w:rsidRPr="00A46ADE">
        <w:t>react differently over time</w:t>
      </w:r>
      <w:r w:rsidR="001017CC" w:rsidRPr="00A46ADE">
        <w:t xml:space="preserve"> (Mullender</w:t>
      </w:r>
      <w:r w:rsidR="00F22817" w:rsidRPr="00A46ADE">
        <w:t>, Debbonaire, Hague, Kelly, &amp; Malos</w:t>
      </w:r>
      <w:r w:rsidR="001017CC" w:rsidRPr="00A46ADE">
        <w:t>,</w:t>
      </w:r>
      <w:r w:rsidR="00C50F69" w:rsidRPr="00A46ADE">
        <w:t xml:space="preserve"> 1998)</w:t>
      </w:r>
      <w:r w:rsidR="000B4D38" w:rsidRPr="00A46ADE">
        <w:t xml:space="preserve">. This diversity in experience reiterates the </w:t>
      </w:r>
      <w:r w:rsidR="000B4D38" w:rsidRPr="00A46ADE">
        <w:lastRenderedPageBreak/>
        <w:t xml:space="preserve">importance of </w:t>
      </w:r>
      <w:r w:rsidR="00ED094C" w:rsidRPr="00A46ADE">
        <w:t>seeking chi</w:t>
      </w:r>
      <w:r w:rsidR="000B4D38" w:rsidRPr="00A46ADE">
        <w:t xml:space="preserve">ldren’s perspectives, as gathering facts </w:t>
      </w:r>
      <w:r w:rsidR="00435C32" w:rsidRPr="00A46ADE">
        <w:t xml:space="preserve">alone from adults </w:t>
      </w:r>
      <w:r w:rsidR="000B4D38" w:rsidRPr="00A46ADE">
        <w:t xml:space="preserve">about </w:t>
      </w:r>
      <w:r w:rsidR="00435C32" w:rsidRPr="00A46ADE">
        <w:t xml:space="preserve">the </w:t>
      </w:r>
      <w:r w:rsidR="000B4D38" w:rsidRPr="00A46ADE">
        <w:t xml:space="preserve">violence </w:t>
      </w:r>
      <w:r w:rsidR="00435C32" w:rsidRPr="00A46ADE">
        <w:t xml:space="preserve">that is occurring </w:t>
      </w:r>
      <w:r w:rsidR="000B4D38" w:rsidRPr="00A46ADE">
        <w:t xml:space="preserve">allows us to assume little about </w:t>
      </w:r>
      <w:r w:rsidR="00ED094C" w:rsidRPr="00A46ADE">
        <w:t>child</w:t>
      </w:r>
      <w:r w:rsidR="000B4D38" w:rsidRPr="00A46ADE">
        <w:t xml:space="preserve">ren’s experiences and </w:t>
      </w:r>
      <w:r w:rsidR="00517C29" w:rsidRPr="00A46ADE">
        <w:t>unique needs</w:t>
      </w:r>
      <w:r w:rsidR="00ED094C" w:rsidRPr="00A46ADE">
        <w:t>.</w:t>
      </w:r>
    </w:p>
    <w:p w14:paraId="5557B1AD" w14:textId="77777777" w:rsidR="005F4503" w:rsidRPr="00A46ADE" w:rsidRDefault="001742D3" w:rsidP="005F4503">
      <w:pPr>
        <w:pStyle w:val="ICPSHeading4"/>
      </w:pPr>
      <w:r w:rsidRPr="00A46ADE">
        <w:t>The</w:t>
      </w:r>
      <w:r w:rsidR="00FF65E5" w:rsidRPr="00A46ADE">
        <w:t xml:space="preserve"> complex and</w:t>
      </w:r>
      <w:r w:rsidRPr="00A46ADE">
        <w:t xml:space="preserve"> </w:t>
      </w:r>
      <w:r w:rsidR="00EA12B1" w:rsidRPr="00A46ADE">
        <w:t>enduring</w:t>
      </w:r>
      <w:r w:rsidR="00A43976" w:rsidRPr="00A46ADE">
        <w:t xml:space="preserve"> nature of </w:t>
      </w:r>
      <w:r w:rsidR="00184DF6" w:rsidRPr="00A46ADE">
        <w:t xml:space="preserve">domestic and </w:t>
      </w:r>
      <w:r w:rsidR="00A43976" w:rsidRPr="00A46ADE">
        <w:t>family violence</w:t>
      </w:r>
    </w:p>
    <w:p w14:paraId="20481A22" w14:textId="2D96D252" w:rsidR="0023495B" w:rsidRPr="00A46ADE" w:rsidRDefault="00CF3F53" w:rsidP="002F4F70">
      <w:pPr>
        <w:pStyle w:val="ICPSNormal"/>
      </w:pPr>
      <w:r w:rsidRPr="00A46ADE">
        <w:t>C</w:t>
      </w:r>
      <w:r w:rsidR="00C50F69" w:rsidRPr="00A46ADE">
        <w:t xml:space="preserve">hildren’s descriptions of </w:t>
      </w:r>
      <w:r w:rsidR="00182B78" w:rsidRPr="00A46ADE">
        <w:t xml:space="preserve">the </w:t>
      </w:r>
      <w:r w:rsidR="000D13B7" w:rsidRPr="00A46ADE">
        <w:t xml:space="preserve">domestic and </w:t>
      </w:r>
      <w:r w:rsidR="00C50F69" w:rsidRPr="00A46ADE">
        <w:t xml:space="preserve">family violence </w:t>
      </w:r>
      <w:r w:rsidR="00182B78" w:rsidRPr="00A46ADE">
        <w:t xml:space="preserve">they experienced were often </w:t>
      </w:r>
      <w:r w:rsidR="00BA26F2" w:rsidRPr="00A46ADE">
        <w:t>detailed and vivid</w:t>
      </w:r>
      <w:r w:rsidR="00182B78" w:rsidRPr="00A46ADE">
        <w:t>; confirming that it was not uncommon for children to be pre</w:t>
      </w:r>
      <w:r w:rsidR="00BA26F2" w:rsidRPr="00A46ADE">
        <w:t xml:space="preserve">sent </w:t>
      </w:r>
      <w:r w:rsidR="00182B78" w:rsidRPr="00A46ADE">
        <w:t xml:space="preserve">in </w:t>
      </w:r>
      <w:r w:rsidR="0023495B" w:rsidRPr="00A46ADE">
        <w:t>the</w:t>
      </w:r>
      <w:r w:rsidR="00182B78" w:rsidRPr="00A46ADE">
        <w:t xml:space="preserve"> home </w:t>
      </w:r>
      <w:r w:rsidR="00BA26F2" w:rsidRPr="00A46ADE">
        <w:t>when violence occurred</w:t>
      </w:r>
      <w:r w:rsidR="000D13B7" w:rsidRPr="00A46ADE">
        <w:t xml:space="preserve"> and that many </w:t>
      </w:r>
      <w:r w:rsidR="00517C29" w:rsidRPr="00A46ADE">
        <w:t>children</w:t>
      </w:r>
      <w:r w:rsidR="000D13B7" w:rsidRPr="00A46ADE">
        <w:t xml:space="preserve"> had witnessed extreme violence</w:t>
      </w:r>
      <w:r w:rsidR="00BA26F2" w:rsidRPr="00A46ADE">
        <w:t xml:space="preserve">. </w:t>
      </w:r>
      <w:r w:rsidR="00182B78" w:rsidRPr="00A46ADE">
        <w:t>Alongside violent assaults, c</w:t>
      </w:r>
      <w:r w:rsidR="00BA26F2" w:rsidRPr="00A46ADE">
        <w:t xml:space="preserve">hildren also described a range of coercive </w:t>
      </w:r>
      <w:r w:rsidR="00182B78" w:rsidRPr="00A46ADE">
        <w:t xml:space="preserve">and </w:t>
      </w:r>
      <w:r w:rsidR="00BA26F2" w:rsidRPr="00A46ADE">
        <w:t xml:space="preserve">controlling behaviours that </w:t>
      </w:r>
      <w:r w:rsidR="00182B78" w:rsidRPr="00A46ADE">
        <w:t xml:space="preserve">constrained their lives and </w:t>
      </w:r>
      <w:r w:rsidR="00BA26F2" w:rsidRPr="00A46ADE">
        <w:t>caused much harm to them and their families (Katz 2016; Callaghan</w:t>
      </w:r>
      <w:r w:rsidR="00F22817" w:rsidRPr="00A46ADE">
        <w:t xml:space="preserve"> et al.,</w:t>
      </w:r>
      <w:r w:rsidR="00BA26F2" w:rsidRPr="00A46ADE">
        <w:t xml:space="preserve"> 2015). </w:t>
      </w:r>
      <w:r w:rsidR="00A021B8" w:rsidRPr="00A46ADE">
        <w:t>These behaviours often involved playing fam</w:t>
      </w:r>
      <w:r w:rsidR="0023495B" w:rsidRPr="00A46ADE">
        <w:t>ily members against each other</w:t>
      </w:r>
      <w:r w:rsidR="00667C0B" w:rsidRPr="00A46ADE">
        <w:t xml:space="preserve">, or </w:t>
      </w:r>
      <w:r w:rsidR="00E03F31" w:rsidRPr="00A46ADE">
        <w:t>coercing children to do certain things based on threats of violence against mothers</w:t>
      </w:r>
      <w:r w:rsidR="00517C29" w:rsidRPr="00A46ADE">
        <w:t xml:space="preserve"> </w:t>
      </w:r>
      <w:r w:rsidR="000A3CC5" w:rsidRPr="00A46ADE">
        <w:t>(McGee, 2000; Morris</w:t>
      </w:r>
      <w:r w:rsidR="00F22817" w:rsidRPr="00A46ADE">
        <w:t>, Humphreys, &amp; Hegarty,</w:t>
      </w:r>
      <w:r w:rsidR="000A3CC5" w:rsidRPr="00A46ADE">
        <w:t xml:space="preserve"> 2015)</w:t>
      </w:r>
      <w:r w:rsidR="00E03F31" w:rsidRPr="00A46ADE">
        <w:t xml:space="preserve">. These coercive and controlling behaviours also </w:t>
      </w:r>
      <w:r w:rsidR="008E7594" w:rsidRPr="00A46ADE">
        <w:t xml:space="preserve">acted to </w:t>
      </w:r>
      <w:r w:rsidR="0023495B" w:rsidRPr="00A46ADE">
        <w:t>regulate and restrict children’s movements and relationships both within and outside of their homes</w:t>
      </w:r>
      <w:r w:rsidR="00517C29" w:rsidRPr="00A46ADE">
        <w:t xml:space="preserve"> </w:t>
      </w:r>
      <w:r w:rsidR="000F09D6" w:rsidRPr="00A46ADE">
        <w:t>(Bagshaw, 2007; Berman, 2000; Katz, 2016</w:t>
      </w:r>
      <w:r w:rsidR="00517C29" w:rsidRPr="00A46ADE">
        <w:t>)</w:t>
      </w:r>
      <w:r w:rsidR="0023495B" w:rsidRPr="00A46ADE">
        <w:t xml:space="preserve">. </w:t>
      </w:r>
    </w:p>
    <w:p w14:paraId="091F4D7E" w14:textId="195ADE93" w:rsidR="00FF7DCD" w:rsidRPr="00A46ADE" w:rsidRDefault="00A264D5" w:rsidP="002F4F70">
      <w:pPr>
        <w:pStyle w:val="ICPSNormal"/>
      </w:pPr>
      <w:r w:rsidRPr="00A46ADE">
        <w:t>A</w:t>
      </w:r>
      <w:r w:rsidR="007C105C" w:rsidRPr="00A46ADE">
        <w:t>lmost al</w:t>
      </w:r>
      <w:r w:rsidR="000A3CC5" w:rsidRPr="00A46ADE">
        <w:t>l of the children</w:t>
      </w:r>
      <w:r w:rsidRPr="00A46ADE">
        <w:t xml:space="preserve"> in the publications</w:t>
      </w:r>
      <w:r w:rsidR="000A3CC5" w:rsidRPr="00A46ADE">
        <w:t xml:space="preserve"> were aware </w:t>
      </w:r>
      <w:r w:rsidR="00190427" w:rsidRPr="00A46ADE">
        <w:t xml:space="preserve">of the violence which was happening in their homes </w:t>
      </w:r>
      <w:r w:rsidR="000A3CC5" w:rsidRPr="00A46ADE">
        <w:t xml:space="preserve">and </w:t>
      </w:r>
      <w:r w:rsidR="00190427" w:rsidRPr="00A46ADE">
        <w:t xml:space="preserve">were </w:t>
      </w:r>
      <w:r w:rsidR="008E7594" w:rsidRPr="00A46ADE">
        <w:t>intimately involved</w:t>
      </w:r>
      <w:r w:rsidR="009456DB" w:rsidRPr="00A46ADE">
        <w:t>. I</w:t>
      </w:r>
      <w:r w:rsidR="008E7594" w:rsidRPr="00A46ADE">
        <w:t xml:space="preserve">t was </w:t>
      </w:r>
      <w:r w:rsidR="009456DB" w:rsidRPr="00A46ADE">
        <w:t xml:space="preserve">also </w:t>
      </w:r>
      <w:r w:rsidR="008E7594" w:rsidRPr="00A46ADE">
        <w:t xml:space="preserve">not uncommon for children themselves to be </w:t>
      </w:r>
      <w:r w:rsidR="00FF7DCD" w:rsidRPr="00A46ADE">
        <w:t xml:space="preserve">direct victims of </w:t>
      </w:r>
      <w:r w:rsidR="00184DF6" w:rsidRPr="00A46ADE">
        <w:t xml:space="preserve">physical, emotional and sexual </w:t>
      </w:r>
      <w:r w:rsidR="00FF7DCD" w:rsidRPr="00A46ADE">
        <w:t>abuse within their homes</w:t>
      </w:r>
      <w:r w:rsidR="00184DF6" w:rsidRPr="00A46ADE">
        <w:t xml:space="preserve"> (Berman</w:t>
      </w:r>
      <w:r w:rsidR="00103CF1" w:rsidRPr="00A46ADE">
        <w:t>,</w:t>
      </w:r>
      <w:r w:rsidR="00184DF6" w:rsidRPr="00A46ADE">
        <w:t xml:space="preserve"> 2000; </w:t>
      </w:r>
      <w:r w:rsidR="00561337" w:rsidRPr="00A46ADE">
        <w:t>Georgsson et al</w:t>
      </w:r>
      <w:r w:rsidR="000A3CC5" w:rsidRPr="00A46ADE">
        <w:t>.,</w:t>
      </w:r>
      <w:r w:rsidR="00561337" w:rsidRPr="00A46ADE">
        <w:t xml:space="preserve"> 2011; </w:t>
      </w:r>
      <w:r w:rsidR="00576188" w:rsidRPr="00A46ADE">
        <w:t xml:space="preserve">McGee, 2000; Mullender </w:t>
      </w:r>
      <w:r w:rsidR="000A3CC5" w:rsidRPr="00A46ADE">
        <w:t xml:space="preserve">et al., </w:t>
      </w:r>
      <w:r w:rsidR="00576188" w:rsidRPr="00A46ADE">
        <w:t>2002</w:t>
      </w:r>
      <w:r w:rsidR="00184DF6" w:rsidRPr="00A46ADE">
        <w:t>).</w:t>
      </w:r>
      <w:r w:rsidR="00FF7DCD" w:rsidRPr="00A46ADE">
        <w:t xml:space="preserve"> </w:t>
      </w:r>
      <w:r w:rsidR="008C77BD" w:rsidRPr="00A46ADE">
        <w:t xml:space="preserve">Children who had not </w:t>
      </w:r>
      <w:r w:rsidR="00D91063" w:rsidRPr="00A46ADE">
        <w:t xml:space="preserve">yet </w:t>
      </w:r>
      <w:r w:rsidR="008C77BD" w:rsidRPr="00A46ADE">
        <w:t xml:space="preserve">become direct victims were </w:t>
      </w:r>
      <w:r w:rsidR="00FF7DCD" w:rsidRPr="00A46ADE">
        <w:t>o</w:t>
      </w:r>
      <w:r w:rsidR="00D91063" w:rsidRPr="00A46ADE">
        <w:t xml:space="preserve">ften very frightened </w:t>
      </w:r>
      <w:r w:rsidR="00FF7DCD" w:rsidRPr="00A46ADE">
        <w:t>that they could be p</w:t>
      </w:r>
      <w:r w:rsidR="008C77BD" w:rsidRPr="00A46ADE">
        <w:t>hysically abused by the perpetrators of the violence in their homes</w:t>
      </w:r>
      <w:r w:rsidR="00E03F31" w:rsidRPr="00A46ADE">
        <w:t>, and maybe even killed</w:t>
      </w:r>
      <w:r w:rsidR="008C77BD" w:rsidRPr="00A46ADE">
        <w:t xml:space="preserve"> </w:t>
      </w:r>
      <w:r w:rsidR="00FF7DCD" w:rsidRPr="00A46ADE">
        <w:t xml:space="preserve">(see </w:t>
      </w:r>
      <w:r w:rsidR="00E22C57" w:rsidRPr="00A46ADE">
        <w:t>Georgsson</w:t>
      </w:r>
      <w:r w:rsidR="000A3CC5" w:rsidRPr="00A46ADE">
        <w:t xml:space="preserve"> et al., </w:t>
      </w:r>
      <w:r w:rsidR="00E22C57" w:rsidRPr="00A46ADE">
        <w:t xml:space="preserve">2011; McGee, 2000; </w:t>
      </w:r>
      <w:r w:rsidR="00FF7DCD" w:rsidRPr="00A46ADE">
        <w:t>Peled</w:t>
      </w:r>
      <w:r w:rsidR="00576188" w:rsidRPr="00A46ADE">
        <w:t xml:space="preserve"> 199</w:t>
      </w:r>
      <w:r w:rsidR="00F22817" w:rsidRPr="00A46ADE">
        <w:t>8</w:t>
      </w:r>
      <w:r w:rsidR="00FF7DCD" w:rsidRPr="00A46ADE">
        <w:t>)</w:t>
      </w:r>
      <w:r w:rsidR="00184DF6" w:rsidRPr="00A46ADE">
        <w:t xml:space="preserve">. </w:t>
      </w:r>
    </w:p>
    <w:p w14:paraId="10EC84A9" w14:textId="06AB5D5D" w:rsidR="00600B21" w:rsidRPr="00A46ADE" w:rsidRDefault="00956A28" w:rsidP="002F4F70">
      <w:pPr>
        <w:pStyle w:val="ICPSNormal"/>
      </w:pPr>
      <w:r w:rsidRPr="00A46ADE">
        <w:t>The very</w:t>
      </w:r>
      <w:r w:rsidR="00042680" w:rsidRPr="00A46ADE">
        <w:t xml:space="preserve"> brief description</w:t>
      </w:r>
      <w:r w:rsidRPr="00A46ADE">
        <w:t xml:space="preserve"> of domestic and family violence provided here indicates that</w:t>
      </w:r>
      <w:r w:rsidR="00042680" w:rsidRPr="00A46ADE">
        <w:t xml:space="preserve"> domestic and family violence can take many forms. Due to this complexity, it often took children time to </w:t>
      </w:r>
      <w:r w:rsidR="004F7F6F" w:rsidRPr="00A46ADE">
        <w:t xml:space="preserve">gradually </w:t>
      </w:r>
      <w:r w:rsidR="00042680" w:rsidRPr="00A46ADE">
        <w:t>develop accurate and nuanced understandings of what was happening in their homes</w:t>
      </w:r>
      <w:r w:rsidR="004758B5" w:rsidRPr="00A46ADE">
        <w:t>, and attempt to</w:t>
      </w:r>
      <w:r w:rsidR="00B54815" w:rsidRPr="00A46ADE">
        <w:t xml:space="preserve"> </w:t>
      </w:r>
      <w:r w:rsidR="00042680" w:rsidRPr="00A46ADE">
        <w:t>make sense of it</w:t>
      </w:r>
      <w:r w:rsidR="000A3CC5" w:rsidRPr="00A46ADE">
        <w:t xml:space="preserve"> (</w:t>
      </w:r>
      <w:r w:rsidR="00190427" w:rsidRPr="00A46ADE">
        <w:t>Aymer, 2008; Mullender et al., 2002</w:t>
      </w:r>
      <w:r w:rsidR="000A3CC5" w:rsidRPr="00A46ADE">
        <w:t>)</w:t>
      </w:r>
      <w:r w:rsidR="00042680" w:rsidRPr="00A46ADE">
        <w:t xml:space="preserve">. </w:t>
      </w:r>
      <w:r w:rsidR="00600B21" w:rsidRPr="00A46ADE">
        <w:t xml:space="preserve">Sometimes the </w:t>
      </w:r>
      <w:r w:rsidR="00190427" w:rsidRPr="00A46ADE">
        <w:t>violence was so</w:t>
      </w:r>
      <w:r w:rsidR="00600B21" w:rsidRPr="00A46ADE">
        <w:t xml:space="preserve"> unpredictable and extreme that it was very difficult for children to make any sense of it at all. The description offered </w:t>
      </w:r>
      <w:r w:rsidR="00103CF1" w:rsidRPr="00A46ADE">
        <w:t xml:space="preserve">in Overlien’s (2013, p </w:t>
      </w:r>
      <w:r w:rsidR="001E0E04" w:rsidRPr="00A46ADE">
        <w:t>281</w:t>
      </w:r>
      <w:r w:rsidR="00517C29" w:rsidRPr="00A46ADE">
        <w:t xml:space="preserve">) study </w:t>
      </w:r>
      <w:r w:rsidR="00600B21" w:rsidRPr="00A46ADE">
        <w:t xml:space="preserve">by one of the child participants of her father’s violence being </w:t>
      </w:r>
      <w:r w:rsidR="00600B21" w:rsidRPr="00A46ADE">
        <w:rPr>
          <w:i/>
        </w:rPr>
        <w:t>“dangerous madness”</w:t>
      </w:r>
      <w:r w:rsidR="00600B21" w:rsidRPr="00A46ADE">
        <w:t xml:space="preserve"> exemplifies this. </w:t>
      </w:r>
    </w:p>
    <w:p w14:paraId="5CAA0F79" w14:textId="16DBDB4B" w:rsidR="00042680" w:rsidRPr="00A46ADE" w:rsidRDefault="00956A28" w:rsidP="002F4F70">
      <w:pPr>
        <w:pStyle w:val="ICPSNormal"/>
      </w:pPr>
      <w:r w:rsidRPr="00A46ADE">
        <w:t>S</w:t>
      </w:r>
      <w:r w:rsidR="00B54815" w:rsidRPr="00A46ADE">
        <w:t xml:space="preserve">ome </w:t>
      </w:r>
      <w:r w:rsidR="00600B21" w:rsidRPr="00A46ADE">
        <w:t xml:space="preserve">other </w:t>
      </w:r>
      <w:r w:rsidR="00B54815" w:rsidRPr="00A46ADE">
        <w:t xml:space="preserve">children had </w:t>
      </w:r>
      <w:r w:rsidR="004F7F6F" w:rsidRPr="00A46ADE">
        <w:t xml:space="preserve">remained confused or unsure about what was occurring, </w:t>
      </w:r>
      <w:r w:rsidR="00B54815" w:rsidRPr="00A46ADE">
        <w:t xml:space="preserve">until they had left home and the extent of the violence was explained to them. Many </w:t>
      </w:r>
      <w:r w:rsidR="00042680" w:rsidRPr="00A46ADE">
        <w:t>children appeared to initially describe</w:t>
      </w:r>
      <w:r w:rsidR="00E22C57" w:rsidRPr="00A46ADE">
        <w:t xml:space="preserve"> the violence </w:t>
      </w:r>
      <w:r w:rsidR="00042680" w:rsidRPr="00A46ADE">
        <w:t xml:space="preserve">in their home </w:t>
      </w:r>
      <w:r w:rsidR="00E22C57" w:rsidRPr="00A46ADE">
        <w:t xml:space="preserve">as </w:t>
      </w:r>
      <w:r w:rsidR="00CF3F53" w:rsidRPr="00A46ADE">
        <w:t>“</w:t>
      </w:r>
      <w:r w:rsidR="00E22C57" w:rsidRPr="00A46ADE">
        <w:t>fights</w:t>
      </w:r>
      <w:r w:rsidR="00CF3F53" w:rsidRPr="00A46ADE">
        <w:t>”</w:t>
      </w:r>
      <w:r w:rsidR="009456DB" w:rsidRPr="00A46ADE">
        <w:t xml:space="preserve"> </w:t>
      </w:r>
      <w:r w:rsidR="00E22C57" w:rsidRPr="00A46ADE">
        <w:t xml:space="preserve">or </w:t>
      </w:r>
      <w:r w:rsidR="00CF3F53" w:rsidRPr="00A46ADE">
        <w:t>“</w:t>
      </w:r>
      <w:r w:rsidR="00E22C57" w:rsidRPr="00A46ADE">
        <w:t>arguments</w:t>
      </w:r>
      <w:r w:rsidR="004F7F6F" w:rsidRPr="00A46ADE">
        <w:t>”</w:t>
      </w:r>
      <w:r w:rsidR="00B54815" w:rsidRPr="00A46ADE">
        <w:t>,</w:t>
      </w:r>
      <w:r w:rsidR="004F7F6F" w:rsidRPr="00A46ADE">
        <w:t xml:space="preserve"> until they realised it was something more </w:t>
      </w:r>
      <w:r w:rsidR="00B54815" w:rsidRPr="00A46ADE">
        <w:t xml:space="preserve">serious </w:t>
      </w:r>
      <w:r w:rsidR="004F7F6F" w:rsidRPr="00A46ADE">
        <w:t xml:space="preserve">and </w:t>
      </w:r>
      <w:r w:rsidR="00B54815" w:rsidRPr="00A46ADE">
        <w:t xml:space="preserve">was actually </w:t>
      </w:r>
      <w:r w:rsidR="004F7F6F" w:rsidRPr="00A46ADE">
        <w:t>more indicative of abuse being directed from one parent to the other</w:t>
      </w:r>
      <w:r w:rsidR="002C738B" w:rsidRPr="00A46ADE">
        <w:t xml:space="preserve"> </w:t>
      </w:r>
      <w:r w:rsidR="002248A4" w:rsidRPr="00A46ADE">
        <w:t>(Berman, 2000; Mullender et al., 2002; Peled, 1998).</w:t>
      </w:r>
      <w:r w:rsidR="004F7F6F" w:rsidRPr="00A46ADE">
        <w:t xml:space="preserve"> </w:t>
      </w:r>
    </w:p>
    <w:p w14:paraId="03208B1F" w14:textId="6ED530E2" w:rsidR="001E0E04" w:rsidRPr="00A46ADE" w:rsidRDefault="009456DB" w:rsidP="002F4F70">
      <w:pPr>
        <w:pStyle w:val="ICPSNormal"/>
      </w:pPr>
      <w:r w:rsidRPr="00A46ADE">
        <w:t>Over time, mo</w:t>
      </w:r>
      <w:r w:rsidR="00B54815" w:rsidRPr="00A46ADE">
        <w:t xml:space="preserve">st children </w:t>
      </w:r>
      <w:r w:rsidRPr="00A46ADE">
        <w:t>d</w:t>
      </w:r>
      <w:r w:rsidR="00B54815" w:rsidRPr="00A46ADE">
        <w:t>evelop</w:t>
      </w:r>
      <w:r w:rsidRPr="00A46ADE">
        <w:t>ed</w:t>
      </w:r>
      <w:r w:rsidR="00B54815" w:rsidRPr="00A46ADE">
        <w:t xml:space="preserve"> sophisticated understandings of </w:t>
      </w:r>
      <w:r w:rsidR="00956A28" w:rsidRPr="00A46ADE">
        <w:t xml:space="preserve">the </w:t>
      </w:r>
      <w:r w:rsidR="00B54815" w:rsidRPr="00A46ADE">
        <w:t xml:space="preserve">violence, </w:t>
      </w:r>
      <w:r w:rsidR="007C105C" w:rsidRPr="00A46ADE">
        <w:t xml:space="preserve">as their </w:t>
      </w:r>
      <w:r w:rsidR="00956A28" w:rsidRPr="00A46ADE">
        <w:t>awareness of the violence and</w:t>
      </w:r>
      <w:r w:rsidR="00B54815" w:rsidRPr="00A46ADE">
        <w:t xml:space="preserve"> </w:t>
      </w:r>
      <w:r w:rsidR="00F556E0" w:rsidRPr="00A46ADE">
        <w:t xml:space="preserve">the impacts of it, and ways of managing or coping </w:t>
      </w:r>
      <w:r w:rsidR="001E0E04" w:rsidRPr="00A46ADE">
        <w:t>were built and adapted</w:t>
      </w:r>
      <w:r w:rsidR="00182B78" w:rsidRPr="00A46ADE">
        <w:t>.</w:t>
      </w:r>
      <w:r w:rsidR="006F480C" w:rsidRPr="00A46ADE">
        <w:t xml:space="preserve"> </w:t>
      </w:r>
      <w:r w:rsidR="00401F18" w:rsidRPr="00A46ADE">
        <w:t xml:space="preserve">Some researchers attributed </w:t>
      </w:r>
      <w:r w:rsidR="007C105C" w:rsidRPr="00A46ADE">
        <w:t>children’s developing understandings</w:t>
      </w:r>
      <w:r w:rsidR="00B54815" w:rsidRPr="00A46ADE">
        <w:t xml:space="preserve"> </w:t>
      </w:r>
      <w:r w:rsidR="00401F18" w:rsidRPr="00A46ADE">
        <w:t xml:space="preserve">to age, with older children having more developed understandings than younger children (Mullender </w:t>
      </w:r>
      <w:r w:rsidR="00190427" w:rsidRPr="00A46ADE">
        <w:t xml:space="preserve">et al., </w:t>
      </w:r>
      <w:r w:rsidR="00401F18" w:rsidRPr="00A46ADE">
        <w:t>1998), whilst others pointed to situational aspects. For example, Peled (199</w:t>
      </w:r>
      <w:r w:rsidR="00037A4D" w:rsidRPr="00A46ADE">
        <w:t>8</w:t>
      </w:r>
      <w:r w:rsidR="00401F18" w:rsidRPr="00A46ADE">
        <w:t>) developed a phased model which i</w:t>
      </w:r>
      <w:r w:rsidR="00B54815" w:rsidRPr="00A46ADE">
        <w:t>ncluded major transition points</w:t>
      </w:r>
      <w:r w:rsidR="00401F18" w:rsidRPr="00A46ADE">
        <w:t xml:space="preserve"> </w:t>
      </w:r>
      <w:r w:rsidR="001E0E04" w:rsidRPr="00A46ADE">
        <w:t>to explain</w:t>
      </w:r>
      <w:r w:rsidR="00401F18" w:rsidRPr="00A46ADE">
        <w:t xml:space="preserve"> </w:t>
      </w:r>
      <w:r w:rsidR="00CA2D07" w:rsidRPr="00A46ADE">
        <w:t xml:space="preserve">how </w:t>
      </w:r>
      <w:r w:rsidR="00401F18" w:rsidRPr="00A46ADE">
        <w:t xml:space="preserve">important changes in children’s understandings occur </w:t>
      </w:r>
      <w:r w:rsidR="00CA2D07" w:rsidRPr="00A46ADE">
        <w:t xml:space="preserve">from </w:t>
      </w:r>
      <w:r w:rsidR="00401F18" w:rsidRPr="00A46ADE">
        <w:t xml:space="preserve">when they witness their first violent act, or when the violence is publicly confronted. </w:t>
      </w:r>
      <w:r w:rsidR="002248A4" w:rsidRPr="00A46ADE">
        <w:t>The meta-synthesis revealed that a</w:t>
      </w:r>
      <w:r w:rsidR="005C7EEA" w:rsidRPr="00A46ADE">
        <w:t xml:space="preserve">lthough there may </w:t>
      </w:r>
      <w:r w:rsidR="00190427" w:rsidRPr="00A46ADE">
        <w:t>be</w:t>
      </w:r>
      <w:r w:rsidR="005C7EEA" w:rsidRPr="00A46ADE">
        <w:t xml:space="preserve"> </w:t>
      </w:r>
      <w:r w:rsidR="00190427" w:rsidRPr="00A46ADE">
        <w:t>critical incidents which change</w:t>
      </w:r>
      <w:r w:rsidR="005C7EEA" w:rsidRPr="00A46ADE">
        <w:t xml:space="preserve"> children’s awareness and understandings of the violence, the complexity, diversity and unpredictability inherent within children’s experiences of domestic and family violence </w:t>
      </w:r>
      <w:r w:rsidR="00956A28" w:rsidRPr="00A46ADE">
        <w:t>make</w:t>
      </w:r>
      <w:r w:rsidR="005C7EEA" w:rsidRPr="00A46ADE">
        <w:t xml:space="preserve"> it very difficult to develop definitive models to explain children’s experiences. </w:t>
      </w:r>
    </w:p>
    <w:p w14:paraId="1285E8E6" w14:textId="7BCCF580" w:rsidR="0001435F" w:rsidRPr="00A46ADE" w:rsidRDefault="00190427" w:rsidP="002F4F70">
      <w:pPr>
        <w:pStyle w:val="ICPSNormal"/>
      </w:pPr>
      <w:r w:rsidRPr="00A46ADE">
        <w:t xml:space="preserve">Regardless of the differences which existed and whether the children described the violence as being </w:t>
      </w:r>
      <w:r w:rsidRPr="00A46ADE">
        <w:rPr>
          <w:i/>
        </w:rPr>
        <w:t>“subtle and insidious [or] explicit and explosive”</w:t>
      </w:r>
      <w:r w:rsidRPr="00A46ADE">
        <w:t xml:space="preserve">, the unifying theme across children and across studies was that </w:t>
      </w:r>
      <w:r w:rsidRPr="00A46ADE">
        <w:rPr>
          <w:i/>
        </w:rPr>
        <w:t>“it was always there”</w:t>
      </w:r>
      <w:r w:rsidRPr="00A46ADE">
        <w:t xml:space="preserve"> (Berman, 2000</w:t>
      </w:r>
      <w:r w:rsidR="00103CF1" w:rsidRPr="00A46ADE">
        <w:t>, p</w:t>
      </w:r>
      <w:r w:rsidR="00985B80" w:rsidRPr="00A46ADE">
        <w:t>.</w:t>
      </w:r>
      <w:r w:rsidR="00103CF1" w:rsidRPr="00A46ADE">
        <w:t xml:space="preserve"> </w:t>
      </w:r>
      <w:r w:rsidR="00B81085" w:rsidRPr="00A46ADE">
        <w:t>117</w:t>
      </w:r>
      <w:r w:rsidRPr="00A46ADE">
        <w:t xml:space="preserve">). </w:t>
      </w:r>
      <w:r w:rsidR="001E0E04" w:rsidRPr="00A46ADE">
        <w:t>The</w:t>
      </w:r>
      <w:r w:rsidR="005C7EEA" w:rsidRPr="00A46ADE">
        <w:t xml:space="preserve"> </w:t>
      </w:r>
      <w:r w:rsidR="00667C0B" w:rsidRPr="00A46ADE">
        <w:t xml:space="preserve">relentless, </w:t>
      </w:r>
      <w:r w:rsidR="002248A4" w:rsidRPr="00A46ADE">
        <w:t xml:space="preserve">constant and </w:t>
      </w:r>
      <w:r w:rsidR="006F480C" w:rsidRPr="00A46ADE">
        <w:t xml:space="preserve">enduring </w:t>
      </w:r>
      <w:r w:rsidR="00BA26F2" w:rsidRPr="00A46ADE">
        <w:t xml:space="preserve">presence </w:t>
      </w:r>
      <w:r w:rsidR="005C7EEA" w:rsidRPr="00A46ADE">
        <w:t xml:space="preserve">which domestic and family violence had </w:t>
      </w:r>
      <w:r w:rsidR="007E2FC1" w:rsidRPr="00A46ADE">
        <w:t xml:space="preserve">in children’s lives – </w:t>
      </w:r>
      <w:r w:rsidRPr="00A46ADE">
        <w:t xml:space="preserve">in terms of </w:t>
      </w:r>
      <w:r w:rsidR="007E2FC1" w:rsidRPr="00A46ADE">
        <w:t xml:space="preserve">both the acts </w:t>
      </w:r>
      <w:r w:rsidRPr="00A46ADE">
        <w:t xml:space="preserve">of violence </w:t>
      </w:r>
      <w:r w:rsidR="007E2FC1" w:rsidRPr="00A46ADE">
        <w:t xml:space="preserve">and </w:t>
      </w:r>
      <w:r w:rsidR="002248A4" w:rsidRPr="00A46ADE">
        <w:lastRenderedPageBreak/>
        <w:t xml:space="preserve">the </w:t>
      </w:r>
      <w:r w:rsidR="007E2FC1" w:rsidRPr="00A46ADE">
        <w:t xml:space="preserve">psychological consequences of it </w:t>
      </w:r>
      <w:r w:rsidRPr="00A46ADE">
        <w:t>–</w:t>
      </w:r>
      <w:r w:rsidR="007E2FC1" w:rsidRPr="00A46ADE">
        <w:t xml:space="preserve"> </w:t>
      </w:r>
      <w:r w:rsidRPr="00A46ADE">
        <w:t xml:space="preserve">was </w:t>
      </w:r>
      <w:r w:rsidR="002248A4" w:rsidRPr="00A46ADE">
        <w:t xml:space="preserve">one of </w:t>
      </w:r>
      <w:r w:rsidRPr="00A46ADE">
        <w:t>the strongest theme</w:t>
      </w:r>
      <w:r w:rsidR="002248A4" w:rsidRPr="00A46ADE">
        <w:t>s</w:t>
      </w:r>
      <w:r w:rsidRPr="00A46ADE">
        <w:t xml:space="preserve"> to emerge from the meta-synthesis</w:t>
      </w:r>
      <w:r w:rsidR="007E2FC1" w:rsidRPr="00A46ADE">
        <w:t>:</w:t>
      </w:r>
    </w:p>
    <w:p w14:paraId="364481B8" w14:textId="318EA527" w:rsidR="009C38F7" w:rsidRPr="00A46ADE" w:rsidRDefault="00A264D5" w:rsidP="00B203B6">
      <w:pPr>
        <w:pStyle w:val="ICPSQuote"/>
      </w:pPr>
      <w:r w:rsidRPr="00A46ADE">
        <w:t>“</w:t>
      </w:r>
      <w:r w:rsidR="009C38F7" w:rsidRPr="00A46ADE">
        <w:t>It's like a nightmare and it goes on and on</w:t>
      </w:r>
      <w:r w:rsidRPr="00A46ADE">
        <w:t>.”</w:t>
      </w:r>
      <w:r w:rsidR="009C38F7" w:rsidRPr="00A46ADE">
        <w:t xml:space="preserve"> </w:t>
      </w:r>
      <w:r w:rsidR="009C38F7" w:rsidRPr="00A46ADE">
        <w:rPr>
          <w:i w:val="0"/>
        </w:rPr>
        <w:t>(14</w:t>
      </w:r>
      <w:r w:rsidR="00A05BDA" w:rsidRPr="00A46ADE">
        <w:rPr>
          <w:i w:val="0"/>
        </w:rPr>
        <w:t xml:space="preserve"> year old </w:t>
      </w:r>
      <w:r w:rsidR="00675ABF" w:rsidRPr="00A46ADE">
        <w:rPr>
          <w:i w:val="0"/>
        </w:rPr>
        <w:t>girl,</w:t>
      </w:r>
      <w:r w:rsidR="009C38F7" w:rsidRPr="00A46ADE">
        <w:rPr>
          <w:i w:val="0"/>
        </w:rPr>
        <w:t xml:space="preserve"> Mullender </w:t>
      </w:r>
      <w:r w:rsidR="00B81085" w:rsidRPr="00A46ADE">
        <w:rPr>
          <w:i w:val="0"/>
        </w:rPr>
        <w:t xml:space="preserve">et al., </w:t>
      </w:r>
      <w:r w:rsidR="00675ABF" w:rsidRPr="00A46ADE">
        <w:rPr>
          <w:i w:val="0"/>
        </w:rPr>
        <w:t>2002, p.129</w:t>
      </w:r>
      <w:r w:rsidR="009C38F7" w:rsidRPr="00A46ADE">
        <w:rPr>
          <w:i w:val="0"/>
        </w:rPr>
        <w:t>)</w:t>
      </w:r>
    </w:p>
    <w:p w14:paraId="7D31493B" w14:textId="25BF6E99" w:rsidR="00667C0B" w:rsidRPr="00A46ADE" w:rsidRDefault="00DC43C1" w:rsidP="00B203B6">
      <w:pPr>
        <w:pStyle w:val="ICPSQuote"/>
      </w:pPr>
      <w:r w:rsidRPr="00A46ADE">
        <w:t>“</w:t>
      </w:r>
      <w:r w:rsidR="00667C0B" w:rsidRPr="00A46ADE">
        <w:t>Like obviously when I was little I’d hide away from him, yeah, but as you get older you can’t hide from that kind of thing, like if it’s in your head you physically can’t hide from it. I mean you can try and forget but that makes it worse</w:t>
      </w:r>
      <w:r w:rsidR="007E2FC1" w:rsidRPr="00A46ADE">
        <w:t>.</w:t>
      </w:r>
      <w:r w:rsidRPr="00A46ADE">
        <w:t xml:space="preserve"> ‘c</w:t>
      </w:r>
      <w:r w:rsidR="00667C0B" w:rsidRPr="00A46ADE">
        <w:t>ause it bottles up and then you’ve just, and when it does bottle up too much it just, everything just explodes in you and like, oh my God, why did this happen?</w:t>
      </w:r>
      <w:r w:rsidRPr="00A46ADE">
        <w:t xml:space="preserve">” </w:t>
      </w:r>
      <w:r w:rsidR="00667C0B" w:rsidRPr="00A46ADE">
        <w:rPr>
          <w:i w:val="0"/>
        </w:rPr>
        <w:t>(</w:t>
      </w:r>
      <w:r w:rsidR="00675ABF" w:rsidRPr="00A46ADE">
        <w:rPr>
          <w:i w:val="0"/>
        </w:rPr>
        <w:t>16 year old girl, C</w:t>
      </w:r>
      <w:r w:rsidR="00667C0B" w:rsidRPr="00A46ADE">
        <w:rPr>
          <w:i w:val="0"/>
        </w:rPr>
        <w:t>allaghan</w:t>
      </w:r>
      <w:r w:rsidR="008E68CD" w:rsidRPr="00A46ADE">
        <w:rPr>
          <w:i w:val="0"/>
        </w:rPr>
        <w:t xml:space="preserve"> et al</w:t>
      </w:r>
      <w:r w:rsidRPr="00A46ADE">
        <w:rPr>
          <w:i w:val="0"/>
        </w:rPr>
        <w:t>.</w:t>
      </w:r>
      <w:r w:rsidR="008E68CD" w:rsidRPr="00A46ADE">
        <w:rPr>
          <w:i w:val="0"/>
        </w:rPr>
        <w:t>, 2015, p</w:t>
      </w:r>
      <w:r w:rsidR="00675ABF" w:rsidRPr="00A46ADE">
        <w:rPr>
          <w:i w:val="0"/>
        </w:rPr>
        <w:t>.</w:t>
      </w:r>
      <w:r w:rsidR="008E68CD" w:rsidRPr="00A46ADE">
        <w:rPr>
          <w:i w:val="0"/>
        </w:rPr>
        <w:t xml:space="preserve"> 11</w:t>
      </w:r>
      <w:r w:rsidR="00667C0B" w:rsidRPr="00A46ADE">
        <w:rPr>
          <w:i w:val="0"/>
        </w:rPr>
        <w:t>)</w:t>
      </w:r>
    </w:p>
    <w:p w14:paraId="66D35105" w14:textId="68465834" w:rsidR="00E03F31" w:rsidRPr="00A46ADE" w:rsidRDefault="00DC43C1" w:rsidP="00B203B6">
      <w:pPr>
        <w:pStyle w:val="ICPSQuote"/>
      </w:pPr>
      <w:r w:rsidRPr="00A46ADE">
        <w:t>“</w:t>
      </w:r>
      <w:r w:rsidR="00E03F31" w:rsidRPr="00A46ADE">
        <w:t>It was the worst part of my life – constantly being shouted at, frightened, living in fear. You will never know what it is like, thinking that every day could be your last day.</w:t>
      </w:r>
      <w:r w:rsidRPr="00A46ADE">
        <w:t>”</w:t>
      </w:r>
      <w:r w:rsidR="00E03F31" w:rsidRPr="00A46ADE">
        <w:t xml:space="preserve"> </w:t>
      </w:r>
      <w:r w:rsidR="00675ABF" w:rsidRPr="00A46ADE">
        <w:rPr>
          <w:i w:val="0"/>
        </w:rPr>
        <w:t xml:space="preserve">(16 year </w:t>
      </w:r>
      <w:r w:rsidR="00E03F31" w:rsidRPr="00A46ADE">
        <w:rPr>
          <w:i w:val="0"/>
        </w:rPr>
        <w:t>old girl</w:t>
      </w:r>
      <w:r w:rsidR="00675ABF" w:rsidRPr="00A46ADE">
        <w:rPr>
          <w:i w:val="0"/>
        </w:rPr>
        <w:t>,</w:t>
      </w:r>
      <w:r w:rsidR="00E03F31" w:rsidRPr="00A46ADE">
        <w:rPr>
          <w:i w:val="0"/>
        </w:rPr>
        <w:t xml:space="preserve"> Mullender</w:t>
      </w:r>
      <w:r w:rsidR="00B81085" w:rsidRPr="00A46ADE">
        <w:rPr>
          <w:i w:val="0"/>
        </w:rPr>
        <w:t xml:space="preserve"> et al.,</w:t>
      </w:r>
      <w:r w:rsidR="00E03F31" w:rsidRPr="00A46ADE">
        <w:rPr>
          <w:i w:val="0"/>
        </w:rPr>
        <w:t xml:space="preserve"> 2002</w:t>
      </w:r>
      <w:r w:rsidR="00675ABF" w:rsidRPr="00A46ADE">
        <w:rPr>
          <w:i w:val="0"/>
        </w:rPr>
        <w:t>, p. 94</w:t>
      </w:r>
      <w:r w:rsidR="00E03F31" w:rsidRPr="00A46ADE">
        <w:rPr>
          <w:i w:val="0"/>
        </w:rPr>
        <w:t>)</w:t>
      </w:r>
    </w:p>
    <w:p w14:paraId="53D81EEE" w14:textId="00F338D9" w:rsidR="009456DB" w:rsidRPr="00A46ADE" w:rsidRDefault="00DC43C1" w:rsidP="00B203B6">
      <w:pPr>
        <w:pStyle w:val="ICPSQuote"/>
      </w:pPr>
      <w:r w:rsidRPr="00A46ADE">
        <w:t>“</w:t>
      </w:r>
      <w:r w:rsidR="009456DB" w:rsidRPr="00A46ADE">
        <w:t>It went on and o</w:t>
      </w:r>
      <w:r w:rsidR="007E2FC1" w:rsidRPr="00A46ADE">
        <w:t>n. He was violent all the time</w:t>
      </w:r>
      <w:r w:rsidRPr="00A46ADE">
        <w:t>.”</w:t>
      </w:r>
      <w:r w:rsidR="007E2FC1" w:rsidRPr="00A46ADE">
        <w:t xml:space="preserve"> </w:t>
      </w:r>
      <w:r w:rsidR="00675ABF" w:rsidRPr="00A46ADE">
        <w:rPr>
          <w:i w:val="0"/>
        </w:rPr>
        <w:t xml:space="preserve">(11 year </w:t>
      </w:r>
      <w:r w:rsidR="007E2FC1" w:rsidRPr="00A46ADE">
        <w:rPr>
          <w:i w:val="0"/>
        </w:rPr>
        <w:t>old boy</w:t>
      </w:r>
      <w:r w:rsidR="00675ABF" w:rsidRPr="00A46ADE">
        <w:rPr>
          <w:i w:val="0"/>
        </w:rPr>
        <w:t>,</w:t>
      </w:r>
      <w:r w:rsidR="007E2FC1" w:rsidRPr="00A46ADE">
        <w:rPr>
          <w:i w:val="0"/>
        </w:rPr>
        <w:t xml:space="preserve"> </w:t>
      </w:r>
      <w:r w:rsidR="009456DB" w:rsidRPr="00A46ADE">
        <w:rPr>
          <w:i w:val="0"/>
        </w:rPr>
        <w:t xml:space="preserve">Mullender </w:t>
      </w:r>
      <w:r w:rsidR="00675ABF" w:rsidRPr="00A46ADE">
        <w:rPr>
          <w:i w:val="0"/>
        </w:rPr>
        <w:t>et al., 2002, p.</w:t>
      </w:r>
      <w:r w:rsidR="00985B80" w:rsidRPr="00A46ADE">
        <w:rPr>
          <w:i w:val="0"/>
        </w:rPr>
        <w:t xml:space="preserve"> </w:t>
      </w:r>
      <w:r w:rsidR="00675ABF" w:rsidRPr="00A46ADE">
        <w:rPr>
          <w:i w:val="0"/>
        </w:rPr>
        <w:t>172-173</w:t>
      </w:r>
      <w:r w:rsidR="009456DB" w:rsidRPr="00A46ADE">
        <w:rPr>
          <w:i w:val="0"/>
        </w:rPr>
        <w:t>)</w:t>
      </w:r>
    </w:p>
    <w:p w14:paraId="252782CE" w14:textId="455F43B8" w:rsidR="0001435F" w:rsidRPr="00A46ADE" w:rsidRDefault="007E2FC1" w:rsidP="002F4F70">
      <w:pPr>
        <w:pStyle w:val="ICPSNormal"/>
      </w:pPr>
      <w:r w:rsidRPr="00A46ADE">
        <w:t xml:space="preserve">The unpredictable and </w:t>
      </w:r>
      <w:r w:rsidR="00190427" w:rsidRPr="00A46ADE">
        <w:t>chronic</w:t>
      </w:r>
      <w:r w:rsidRPr="00A46ADE">
        <w:t xml:space="preserve"> nature of the violence meant there was </w:t>
      </w:r>
      <w:r w:rsidR="008E68CD" w:rsidRPr="00A46ADE">
        <w:t xml:space="preserve">often </w:t>
      </w:r>
      <w:r w:rsidRPr="00A46ADE">
        <w:t xml:space="preserve">no escape for children. </w:t>
      </w:r>
      <w:r w:rsidR="005C7EEA" w:rsidRPr="00A46ADE">
        <w:t>Even when they were outside of the home,</w:t>
      </w:r>
      <w:r w:rsidR="00DC43C1" w:rsidRPr="00A46ADE">
        <w:t xml:space="preserve"> </w:t>
      </w:r>
      <w:r w:rsidRPr="00A46ADE">
        <w:t>in a</w:t>
      </w:r>
      <w:r w:rsidR="005C7EEA" w:rsidRPr="00A46ADE">
        <w:t xml:space="preserve"> safe environment </w:t>
      </w:r>
      <w:r w:rsidR="00DC43C1" w:rsidRPr="00A46ADE">
        <w:t xml:space="preserve">such as </w:t>
      </w:r>
      <w:r w:rsidR="005C7EEA" w:rsidRPr="00A46ADE">
        <w:t>school, c</w:t>
      </w:r>
      <w:r w:rsidR="00401F18" w:rsidRPr="00A46ADE">
        <w:t xml:space="preserve">hildren talked about anticipating </w:t>
      </w:r>
      <w:r w:rsidR="005C7EEA" w:rsidRPr="00A46ADE">
        <w:t>violence or of</w:t>
      </w:r>
      <w:r w:rsidR="00401F18" w:rsidRPr="00A46ADE">
        <w:t xml:space="preserve"> constantly feeling fearful and </w:t>
      </w:r>
      <w:r w:rsidR="005C7EEA" w:rsidRPr="00A46ADE">
        <w:t xml:space="preserve">worried about </w:t>
      </w:r>
      <w:r w:rsidR="00401F18" w:rsidRPr="00A46ADE">
        <w:t>themselves</w:t>
      </w:r>
      <w:r w:rsidR="005C7EEA" w:rsidRPr="00A46ADE">
        <w:t xml:space="preserve">, their </w:t>
      </w:r>
      <w:r w:rsidR="00401F18" w:rsidRPr="00A46ADE">
        <w:t xml:space="preserve">mothers and </w:t>
      </w:r>
      <w:r w:rsidR="005C7EEA" w:rsidRPr="00A46ADE">
        <w:t>their siblings</w:t>
      </w:r>
      <w:r w:rsidR="00401F18" w:rsidRPr="00A46ADE">
        <w:t xml:space="preserve">. </w:t>
      </w:r>
    </w:p>
    <w:p w14:paraId="77D1D35A" w14:textId="0DD88E5D" w:rsidR="00DB0EFF" w:rsidRPr="00A46ADE" w:rsidRDefault="00DC43C1" w:rsidP="00B203B6">
      <w:pPr>
        <w:pStyle w:val="ICPSQuote"/>
        <w:rPr>
          <w:i w:val="0"/>
        </w:rPr>
      </w:pPr>
      <w:r w:rsidRPr="00A46ADE">
        <w:t>“</w:t>
      </w:r>
      <w:r w:rsidR="00DB0EFF" w:rsidRPr="00A46ADE">
        <w:t>When I went to school it affected me a lot because all day I was thinking about what would happen when I would go home… So it affected me not just at home but at school. And then there were like, in the mornings when they started arguing and I’d go into school crying and people would ask me why I was crying and I couldn’t tell them</w:t>
      </w:r>
      <w:r w:rsidRPr="00A46ADE">
        <w:t>.”</w:t>
      </w:r>
      <w:r w:rsidR="00DB0EFF" w:rsidRPr="00A46ADE">
        <w:t xml:space="preserve"> </w:t>
      </w:r>
      <w:r w:rsidR="00675ABF" w:rsidRPr="00A46ADE">
        <w:rPr>
          <w:i w:val="0"/>
        </w:rPr>
        <w:t>(</w:t>
      </w:r>
      <w:r w:rsidR="00DB0EFF" w:rsidRPr="00A46ADE">
        <w:rPr>
          <w:i w:val="0"/>
        </w:rPr>
        <w:t xml:space="preserve">9 </w:t>
      </w:r>
      <w:r w:rsidR="00675ABF" w:rsidRPr="00A46ADE">
        <w:rPr>
          <w:i w:val="0"/>
        </w:rPr>
        <w:t>year old girl, McGee, 2000, p.</w:t>
      </w:r>
      <w:r w:rsidR="00985B80" w:rsidRPr="00A46ADE">
        <w:rPr>
          <w:i w:val="0"/>
        </w:rPr>
        <w:t xml:space="preserve"> </w:t>
      </w:r>
      <w:r w:rsidR="00675ABF" w:rsidRPr="00A46ADE">
        <w:rPr>
          <w:i w:val="0"/>
        </w:rPr>
        <w:t>79</w:t>
      </w:r>
      <w:r w:rsidR="00DB0EFF" w:rsidRPr="00A46ADE">
        <w:rPr>
          <w:i w:val="0"/>
        </w:rPr>
        <w:t>)</w:t>
      </w:r>
    </w:p>
    <w:p w14:paraId="47A61E94" w14:textId="2AE57A74" w:rsidR="00DB0EFF" w:rsidRPr="00A46ADE" w:rsidRDefault="00DC43C1" w:rsidP="00B203B6">
      <w:pPr>
        <w:pStyle w:val="ICPSQuote"/>
        <w:rPr>
          <w:i w:val="0"/>
        </w:rPr>
      </w:pPr>
      <w:r w:rsidRPr="00A46ADE">
        <w:t>“</w:t>
      </w:r>
      <w:r w:rsidR="00DB0EFF" w:rsidRPr="00A46ADE">
        <w:t>I’d think about my mum being hit and then I just would walk out of school and come home and then not go in for another three days and then go back again and walk out. I didn’t like the thought of her being on her own with him, so I stayed at home all the time</w:t>
      </w:r>
      <w:r w:rsidRPr="00A46ADE">
        <w:t>.”</w:t>
      </w:r>
      <w:r w:rsidR="00DB0EFF" w:rsidRPr="00A46ADE">
        <w:t xml:space="preserve"> </w:t>
      </w:r>
      <w:r w:rsidR="00DB0EFF" w:rsidRPr="00A46ADE">
        <w:rPr>
          <w:i w:val="0"/>
        </w:rPr>
        <w:t>(</w:t>
      </w:r>
      <w:r w:rsidR="00675ABF" w:rsidRPr="00A46ADE">
        <w:rPr>
          <w:i w:val="0"/>
        </w:rPr>
        <w:t xml:space="preserve">15 year old girl, </w:t>
      </w:r>
      <w:r w:rsidR="00DB0EFF" w:rsidRPr="00A46ADE">
        <w:rPr>
          <w:i w:val="0"/>
        </w:rPr>
        <w:t>McGee 2000, p</w:t>
      </w:r>
      <w:r w:rsidR="00675ABF" w:rsidRPr="00A46ADE">
        <w:rPr>
          <w:i w:val="0"/>
        </w:rPr>
        <w:t>. 81</w:t>
      </w:r>
      <w:r w:rsidR="00DB0EFF" w:rsidRPr="00A46ADE">
        <w:rPr>
          <w:i w:val="0"/>
        </w:rPr>
        <w:t>)</w:t>
      </w:r>
    </w:p>
    <w:p w14:paraId="5EB62578" w14:textId="1A327840" w:rsidR="00CE3DF7" w:rsidRPr="00A46ADE" w:rsidRDefault="00CE3DF7" w:rsidP="00925EAF">
      <w:pPr>
        <w:widowControl w:val="0"/>
        <w:autoSpaceDE w:val="0"/>
        <w:autoSpaceDN w:val="0"/>
        <w:adjustRightInd w:val="0"/>
        <w:ind w:left="720"/>
        <w:rPr>
          <w:rFonts w:eastAsiaTheme="minorHAnsi" w:cs="Arial"/>
          <w:sz w:val="22"/>
          <w:szCs w:val="22"/>
        </w:rPr>
      </w:pPr>
      <w:r w:rsidRPr="00A46ADE">
        <w:rPr>
          <w:i/>
          <w:sz w:val="22"/>
          <w:szCs w:val="22"/>
          <w:lang w:val="en-AU"/>
        </w:rPr>
        <w:t>“I was scared he would come to school and take us away.’’</w:t>
      </w:r>
      <w:r w:rsidRPr="00A46ADE">
        <w:rPr>
          <w:rFonts w:ascii="Calibri" w:eastAsia="Calibri" w:hAnsi="Calibri"/>
          <w:i/>
          <w:sz w:val="22"/>
          <w:szCs w:val="22"/>
          <w:lang w:val="en-AU"/>
        </w:rPr>
        <w:t xml:space="preserve"> </w:t>
      </w:r>
      <w:r w:rsidRPr="00A46ADE">
        <w:rPr>
          <w:rFonts w:eastAsiaTheme="minorHAnsi" w:cs="Arial"/>
          <w:sz w:val="22"/>
          <w:szCs w:val="22"/>
        </w:rPr>
        <w:t>(11</w:t>
      </w:r>
      <w:r w:rsidR="00925EAF" w:rsidRPr="00A46ADE">
        <w:rPr>
          <w:rFonts w:eastAsiaTheme="minorHAnsi" w:cs="Arial"/>
          <w:sz w:val="22"/>
          <w:szCs w:val="22"/>
        </w:rPr>
        <w:t xml:space="preserve"> </w:t>
      </w:r>
      <w:r w:rsidRPr="00A46ADE">
        <w:rPr>
          <w:rFonts w:eastAsiaTheme="minorHAnsi" w:cs="Arial"/>
          <w:sz w:val="22"/>
          <w:szCs w:val="22"/>
        </w:rPr>
        <w:t>y</w:t>
      </w:r>
      <w:r w:rsidR="00925EAF" w:rsidRPr="00A46ADE">
        <w:rPr>
          <w:rFonts w:eastAsiaTheme="minorHAnsi" w:cs="Arial"/>
          <w:sz w:val="22"/>
          <w:szCs w:val="22"/>
        </w:rPr>
        <w:t>ear old girl, Bagshaw, 2007, p.</w:t>
      </w:r>
      <w:r w:rsidR="00985B80" w:rsidRPr="00A46ADE">
        <w:rPr>
          <w:rFonts w:eastAsiaTheme="minorHAnsi" w:cs="Arial"/>
          <w:sz w:val="22"/>
          <w:szCs w:val="22"/>
        </w:rPr>
        <w:t xml:space="preserve"> </w:t>
      </w:r>
      <w:r w:rsidR="00925EAF" w:rsidRPr="00A46ADE">
        <w:rPr>
          <w:rFonts w:eastAsiaTheme="minorHAnsi" w:cs="Arial"/>
          <w:sz w:val="22"/>
          <w:szCs w:val="22"/>
        </w:rPr>
        <w:t>458)</w:t>
      </w:r>
    </w:p>
    <w:p w14:paraId="4AEFE969" w14:textId="1D3BDC0F" w:rsidR="0001435F" w:rsidRPr="00A46ADE" w:rsidRDefault="00DC43C1" w:rsidP="00B203B6">
      <w:pPr>
        <w:pStyle w:val="ICPSQuote"/>
      </w:pPr>
      <w:r w:rsidRPr="00A46ADE">
        <w:t>“</w:t>
      </w:r>
      <w:r w:rsidR="00DB0EFF" w:rsidRPr="00A46ADE">
        <w:t>I would be at school thinking, ‘What if he’s come back?’ or ‘What if I go home and Mum isn’t there?’ ‘What if something has happened?’ So I was always a nervous wreck and then like I just wouldn’t do any of my work, really defiant and that, because I was just worrying what the situation in the home environment would be when I got home from school.</w:t>
      </w:r>
      <w:r w:rsidRPr="00A46ADE">
        <w:t>”</w:t>
      </w:r>
      <w:r w:rsidR="00DB0EFF" w:rsidRPr="00A46ADE">
        <w:t xml:space="preserve"> </w:t>
      </w:r>
      <w:r w:rsidR="00925EAF" w:rsidRPr="00A46ADE">
        <w:rPr>
          <w:i w:val="0"/>
        </w:rPr>
        <w:t>(</w:t>
      </w:r>
      <w:r w:rsidR="00DB0EFF" w:rsidRPr="00A46ADE">
        <w:rPr>
          <w:i w:val="0"/>
        </w:rPr>
        <w:t>15</w:t>
      </w:r>
      <w:r w:rsidR="00925EAF" w:rsidRPr="00A46ADE">
        <w:rPr>
          <w:i w:val="0"/>
        </w:rPr>
        <w:t xml:space="preserve"> year old girl, </w:t>
      </w:r>
      <w:r w:rsidR="00DB0EFF" w:rsidRPr="00A46ADE">
        <w:rPr>
          <w:i w:val="0"/>
        </w:rPr>
        <w:t>McGee, 2000</w:t>
      </w:r>
      <w:r w:rsidR="00925EAF" w:rsidRPr="00A46ADE">
        <w:rPr>
          <w:i w:val="0"/>
        </w:rPr>
        <w:t>, p.</w:t>
      </w:r>
      <w:r w:rsidR="00985B80" w:rsidRPr="00A46ADE">
        <w:rPr>
          <w:i w:val="0"/>
        </w:rPr>
        <w:t xml:space="preserve"> </w:t>
      </w:r>
      <w:r w:rsidR="00925EAF" w:rsidRPr="00A46ADE">
        <w:rPr>
          <w:i w:val="0"/>
        </w:rPr>
        <w:t>80</w:t>
      </w:r>
      <w:r w:rsidR="00DB0EFF" w:rsidRPr="00A46ADE">
        <w:rPr>
          <w:i w:val="0"/>
        </w:rPr>
        <w:t>)</w:t>
      </w:r>
    </w:p>
    <w:p w14:paraId="70DA2C38" w14:textId="31AFF374" w:rsidR="006F480C" w:rsidRPr="00A46ADE" w:rsidRDefault="00DB0EFF" w:rsidP="002F4F70">
      <w:pPr>
        <w:pStyle w:val="ICPSNormal"/>
      </w:pPr>
      <w:r w:rsidRPr="00A46ADE">
        <w:t>As Hannah’s quote indicates, o</w:t>
      </w:r>
      <w:r w:rsidR="0001435F" w:rsidRPr="00A46ADE">
        <w:t xml:space="preserve">ne of the </w:t>
      </w:r>
      <w:r w:rsidR="00401F18" w:rsidRPr="00A46ADE">
        <w:t xml:space="preserve">most concerning </w:t>
      </w:r>
      <w:r w:rsidR="0001435F" w:rsidRPr="00A46ADE">
        <w:t>findings</w:t>
      </w:r>
      <w:r w:rsidR="00401F18" w:rsidRPr="00A46ADE">
        <w:t xml:space="preserve"> was that the </w:t>
      </w:r>
      <w:r w:rsidR="00C50F69" w:rsidRPr="00A46ADE">
        <w:t xml:space="preserve">violence and </w:t>
      </w:r>
      <w:r w:rsidR="00956A28" w:rsidRPr="00A46ADE">
        <w:t xml:space="preserve">its </w:t>
      </w:r>
      <w:r w:rsidR="00C50F69" w:rsidRPr="00A46ADE">
        <w:t>consequent im</w:t>
      </w:r>
      <w:r w:rsidR="0001435F" w:rsidRPr="00A46ADE">
        <w:t xml:space="preserve">pacts </w:t>
      </w:r>
      <w:r w:rsidR="00BA26F2" w:rsidRPr="00A46ADE">
        <w:t xml:space="preserve">almost always </w:t>
      </w:r>
      <w:r w:rsidR="00C50F69" w:rsidRPr="00A46ADE">
        <w:t>outlast</w:t>
      </w:r>
      <w:r w:rsidR="00956A28" w:rsidRPr="00A46ADE">
        <w:t>ed</w:t>
      </w:r>
      <w:r w:rsidR="00C50F69" w:rsidRPr="00A46ADE">
        <w:t xml:space="preserve"> the actual presence of the per</w:t>
      </w:r>
      <w:r w:rsidR="00956A28" w:rsidRPr="00A46ADE">
        <w:t>petrator</w:t>
      </w:r>
      <w:r w:rsidR="0001435F" w:rsidRPr="00A46ADE">
        <w:t xml:space="preserve">. </w:t>
      </w:r>
      <w:r w:rsidR="002248A4" w:rsidRPr="00A46ADE">
        <w:t xml:space="preserve">Efforts to secure their families’ safety ensured that children’s lives were full of disruption. In an effort to be free of violence, children and their mothers would often have to leave their homes and become homeless (Aymer, 2008; Mullender </w:t>
      </w:r>
      <w:r w:rsidR="00205C2F" w:rsidRPr="00A46ADE">
        <w:t xml:space="preserve">et al., </w:t>
      </w:r>
      <w:r w:rsidR="002248A4" w:rsidRPr="00A46ADE">
        <w:t>2002). Although going to a refuge meant a big improvement in some children’s lives (McGee, 2000)</w:t>
      </w:r>
      <w:r w:rsidR="00DC43C1" w:rsidRPr="00A46ADE">
        <w:t>,</w:t>
      </w:r>
      <w:r w:rsidR="002248A4" w:rsidRPr="00A46ADE">
        <w:t xml:space="preserve"> children expressed a great deal of sadness, and sometimes anger, at having to leave their homes (Bowyer</w:t>
      </w:r>
      <w:r w:rsidR="00B81085" w:rsidRPr="00A46ADE">
        <w:t>, Swanston, &amp; Vetere,</w:t>
      </w:r>
      <w:r w:rsidR="002248A4" w:rsidRPr="00A46ADE">
        <w:t xml:space="preserve"> 2015; Chanmugam 2011). The sense of loss and the additional set of challenges </w:t>
      </w:r>
      <w:r w:rsidR="006269A5" w:rsidRPr="00A46ADE">
        <w:t xml:space="preserve">faced by </w:t>
      </w:r>
      <w:r w:rsidR="002248A4" w:rsidRPr="00A46ADE">
        <w:t>leaving home was often not countered with immediate increased feelings of safety</w:t>
      </w:r>
      <w:r w:rsidR="00DC43C1" w:rsidRPr="00A46ADE">
        <w:t>,</w:t>
      </w:r>
      <w:r w:rsidR="006269A5" w:rsidRPr="00A46ADE">
        <w:t xml:space="preserve"> and </w:t>
      </w:r>
      <w:r w:rsidR="002248A4" w:rsidRPr="00A46ADE">
        <w:t>many children continued to feel unsafe and unhappy (Bowyer</w:t>
      </w:r>
      <w:r w:rsidR="00D528F0" w:rsidRPr="00A46ADE">
        <w:t xml:space="preserve"> et al., </w:t>
      </w:r>
      <w:r w:rsidR="002248A4" w:rsidRPr="00A46ADE">
        <w:t xml:space="preserve">2015; Peled, 1998). </w:t>
      </w:r>
      <w:r w:rsidR="00205C2F" w:rsidRPr="00A46ADE">
        <w:t xml:space="preserve">Feelings of being unsafe </w:t>
      </w:r>
      <w:r w:rsidR="002248A4" w:rsidRPr="00A46ADE">
        <w:t>continued well into children’s futures</w:t>
      </w:r>
      <w:r w:rsidR="00205C2F" w:rsidRPr="00A46ADE">
        <w:t>,</w:t>
      </w:r>
      <w:r w:rsidR="002248A4" w:rsidRPr="00A46ADE">
        <w:t xml:space="preserve"> </w:t>
      </w:r>
      <w:r w:rsidR="00BA26F2" w:rsidRPr="00A46ADE">
        <w:t xml:space="preserve">even if they had </w:t>
      </w:r>
      <w:r w:rsidR="00BA26F2" w:rsidRPr="00A46ADE">
        <w:lastRenderedPageBreak/>
        <w:t>no direct contact with t</w:t>
      </w:r>
      <w:r w:rsidR="00401F18" w:rsidRPr="00A46ADE">
        <w:t xml:space="preserve">he perpetrator of the violence </w:t>
      </w:r>
      <w:r w:rsidR="006F480C" w:rsidRPr="00A46ADE">
        <w:t>(Bagshaw</w:t>
      </w:r>
      <w:r w:rsidR="00190427" w:rsidRPr="00A46ADE">
        <w:t>, 2007</w:t>
      </w:r>
      <w:r w:rsidR="00401F18" w:rsidRPr="00A46ADE">
        <w:t>;</w:t>
      </w:r>
      <w:r w:rsidR="0001435F" w:rsidRPr="00A46ADE">
        <w:t xml:space="preserve"> Georgsson Staf</w:t>
      </w:r>
      <w:r w:rsidR="004B6A7D" w:rsidRPr="00A46ADE">
        <w:t xml:space="preserve"> &amp; Almqvist,</w:t>
      </w:r>
      <w:r w:rsidR="0001435F" w:rsidRPr="00A46ADE">
        <w:t xml:space="preserve"> 2015</w:t>
      </w:r>
      <w:r w:rsidR="006F480C" w:rsidRPr="00A46ADE">
        <w:t xml:space="preserve">). </w:t>
      </w:r>
      <w:r w:rsidRPr="00A46ADE">
        <w:t>Children’s consistent and pervasive feelings of being unsafe</w:t>
      </w:r>
      <w:r w:rsidR="009C5E34" w:rsidRPr="00A46ADE">
        <w:t>, and their sadness and anger</w:t>
      </w:r>
      <w:r w:rsidRPr="00A46ADE">
        <w:t xml:space="preserve"> are discussed further </w:t>
      </w:r>
      <w:r w:rsidR="00925EAF" w:rsidRPr="00A46ADE">
        <w:t>in section 3.2.2</w:t>
      </w:r>
      <w:r w:rsidRPr="00A46ADE">
        <w:t>.</w:t>
      </w:r>
    </w:p>
    <w:p w14:paraId="7CDF60B1" w14:textId="183222C0" w:rsidR="00293DC1" w:rsidRPr="00A46ADE" w:rsidRDefault="00293DC1" w:rsidP="00293DC1">
      <w:pPr>
        <w:pStyle w:val="ICPSHeading4"/>
      </w:pPr>
      <w:r w:rsidRPr="00A46ADE">
        <w:t>Isolation and silence</w:t>
      </w:r>
    </w:p>
    <w:p w14:paraId="208D6C5A" w14:textId="7F1B38EC" w:rsidR="00293DC1" w:rsidRPr="00A46ADE" w:rsidRDefault="00293DC1" w:rsidP="002F4F70">
      <w:pPr>
        <w:pStyle w:val="ICPSNormal"/>
      </w:pPr>
      <w:r w:rsidRPr="00A46ADE">
        <w:t xml:space="preserve">A distinct lack of resources and supports was an extremely common experience for children experiencing domestic and family violence. One of the most significant factors which led to </w:t>
      </w:r>
      <w:r w:rsidR="00945E62" w:rsidRPr="00A46ADE">
        <w:t xml:space="preserve">children feeling isolated </w:t>
      </w:r>
      <w:r w:rsidRPr="00A46ADE">
        <w:t xml:space="preserve">was the overwhelming silence </w:t>
      </w:r>
      <w:r w:rsidR="00DC43C1" w:rsidRPr="00A46ADE">
        <w:t xml:space="preserve">surrounding </w:t>
      </w:r>
      <w:r w:rsidRPr="00A46ADE">
        <w:t>domestic and family violence. M</w:t>
      </w:r>
      <w:r w:rsidR="00DC43C1" w:rsidRPr="00A46ADE">
        <w:t xml:space="preserve">any of the publications </w:t>
      </w:r>
      <w:r w:rsidRPr="00A46ADE">
        <w:t>detailed how children themselves were usually reluctant or unable to speak out about the violence that was happening in their homes. Children often spoke to no-one about the violence that occurred, not even to their mothers, siblings, friends, extended family or significant other adults in their lives</w:t>
      </w:r>
      <w:r w:rsidR="008B47A4" w:rsidRPr="00A46ADE">
        <w:t xml:space="preserve"> (</w:t>
      </w:r>
      <w:r w:rsidR="00103CF1" w:rsidRPr="00A46ADE">
        <w:t>Georgsson</w:t>
      </w:r>
      <w:r w:rsidR="00D67F17" w:rsidRPr="00A46ADE">
        <w:t xml:space="preserve"> et al., </w:t>
      </w:r>
      <w:r w:rsidR="00103CF1" w:rsidRPr="00A46ADE">
        <w:t>2011</w:t>
      </w:r>
      <w:r w:rsidR="008B47A4" w:rsidRPr="00A46ADE">
        <w:t>; McGee, 2000</w:t>
      </w:r>
      <w:r w:rsidR="001316A7" w:rsidRPr="00A46ADE">
        <w:t>; Mudaly</w:t>
      </w:r>
      <w:r w:rsidR="00B81085" w:rsidRPr="00A46ADE">
        <w:t>, Graham, &amp; Lewis,</w:t>
      </w:r>
      <w:r w:rsidR="001316A7" w:rsidRPr="00A46ADE">
        <w:t xml:space="preserve"> 2014</w:t>
      </w:r>
      <w:r w:rsidR="008B47A4" w:rsidRPr="00A46ADE">
        <w:t xml:space="preserve">). </w:t>
      </w:r>
      <w:r w:rsidR="009C5E34" w:rsidRPr="00A46ADE">
        <w:t xml:space="preserve"> </w:t>
      </w:r>
    </w:p>
    <w:p w14:paraId="6C826A85" w14:textId="1C75F6C1" w:rsidR="009C5E34" w:rsidRPr="00A46ADE" w:rsidRDefault="00DC43C1" w:rsidP="00B203B6">
      <w:pPr>
        <w:pStyle w:val="ICPSQuote"/>
        <w:rPr>
          <w:i w:val="0"/>
        </w:rPr>
      </w:pPr>
      <w:r w:rsidRPr="00A46ADE">
        <w:t>“</w:t>
      </w:r>
      <w:r w:rsidR="009C5E34" w:rsidRPr="00A46ADE">
        <w:t>There is no-one to talk to ... I feel like I haven’t got anyone to talk to</w:t>
      </w:r>
      <w:r w:rsidRPr="00A46ADE">
        <w:t>.”</w:t>
      </w:r>
      <w:r w:rsidR="009C5E34" w:rsidRPr="00A46ADE">
        <w:t xml:space="preserve"> </w:t>
      </w:r>
      <w:r w:rsidR="00925EAF" w:rsidRPr="00A46ADE">
        <w:rPr>
          <w:i w:val="0"/>
        </w:rPr>
        <w:t>(12 year old boy,</w:t>
      </w:r>
      <w:r w:rsidR="009C5E34" w:rsidRPr="00A46ADE">
        <w:rPr>
          <w:i w:val="0"/>
        </w:rPr>
        <w:t xml:space="preserve"> Bagshaw</w:t>
      </w:r>
      <w:r w:rsidR="006E0E4E" w:rsidRPr="00A46ADE">
        <w:rPr>
          <w:i w:val="0"/>
        </w:rPr>
        <w:t>, 2007</w:t>
      </w:r>
      <w:r w:rsidR="00925EAF" w:rsidRPr="00A46ADE">
        <w:rPr>
          <w:i w:val="0"/>
        </w:rPr>
        <w:t>, p.</w:t>
      </w:r>
      <w:r w:rsidR="00985B80" w:rsidRPr="00A46ADE">
        <w:rPr>
          <w:i w:val="0"/>
        </w:rPr>
        <w:t xml:space="preserve"> </w:t>
      </w:r>
      <w:r w:rsidR="00925EAF" w:rsidRPr="00A46ADE">
        <w:rPr>
          <w:i w:val="0"/>
        </w:rPr>
        <w:t>457</w:t>
      </w:r>
      <w:r w:rsidR="009C5E34" w:rsidRPr="00A46ADE">
        <w:rPr>
          <w:i w:val="0"/>
        </w:rPr>
        <w:t>)</w:t>
      </w:r>
    </w:p>
    <w:p w14:paraId="623D6880" w14:textId="748812A4" w:rsidR="008B47A4" w:rsidRPr="00A46ADE" w:rsidRDefault="00DC43C1" w:rsidP="00B203B6">
      <w:pPr>
        <w:pStyle w:val="ICPSQuote"/>
      </w:pPr>
      <w:r w:rsidRPr="00A46ADE">
        <w:t>“</w:t>
      </w:r>
      <w:r w:rsidR="008B47A4" w:rsidRPr="00A46ADE">
        <w:t>I never really spoke to Mum about it, because I didn’t know how she would accept it. I didn’t speak to my father about it either because I thought he would go and do something [violent].</w:t>
      </w:r>
      <w:r w:rsidRPr="00A46ADE">
        <w:t>”</w:t>
      </w:r>
      <w:r w:rsidR="008B47A4" w:rsidRPr="00A46ADE">
        <w:t xml:space="preserve"> </w:t>
      </w:r>
      <w:r w:rsidR="00925EAF" w:rsidRPr="00A46ADE">
        <w:rPr>
          <w:i w:val="0"/>
        </w:rPr>
        <w:t>(</w:t>
      </w:r>
      <w:r w:rsidR="008B47A4" w:rsidRPr="00A46ADE">
        <w:rPr>
          <w:i w:val="0"/>
        </w:rPr>
        <w:t>15</w:t>
      </w:r>
      <w:r w:rsidR="006E0E4E" w:rsidRPr="00A46ADE">
        <w:rPr>
          <w:i w:val="0"/>
        </w:rPr>
        <w:t xml:space="preserve"> </w:t>
      </w:r>
      <w:r w:rsidR="00925EAF" w:rsidRPr="00A46ADE">
        <w:rPr>
          <w:i w:val="0"/>
        </w:rPr>
        <w:t xml:space="preserve">year old girl, </w:t>
      </w:r>
      <w:r w:rsidR="008B47A4" w:rsidRPr="00A46ADE">
        <w:rPr>
          <w:i w:val="0"/>
        </w:rPr>
        <w:t>McGee</w:t>
      </w:r>
      <w:r w:rsidR="00925EAF" w:rsidRPr="00A46ADE">
        <w:rPr>
          <w:i w:val="0"/>
        </w:rPr>
        <w:t>,</w:t>
      </w:r>
      <w:r w:rsidR="008B47A4" w:rsidRPr="00A46ADE">
        <w:rPr>
          <w:i w:val="0"/>
        </w:rPr>
        <w:t xml:space="preserve"> 2000</w:t>
      </w:r>
      <w:r w:rsidR="00925EAF" w:rsidRPr="00A46ADE">
        <w:rPr>
          <w:i w:val="0"/>
        </w:rPr>
        <w:t>, p.</w:t>
      </w:r>
      <w:r w:rsidR="00985B80" w:rsidRPr="00A46ADE">
        <w:rPr>
          <w:i w:val="0"/>
        </w:rPr>
        <w:t xml:space="preserve"> </w:t>
      </w:r>
      <w:r w:rsidR="00925EAF" w:rsidRPr="00A46ADE">
        <w:rPr>
          <w:i w:val="0"/>
        </w:rPr>
        <w:t>200</w:t>
      </w:r>
      <w:r w:rsidR="006E0E4E" w:rsidRPr="00A46ADE">
        <w:rPr>
          <w:i w:val="0"/>
        </w:rPr>
        <w:t>)</w:t>
      </w:r>
    </w:p>
    <w:p w14:paraId="727E3407" w14:textId="454D4AF0" w:rsidR="00945E62" w:rsidRPr="00A46ADE" w:rsidRDefault="00AE618F" w:rsidP="002F4F70">
      <w:pPr>
        <w:pStyle w:val="ICPSNormal"/>
      </w:pPr>
      <w:r w:rsidRPr="00A46ADE">
        <w:t xml:space="preserve">Many diverse reasons were provided by children to explain why they </w:t>
      </w:r>
      <w:r w:rsidR="00293DC1" w:rsidRPr="00A46ADE">
        <w:t xml:space="preserve">felt unable or unwilling to talk about the violence happening at home. These included: </w:t>
      </w:r>
    </w:p>
    <w:p w14:paraId="566BE1B0" w14:textId="77777777" w:rsidR="00E06BBE" w:rsidRPr="00A46ADE" w:rsidRDefault="00E06BBE" w:rsidP="002F4F70">
      <w:pPr>
        <w:pStyle w:val="ICPSNormal"/>
      </w:pPr>
    </w:p>
    <w:p w14:paraId="5EDD8B4B" w14:textId="4B5BB6E4" w:rsidR="00945E62" w:rsidRPr="00A46ADE" w:rsidRDefault="00103CF1" w:rsidP="002F4F70">
      <w:pPr>
        <w:pStyle w:val="BulletList"/>
      </w:pPr>
      <w:r w:rsidRPr="00A46ADE">
        <w:t>N</w:t>
      </w:r>
      <w:r w:rsidR="00293DC1" w:rsidRPr="00A46ADE">
        <w:t>o-one was available to talk to</w:t>
      </w:r>
      <w:r w:rsidR="002B4EAD" w:rsidRPr="00A46ADE">
        <w:t xml:space="preserve"> (Bagshaw, 2007)</w:t>
      </w:r>
      <w:r w:rsidRPr="00A46ADE">
        <w:t>;</w:t>
      </w:r>
      <w:r w:rsidR="00293DC1" w:rsidRPr="00A46ADE">
        <w:t xml:space="preserve"> </w:t>
      </w:r>
    </w:p>
    <w:p w14:paraId="47E54EFD" w14:textId="188435A0" w:rsidR="00945E62" w:rsidRPr="00A46ADE" w:rsidRDefault="00103CF1" w:rsidP="002F4F70">
      <w:pPr>
        <w:pStyle w:val="BulletList"/>
      </w:pPr>
      <w:r w:rsidRPr="00A46ADE">
        <w:t>H</w:t>
      </w:r>
      <w:r w:rsidR="00293DC1" w:rsidRPr="00A46ADE">
        <w:t>aving a limited understanding of violence or what was occurring in the home</w:t>
      </w:r>
      <w:r w:rsidR="008B47A4" w:rsidRPr="00A46ADE">
        <w:t xml:space="preserve"> (McGee, 2000)</w:t>
      </w:r>
      <w:r w:rsidRPr="00A46ADE">
        <w:t>;</w:t>
      </w:r>
      <w:r w:rsidR="00293DC1" w:rsidRPr="00A46ADE">
        <w:t xml:space="preserve"> </w:t>
      </w:r>
    </w:p>
    <w:p w14:paraId="77D30DE6" w14:textId="195D109C" w:rsidR="00945E62" w:rsidRPr="00A46ADE" w:rsidRDefault="00103CF1" w:rsidP="002F4F70">
      <w:pPr>
        <w:pStyle w:val="BulletList"/>
      </w:pPr>
      <w:r w:rsidRPr="00A46ADE">
        <w:t>N</w:t>
      </w:r>
      <w:r w:rsidR="00293DC1" w:rsidRPr="00A46ADE">
        <w:t>ot having the language to accurately describe the violence that was occurring (</w:t>
      </w:r>
      <w:r w:rsidRPr="00A46ADE">
        <w:t>Georgsson</w:t>
      </w:r>
      <w:r w:rsidR="00D67F17" w:rsidRPr="00A46ADE">
        <w:t xml:space="preserve"> et al., </w:t>
      </w:r>
      <w:r w:rsidRPr="00A46ADE">
        <w:t>2011</w:t>
      </w:r>
      <w:r w:rsidR="001316A7" w:rsidRPr="00A46ADE">
        <w:t>; McGee, 2000</w:t>
      </w:r>
      <w:r w:rsidR="00293DC1" w:rsidRPr="00A46ADE">
        <w:t>)</w:t>
      </w:r>
      <w:r w:rsidRPr="00A46ADE">
        <w:t>;</w:t>
      </w:r>
      <w:r w:rsidR="00293DC1" w:rsidRPr="00A46ADE">
        <w:t xml:space="preserve"> </w:t>
      </w:r>
    </w:p>
    <w:p w14:paraId="1D49AC48" w14:textId="21D8E886" w:rsidR="00945E62" w:rsidRPr="00A46ADE" w:rsidRDefault="00103CF1" w:rsidP="002F4F70">
      <w:pPr>
        <w:pStyle w:val="BulletList"/>
      </w:pPr>
      <w:r w:rsidRPr="00A46ADE">
        <w:t>A</w:t>
      </w:r>
      <w:r w:rsidR="00293DC1" w:rsidRPr="00A46ADE">
        <w:t xml:space="preserve"> desire to shield their emotions from others so as to not burden them (Georgsson</w:t>
      </w:r>
      <w:r w:rsidR="00D67F17" w:rsidRPr="00A46ADE">
        <w:t xml:space="preserve"> et al., </w:t>
      </w:r>
      <w:r w:rsidR="00293DC1" w:rsidRPr="00A46ADE">
        <w:t>2011)</w:t>
      </w:r>
      <w:r w:rsidRPr="00A46ADE">
        <w:t>;</w:t>
      </w:r>
      <w:r w:rsidR="00293DC1" w:rsidRPr="00A46ADE">
        <w:t xml:space="preserve"> </w:t>
      </w:r>
    </w:p>
    <w:p w14:paraId="26EFC370" w14:textId="6533C43D" w:rsidR="00945E62" w:rsidRPr="00A46ADE" w:rsidRDefault="00103CF1" w:rsidP="002F4F70">
      <w:pPr>
        <w:pStyle w:val="BulletList"/>
      </w:pPr>
      <w:r w:rsidRPr="00A46ADE">
        <w:t>T</w:t>
      </w:r>
      <w:r w:rsidR="00DC43C1" w:rsidRPr="00A46ADE">
        <w:t xml:space="preserve">he situation </w:t>
      </w:r>
      <w:r w:rsidR="008B47A4" w:rsidRPr="00A46ADE">
        <w:t>being too sad and upsetting to talk about (McGee, 2000)</w:t>
      </w:r>
      <w:r w:rsidRPr="00A46ADE">
        <w:t>;</w:t>
      </w:r>
      <w:r w:rsidR="008B47A4" w:rsidRPr="00A46ADE">
        <w:t xml:space="preserve"> </w:t>
      </w:r>
    </w:p>
    <w:p w14:paraId="6AE91B94" w14:textId="0DFC41AA" w:rsidR="00945E62" w:rsidRPr="00A46ADE" w:rsidRDefault="00103CF1" w:rsidP="002F4F70">
      <w:pPr>
        <w:pStyle w:val="BulletList"/>
      </w:pPr>
      <w:r w:rsidRPr="00A46ADE">
        <w:t>B</w:t>
      </w:r>
      <w:r w:rsidR="00293DC1" w:rsidRPr="00A46ADE">
        <w:t>eing scared about the consequences of disclosing violence, such as the fear of making it worse (McGee, 2000)</w:t>
      </w:r>
      <w:r w:rsidRPr="00A46ADE">
        <w:t>;</w:t>
      </w:r>
      <w:r w:rsidR="00293DC1" w:rsidRPr="00A46ADE">
        <w:t xml:space="preserve"> </w:t>
      </w:r>
    </w:p>
    <w:p w14:paraId="5B946AC2" w14:textId="103EF214" w:rsidR="00945E62" w:rsidRPr="00A46ADE" w:rsidRDefault="00103CF1" w:rsidP="002F4F70">
      <w:pPr>
        <w:pStyle w:val="BulletList"/>
      </w:pPr>
      <w:r w:rsidRPr="00A46ADE">
        <w:t>B</w:t>
      </w:r>
      <w:r w:rsidR="00293DC1" w:rsidRPr="00A46ADE">
        <w:t xml:space="preserve">eing embarrassed and ashamed of the violence and their family circumstances (Berman, 2000; </w:t>
      </w:r>
      <w:r w:rsidR="00D528F0" w:rsidRPr="00A46ADE">
        <w:t>Buckley et al., 2007</w:t>
      </w:r>
      <w:r w:rsidR="008B47A4" w:rsidRPr="00A46ADE">
        <w:t>; Hague et al</w:t>
      </w:r>
      <w:r w:rsidRPr="00A46ADE">
        <w:t>.</w:t>
      </w:r>
      <w:r w:rsidR="008B47A4" w:rsidRPr="00A46ADE">
        <w:t>, 2002)</w:t>
      </w:r>
      <w:r w:rsidRPr="00A46ADE">
        <w:t>;</w:t>
      </w:r>
      <w:r w:rsidR="00293DC1" w:rsidRPr="00A46ADE">
        <w:t xml:space="preserve"> </w:t>
      </w:r>
    </w:p>
    <w:p w14:paraId="4324BF96" w14:textId="573E4205" w:rsidR="00945E62" w:rsidRPr="00A46ADE" w:rsidRDefault="00103CF1" w:rsidP="002F4F70">
      <w:pPr>
        <w:pStyle w:val="BulletList"/>
      </w:pPr>
      <w:r w:rsidRPr="00A46ADE">
        <w:t>A</w:t>
      </w:r>
      <w:r w:rsidR="008B47A4" w:rsidRPr="00A46ADE">
        <w:t xml:space="preserve"> lack of trust in others and </w:t>
      </w:r>
      <w:r w:rsidR="00293DC1" w:rsidRPr="00A46ADE">
        <w:t>the length of time it takes to trust someone enough to talk to them (</w:t>
      </w:r>
      <w:r w:rsidR="008B47A4" w:rsidRPr="00A46ADE">
        <w:t xml:space="preserve">McGee 2000; </w:t>
      </w:r>
      <w:r w:rsidR="00293DC1" w:rsidRPr="00A46ADE">
        <w:t>Thompson</w:t>
      </w:r>
      <w:r w:rsidR="008B47A4" w:rsidRPr="00A46ADE">
        <w:t>, 2011</w:t>
      </w:r>
      <w:r w:rsidR="00293DC1" w:rsidRPr="00A46ADE">
        <w:t>)</w:t>
      </w:r>
      <w:r w:rsidRPr="00A46ADE">
        <w:t>;</w:t>
      </w:r>
      <w:r w:rsidR="00293DC1" w:rsidRPr="00A46ADE">
        <w:t xml:space="preserve"> </w:t>
      </w:r>
    </w:p>
    <w:p w14:paraId="11B98D3B" w14:textId="0A77AFFB" w:rsidR="00945E62" w:rsidRPr="00A46ADE" w:rsidRDefault="00103CF1" w:rsidP="002F4F70">
      <w:pPr>
        <w:pStyle w:val="BulletList"/>
      </w:pPr>
      <w:r w:rsidRPr="00A46ADE">
        <w:t>P</w:t>
      </w:r>
      <w:r w:rsidR="00293DC1" w:rsidRPr="00A46ADE">
        <w:t xml:space="preserve">revious bad experiences of their views and experiences </w:t>
      </w:r>
      <w:r w:rsidR="00DC43C1" w:rsidRPr="00A46ADE">
        <w:t xml:space="preserve">of </w:t>
      </w:r>
      <w:r w:rsidR="00293DC1" w:rsidRPr="00A46ADE">
        <w:t>being ignored or misrepresented (Georgsson Staf &amp; Almqvist, 2015)</w:t>
      </w:r>
      <w:r w:rsidRPr="00A46ADE">
        <w:t>;</w:t>
      </w:r>
      <w:r w:rsidR="00293DC1" w:rsidRPr="00A46ADE">
        <w:t xml:space="preserve"> </w:t>
      </w:r>
    </w:p>
    <w:p w14:paraId="41F3B489" w14:textId="2CA6F4D2" w:rsidR="00945E62" w:rsidRPr="00A46ADE" w:rsidRDefault="00103CF1" w:rsidP="002F4F70">
      <w:pPr>
        <w:pStyle w:val="BulletList"/>
      </w:pPr>
      <w:r w:rsidRPr="00A46ADE">
        <w:t>N</w:t>
      </w:r>
      <w:r w:rsidR="008B47A4" w:rsidRPr="00A46ADE">
        <w:t>ot being believed (McGee, 2000)</w:t>
      </w:r>
      <w:r w:rsidRPr="00A46ADE">
        <w:t>;</w:t>
      </w:r>
      <w:r w:rsidR="008B47A4" w:rsidRPr="00A46ADE">
        <w:t xml:space="preserve"> </w:t>
      </w:r>
    </w:p>
    <w:p w14:paraId="2C6F8363" w14:textId="0BE35C43" w:rsidR="00945E62" w:rsidRPr="00A46ADE" w:rsidRDefault="00103CF1" w:rsidP="002F4F70">
      <w:pPr>
        <w:pStyle w:val="BulletList"/>
      </w:pPr>
      <w:r w:rsidRPr="00A46ADE">
        <w:t>F</w:t>
      </w:r>
      <w:r w:rsidR="00293DC1" w:rsidRPr="00A46ADE">
        <w:t>ear of bullying from their peers (</w:t>
      </w:r>
      <w:r w:rsidR="00D528F0" w:rsidRPr="00A46ADE">
        <w:t>Buckley et al., 2007</w:t>
      </w:r>
      <w:r w:rsidR="00293DC1" w:rsidRPr="00A46ADE">
        <w:t>)</w:t>
      </w:r>
      <w:r w:rsidRPr="00A46ADE">
        <w:t>;</w:t>
      </w:r>
      <w:r w:rsidR="00293DC1" w:rsidRPr="00A46ADE">
        <w:t xml:space="preserve"> </w:t>
      </w:r>
    </w:p>
    <w:p w14:paraId="68DEDDD3" w14:textId="09097860" w:rsidR="00293DC1" w:rsidRPr="00A46ADE" w:rsidRDefault="00103CF1" w:rsidP="002F4F70">
      <w:pPr>
        <w:pStyle w:val="BulletList"/>
      </w:pPr>
      <w:r w:rsidRPr="00A46ADE">
        <w:t>A</w:t>
      </w:r>
      <w:r w:rsidR="00293DC1" w:rsidRPr="00A46ADE">
        <w:t xml:space="preserve"> lack of confidence that anyone would be able to help or support them (Swanston, 2014). </w:t>
      </w:r>
    </w:p>
    <w:p w14:paraId="48F0D400" w14:textId="40C64CFA" w:rsidR="00293DC1" w:rsidRPr="00A46ADE" w:rsidRDefault="00945E62" w:rsidP="002F4F70">
      <w:pPr>
        <w:pStyle w:val="ICPSNormal"/>
      </w:pPr>
      <w:r w:rsidRPr="00A46ADE">
        <w:t xml:space="preserve">The findings from a number of studies report how </w:t>
      </w:r>
      <w:r w:rsidR="00293DC1" w:rsidRPr="00A46ADE">
        <w:t>children carefully consider and manage where, when and who they will talk to about what aspect of their experiences (Pernebo &amp; Almqvist, 2016</w:t>
      </w:r>
      <w:r w:rsidR="00925EAF" w:rsidRPr="00A46ADE">
        <w:t>a</w:t>
      </w:r>
      <w:r w:rsidR="00293DC1" w:rsidRPr="00A46ADE">
        <w:t>; Mullender et al., 2002). Th</w:t>
      </w:r>
      <w:r w:rsidRPr="00A46ADE">
        <w:t>is</w:t>
      </w:r>
      <w:r w:rsidR="00293DC1" w:rsidRPr="00A46ADE">
        <w:t xml:space="preserve"> result</w:t>
      </w:r>
      <w:r w:rsidRPr="00A46ADE">
        <w:t>s</w:t>
      </w:r>
      <w:r w:rsidR="00293DC1" w:rsidRPr="00A46ADE">
        <w:t xml:space="preserve"> </w:t>
      </w:r>
      <w:r w:rsidRPr="00A46ADE">
        <w:t xml:space="preserve">in </w:t>
      </w:r>
      <w:r w:rsidR="00293DC1" w:rsidRPr="00A46ADE">
        <w:t xml:space="preserve">many children not talking about the violence with anyone, until well after their families </w:t>
      </w:r>
      <w:r w:rsidRPr="00A46ADE">
        <w:t xml:space="preserve">receive </w:t>
      </w:r>
      <w:r w:rsidR="00293DC1" w:rsidRPr="00A46ADE">
        <w:t xml:space="preserve">interventions from professionals. </w:t>
      </w:r>
    </w:p>
    <w:p w14:paraId="5A01D080" w14:textId="23401730" w:rsidR="00293DC1" w:rsidRPr="00A46ADE" w:rsidRDefault="00293DC1" w:rsidP="002F4F70">
      <w:pPr>
        <w:pStyle w:val="ICPSNormal"/>
      </w:pPr>
      <w:r w:rsidRPr="00A46ADE">
        <w:t xml:space="preserve">It was not just children who were implicit in maintaining a silence around domestic and family violence. Adults </w:t>
      </w:r>
      <w:r w:rsidR="002B4EAD" w:rsidRPr="00A46ADE">
        <w:t>also did not talk about the violence</w:t>
      </w:r>
      <w:r w:rsidRPr="00A46ADE">
        <w:t>. Some researchers described this as a “conspiracy of silence” (</w:t>
      </w:r>
      <w:r w:rsidR="00B81085" w:rsidRPr="00A46ADE">
        <w:t>Thiara &amp; Humphreys, 2015, p</w:t>
      </w:r>
      <w:r w:rsidR="00985B80" w:rsidRPr="00A46ADE">
        <w:t>.</w:t>
      </w:r>
      <w:r w:rsidR="0078067F" w:rsidRPr="00A46ADE">
        <w:t xml:space="preserve"> </w:t>
      </w:r>
      <w:r w:rsidR="00B81085" w:rsidRPr="00A46ADE">
        <w:t>2</w:t>
      </w:r>
      <w:r w:rsidRPr="00A46ADE">
        <w:t xml:space="preserve">) which may lead children to conclude they are on their </w:t>
      </w:r>
      <w:r w:rsidRPr="00A46ADE">
        <w:lastRenderedPageBreak/>
        <w:t>own, with no</w:t>
      </w:r>
      <w:r w:rsidR="001316A7" w:rsidRPr="00A46ADE">
        <w:t>-one to</w:t>
      </w:r>
      <w:r w:rsidRPr="00A46ADE">
        <w:t xml:space="preserve"> help</w:t>
      </w:r>
      <w:r w:rsidR="001316A7" w:rsidRPr="00A46ADE">
        <w:t xml:space="preserve"> </w:t>
      </w:r>
      <w:r w:rsidRPr="00A46ADE">
        <w:t>(Chanmugam, 2015). The constraints and stressors that this silence has on children’s significant relationships are</w:t>
      </w:r>
      <w:r w:rsidR="00945E62" w:rsidRPr="00A46ADE">
        <w:t xml:space="preserve"> discussed below</w:t>
      </w:r>
      <w:r w:rsidRPr="00A46ADE">
        <w:t>.</w:t>
      </w:r>
    </w:p>
    <w:p w14:paraId="12A8A9CD" w14:textId="77777777" w:rsidR="00293DC1" w:rsidRPr="00A46ADE" w:rsidRDefault="00293DC1" w:rsidP="00293DC1">
      <w:pPr>
        <w:pStyle w:val="ICPSHeading4"/>
      </w:pPr>
      <w:r w:rsidRPr="00A46ADE">
        <w:t>Impacts on children’s relationships</w:t>
      </w:r>
    </w:p>
    <w:p w14:paraId="6B86D524" w14:textId="24AA4298" w:rsidR="0022692A" w:rsidRPr="00A46ADE" w:rsidRDefault="0022692A" w:rsidP="002F4F70">
      <w:pPr>
        <w:pStyle w:val="ICPSNormal"/>
      </w:pPr>
      <w:r w:rsidRPr="00A46ADE">
        <w:t xml:space="preserve">Complexity of family relationships, especially parental relationships, was </w:t>
      </w:r>
      <w:r w:rsidR="00923934" w:rsidRPr="00A46ADE">
        <w:t xml:space="preserve">a strong </w:t>
      </w:r>
      <w:r w:rsidRPr="00A46ADE">
        <w:t>theme in the</w:t>
      </w:r>
      <w:r w:rsidR="00923934" w:rsidRPr="00A46ADE">
        <w:t xml:space="preserve"> publications reviewed</w:t>
      </w:r>
      <w:r w:rsidRPr="00A46ADE">
        <w:t xml:space="preserve">. Children’s efforts to engage in, understand, manage and make meaning of their relationships with parents, within the contexts of domestic and family </w:t>
      </w:r>
      <w:r w:rsidR="00C160D1" w:rsidRPr="00A46ADE">
        <w:t>violence</w:t>
      </w:r>
      <w:r w:rsidRPr="00A46ADE">
        <w:t xml:space="preserve"> was a constant and challenging task. </w:t>
      </w:r>
      <w:r w:rsidR="002A2D83" w:rsidRPr="00A46ADE">
        <w:t>D</w:t>
      </w:r>
      <w:r w:rsidRPr="00A46ADE">
        <w:t xml:space="preserve">omestic and family violence influenced children’s relationships with both their mothers and fathers. Almost all children </w:t>
      </w:r>
      <w:r w:rsidR="00923934" w:rsidRPr="00A46ADE">
        <w:t xml:space="preserve">across the publications </w:t>
      </w:r>
      <w:r w:rsidRPr="00A46ADE">
        <w:t xml:space="preserve">were united in stating that violence was wrong and should not be accepted as </w:t>
      </w:r>
      <w:r w:rsidR="003F5831" w:rsidRPr="00A46ADE">
        <w:t xml:space="preserve">a normal part of life (Overlien &amp; Hyden, </w:t>
      </w:r>
      <w:r w:rsidRPr="00A46ADE">
        <w:t xml:space="preserve">2009). </w:t>
      </w:r>
      <w:r w:rsidR="00923934" w:rsidRPr="00A46ADE">
        <w:t>M</w:t>
      </w:r>
      <w:r w:rsidRPr="00A46ADE">
        <w:t>ost children were reticent to excuse the perpetrator’s behaviours (most often their fathers), or blame others (their mothers) for the violence that was being perpetrated (Mullender</w:t>
      </w:r>
      <w:r w:rsidR="00B81085" w:rsidRPr="00A46ADE">
        <w:t xml:space="preserve"> et al.</w:t>
      </w:r>
      <w:r w:rsidRPr="00A46ADE">
        <w:t xml:space="preserve">, 2002). This, however, did not stop some children feeling like they were caught in the middle of their parents’ conflict (Bagshaw, 2007; </w:t>
      </w:r>
      <w:r w:rsidR="00D528F0" w:rsidRPr="00A46ADE">
        <w:t>Buckley et al., 2007</w:t>
      </w:r>
      <w:r w:rsidRPr="00A46ADE">
        <w:t>).</w:t>
      </w:r>
    </w:p>
    <w:p w14:paraId="2EABC4B5" w14:textId="39637B57" w:rsidR="00114F61" w:rsidRPr="00A46ADE" w:rsidRDefault="0022692A" w:rsidP="002913E1">
      <w:pPr>
        <w:pStyle w:val="ICPSHeading5"/>
        <w:numPr>
          <w:ilvl w:val="0"/>
          <w:numId w:val="6"/>
        </w:numPr>
      </w:pPr>
      <w:r w:rsidRPr="00A46ADE">
        <w:t xml:space="preserve">Relationships with </w:t>
      </w:r>
      <w:r w:rsidR="00E06BBE" w:rsidRPr="00A46ADE">
        <w:t>m</w:t>
      </w:r>
      <w:r w:rsidR="00114F61" w:rsidRPr="00A46ADE">
        <w:t>others</w:t>
      </w:r>
    </w:p>
    <w:p w14:paraId="0EA62CB2" w14:textId="28402F63" w:rsidR="00114F61" w:rsidRPr="00A46ADE" w:rsidRDefault="007F3E54" w:rsidP="002F4F70">
      <w:pPr>
        <w:pStyle w:val="ICPSNormal"/>
      </w:pPr>
      <w:r w:rsidRPr="00A46ADE">
        <w:t>A</w:t>
      </w:r>
      <w:r w:rsidR="0010110C" w:rsidRPr="00A46ADE">
        <w:t xml:space="preserve">s with all other aspects of children’s experiences, </w:t>
      </w:r>
      <w:r w:rsidR="002A2D83" w:rsidRPr="00A46ADE">
        <w:t xml:space="preserve">there was great diversity in the way that children described their </w:t>
      </w:r>
      <w:r w:rsidR="0010110C" w:rsidRPr="00A46ADE">
        <w:t>relationships with their mothers</w:t>
      </w:r>
      <w:r w:rsidR="00DC43C1" w:rsidRPr="00A46ADE">
        <w:t xml:space="preserve">, </w:t>
      </w:r>
      <w:r w:rsidR="00923934" w:rsidRPr="00A46ADE">
        <w:t xml:space="preserve">although </w:t>
      </w:r>
      <w:r w:rsidR="0010110C" w:rsidRPr="00A46ADE">
        <w:t xml:space="preserve">these relationships were inevitably affected by the violence which </w:t>
      </w:r>
      <w:r w:rsidR="00923934" w:rsidRPr="00A46ADE">
        <w:t xml:space="preserve">had </w:t>
      </w:r>
      <w:r w:rsidR="0010110C" w:rsidRPr="00A46ADE">
        <w:t>occurr</w:t>
      </w:r>
      <w:r w:rsidR="00923934" w:rsidRPr="00A46ADE">
        <w:t>ed</w:t>
      </w:r>
      <w:r w:rsidR="0010110C" w:rsidRPr="00A46ADE">
        <w:t xml:space="preserve"> in their homes. </w:t>
      </w:r>
      <w:r w:rsidR="002A2D83" w:rsidRPr="00A46ADE">
        <w:t>In many cases</w:t>
      </w:r>
      <w:r w:rsidR="00DC43C1" w:rsidRPr="00A46ADE">
        <w:t>,</w:t>
      </w:r>
      <w:r w:rsidR="002A2D83" w:rsidRPr="00A46ADE">
        <w:t xml:space="preserve"> </w:t>
      </w:r>
      <w:r w:rsidRPr="00A46ADE">
        <w:t xml:space="preserve">violence often acted to </w:t>
      </w:r>
      <w:r w:rsidR="009A67F7" w:rsidRPr="00A46ADE">
        <w:t xml:space="preserve">restrict and </w:t>
      </w:r>
      <w:r w:rsidRPr="00A46ADE">
        <w:t>strain children’s relationships with their mothers. For example, c</w:t>
      </w:r>
      <w:r w:rsidR="00114F61" w:rsidRPr="00A46ADE">
        <w:t xml:space="preserve">hildren were </w:t>
      </w:r>
      <w:r w:rsidR="00192FAC" w:rsidRPr="00A46ADE">
        <w:t xml:space="preserve">sometimes </w:t>
      </w:r>
      <w:r w:rsidR="00114F61" w:rsidRPr="00A46ADE">
        <w:t xml:space="preserve">restricted </w:t>
      </w:r>
      <w:r w:rsidR="00923934" w:rsidRPr="00A46ADE">
        <w:t xml:space="preserve">by their father </w:t>
      </w:r>
      <w:r w:rsidR="00114F61" w:rsidRPr="00A46ADE">
        <w:t xml:space="preserve">from </w:t>
      </w:r>
      <w:r w:rsidR="0010110C" w:rsidRPr="00A46ADE">
        <w:t>spending time with their mothers</w:t>
      </w:r>
      <w:r w:rsidRPr="00A46ADE">
        <w:t xml:space="preserve"> (</w:t>
      </w:r>
      <w:r w:rsidR="007853FE" w:rsidRPr="00A46ADE">
        <w:t>Berman</w:t>
      </w:r>
      <w:r w:rsidR="00B668B4" w:rsidRPr="00A46ADE">
        <w:t>,</w:t>
      </w:r>
      <w:r w:rsidR="007853FE" w:rsidRPr="00A46ADE">
        <w:t xml:space="preserve"> 2000; </w:t>
      </w:r>
      <w:r w:rsidRPr="00A46ADE">
        <w:t>Katz</w:t>
      </w:r>
      <w:r w:rsidR="002A2D83" w:rsidRPr="00A46ADE">
        <w:t>, 2016</w:t>
      </w:r>
      <w:r w:rsidRPr="00A46ADE">
        <w:t>)</w:t>
      </w:r>
      <w:r w:rsidR="00114F61" w:rsidRPr="00A46ADE">
        <w:t>.</w:t>
      </w:r>
      <w:r w:rsidR="00D041EA" w:rsidRPr="00A46ADE">
        <w:t xml:space="preserve"> </w:t>
      </w:r>
      <w:r w:rsidR="0010110C" w:rsidRPr="00A46ADE">
        <w:t xml:space="preserve">The </w:t>
      </w:r>
      <w:r w:rsidR="00923934" w:rsidRPr="00A46ADE">
        <w:t xml:space="preserve">extent </w:t>
      </w:r>
      <w:r w:rsidR="0010110C" w:rsidRPr="00A46ADE">
        <w:t xml:space="preserve">to which the violence and its impacts </w:t>
      </w:r>
      <w:r w:rsidR="00923934" w:rsidRPr="00A46ADE">
        <w:t xml:space="preserve">were </w:t>
      </w:r>
      <w:r w:rsidR="0010110C" w:rsidRPr="00A46ADE">
        <w:t xml:space="preserve">openly discussed between mothers and children also varied. It appeared that both mothers and children were protective of each other and often chose not to disclose the full extent of their </w:t>
      </w:r>
      <w:r w:rsidR="00D041EA" w:rsidRPr="00A46ADE">
        <w:t xml:space="preserve">feelings, </w:t>
      </w:r>
      <w:r w:rsidR="002A2D83" w:rsidRPr="00A46ADE">
        <w:t>or</w:t>
      </w:r>
      <w:r w:rsidR="00D041EA" w:rsidRPr="00A46ADE">
        <w:t xml:space="preserve"> </w:t>
      </w:r>
      <w:r w:rsidR="0010110C" w:rsidRPr="00A46ADE">
        <w:t xml:space="preserve">other </w:t>
      </w:r>
      <w:r w:rsidR="00D041EA" w:rsidRPr="00A46ADE">
        <w:t>impacts that</w:t>
      </w:r>
      <w:r w:rsidR="0010110C" w:rsidRPr="00A46ADE">
        <w:t xml:space="preserve"> the violence was having on them </w:t>
      </w:r>
      <w:r w:rsidRPr="00A46ADE">
        <w:t>(</w:t>
      </w:r>
      <w:r w:rsidR="00D528F0" w:rsidRPr="00A46ADE">
        <w:t>Bowyer et al., 2015</w:t>
      </w:r>
      <w:r w:rsidRPr="00A46ADE">
        <w:t>)</w:t>
      </w:r>
      <w:r w:rsidR="0010110C" w:rsidRPr="00A46ADE">
        <w:t>.</w:t>
      </w:r>
    </w:p>
    <w:p w14:paraId="180D7372" w14:textId="6CC65EC8" w:rsidR="007853FE" w:rsidRPr="00A46ADE" w:rsidRDefault="00DD033F" w:rsidP="00B203B6">
      <w:pPr>
        <w:pStyle w:val="ICPSQuote"/>
      </w:pPr>
      <w:r w:rsidRPr="00A46ADE">
        <w:t>“</w:t>
      </w:r>
      <w:r w:rsidR="007853FE" w:rsidRPr="00A46ADE">
        <w:t>I’m known as the girl with no emotions…I don’t want to say anything to her [mum], ‘</w:t>
      </w:r>
      <w:r w:rsidR="0068026A" w:rsidRPr="00A46ADE">
        <w:t>cause I don’t want to upset her</w:t>
      </w:r>
      <w:r w:rsidR="00923934" w:rsidRPr="00A46ADE">
        <w:t>.</w:t>
      </w:r>
      <w:r w:rsidRPr="00A46ADE">
        <w:t>”</w:t>
      </w:r>
      <w:r w:rsidR="0068026A" w:rsidRPr="00A46ADE">
        <w:t xml:space="preserve"> </w:t>
      </w:r>
      <w:r w:rsidR="00925EAF" w:rsidRPr="00A46ADE">
        <w:rPr>
          <w:i w:val="0"/>
        </w:rPr>
        <w:t xml:space="preserve">(12 year old girl, </w:t>
      </w:r>
      <w:r w:rsidR="007853FE" w:rsidRPr="00A46ADE">
        <w:rPr>
          <w:i w:val="0"/>
        </w:rPr>
        <w:t>Bowyer</w:t>
      </w:r>
      <w:r w:rsidR="002A2D83" w:rsidRPr="00A46ADE">
        <w:rPr>
          <w:i w:val="0"/>
        </w:rPr>
        <w:t xml:space="preserve"> et al., 2015</w:t>
      </w:r>
      <w:r w:rsidR="00925EAF" w:rsidRPr="00A46ADE">
        <w:rPr>
          <w:i w:val="0"/>
        </w:rPr>
        <w:t>, p.</w:t>
      </w:r>
      <w:r w:rsidR="00985B80" w:rsidRPr="00A46ADE">
        <w:rPr>
          <w:i w:val="0"/>
        </w:rPr>
        <w:t xml:space="preserve"> </w:t>
      </w:r>
      <w:r w:rsidR="00925EAF" w:rsidRPr="00A46ADE">
        <w:rPr>
          <w:i w:val="0"/>
        </w:rPr>
        <w:t>313</w:t>
      </w:r>
      <w:r w:rsidR="007853FE" w:rsidRPr="00A46ADE">
        <w:rPr>
          <w:i w:val="0"/>
        </w:rPr>
        <w:t>)</w:t>
      </w:r>
    </w:p>
    <w:p w14:paraId="57129A87" w14:textId="634A49CC" w:rsidR="00967730" w:rsidRPr="00A46ADE" w:rsidRDefault="00D6160B" w:rsidP="002F4F70">
      <w:pPr>
        <w:pStyle w:val="ICPSNormal"/>
      </w:pPr>
      <w:r w:rsidRPr="00A46ADE">
        <w:t>The</w:t>
      </w:r>
      <w:r w:rsidR="0010110C" w:rsidRPr="00A46ADE">
        <w:t>se</w:t>
      </w:r>
      <w:r w:rsidRPr="00A46ADE">
        <w:t xml:space="preserve"> silences </w:t>
      </w:r>
      <w:r w:rsidR="0010110C" w:rsidRPr="00A46ADE">
        <w:t xml:space="preserve">did </w:t>
      </w:r>
      <w:r w:rsidR="009A67F7" w:rsidRPr="00A46ADE">
        <w:t>not diminish</w:t>
      </w:r>
      <w:r w:rsidR="0010110C" w:rsidRPr="00A46ADE">
        <w:t xml:space="preserve"> </w:t>
      </w:r>
      <w:r w:rsidR="007853FE" w:rsidRPr="00A46ADE">
        <w:t>the closeness of the relationship which children</w:t>
      </w:r>
      <w:r w:rsidR="00DD033F" w:rsidRPr="00A46ADE">
        <w:t xml:space="preserve"> shared with their mothers, n</w:t>
      </w:r>
      <w:r w:rsidR="007546E2" w:rsidRPr="00A46ADE">
        <w:t xml:space="preserve">or the love and care </w:t>
      </w:r>
      <w:r w:rsidR="00DD033F" w:rsidRPr="00A46ADE">
        <w:t xml:space="preserve">that </w:t>
      </w:r>
      <w:r w:rsidR="007546E2" w:rsidRPr="00A46ADE">
        <w:t>children felt their mothers provided them with</w:t>
      </w:r>
      <w:r w:rsidR="00600B21" w:rsidRPr="00A46ADE">
        <w:t xml:space="preserve"> (Pernebo</w:t>
      </w:r>
      <w:r w:rsidR="002A2D83" w:rsidRPr="00A46ADE">
        <w:t xml:space="preserve"> &amp; Almqvist, 2016b</w:t>
      </w:r>
      <w:r w:rsidR="00600B21" w:rsidRPr="00A46ADE">
        <w:t>)</w:t>
      </w:r>
      <w:r w:rsidR="007546E2" w:rsidRPr="00A46ADE">
        <w:t xml:space="preserve">. </w:t>
      </w:r>
      <w:r w:rsidR="002A2D83" w:rsidRPr="00A46ADE">
        <w:t xml:space="preserve">For many children, </w:t>
      </w:r>
      <w:r w:rsidR="00600B21" w:rsidRPr="00A46ADE">
        <w:t>mothers had been their main or only source of support whilst living with the v</w:t>
      </w:r>
      <w:r w:rsidR="002A2D83" w:rsidRPr="00A46ADE">
        <w:t>iolence (McGee, 2000; Mullender et al</w:t>
      </w:r>
      <w:r w:rsidR="00B81085" w:rsidRPr="00A46ADE">
        <w:t>.</w:t>
      </w:r>
      <w:r w:rsidR="002A2D83" w:rsidRPr="00A46ADE">
        <w:t>,</w:t>
      </w:r>
      <w:r w:rsidR="00600B21" w:rsidRPr="00A46ADE">
        <w:t xml:space="preserve"> 2002)</w:t>
      </w:r>
      <w:r w:rsidR="002A2D83" w:rsidRPr="00A46ADE">
        <w:t xml:space="preserve">. </w:t>
      </w:r>
    </w:p>
    <w:p w14:paraId="61CD975D" w14:textId="112F1067" w:rsidR="00967730" w:rsidRPr="00A46ADE" w:rsidRDefault="00DD033F" w:rsidP="00B203B6">
      <w:pPr>
        <w:pStyle w:val="ICPSQuote"/>
      </w:pPr>
      <w:r w:rsidRPr="00A46ADE">
        <w:t>“</w:t>
      </w:r>
      <w:r w:rsidR="00967730" w:rsidRPr="00A46ADE">
        <w:t>Whenever I’m upset, she’ll give me a cuddle and tell me things are going to be alright. It’s helped me get through things</w:t>
      </w:r>
      <w:r w:rsidR="00923934" w:rsidRPr="00A46ADE">
        <w:t>.</w:t>
      </w:r>
      <w:r w:rsidRPr="00A46ADE">
        <w:t>”</w:t>
      </w:r>
      <w:r w:rsidR="00967730" w:rsidRPr="00A46ADE">
        <w:t xml:space="preserve"> </w:t>
      </w:r>
      <w:r w:rsidR="00925EAF" w:rsidRPr="00A46ADE">
        <w:rPr>
          <w:i w:val="0"/>
        </w:rPr>
        <w:t xml:space="preserve">(14 year old girl, </w:t>
      </w:r>
      <w:r w:rsidR="00967730" w:rsidRPr="00A46ADE">
        <w:rPr>
          <w:i w:val="0"/>
        </w:rPr>
        <w:t>Katz</w:t>
      </w:r>
      <w:r w:rsidR="00925EAF" w:rsidRPr="00A46ADE">
        <w:rPr>
          <w:i w:val="0"/>
        </w:rPr>
        <w:t>,</w:t>
      </w:r>
      <w:r w:rsidR="00967730" w:rsidRPr="00A46ADE">
        <w:rPr>
          <w:i w:val="0"/>
        </w:rPr>
        <w:t xml:space="preserve"> 2015</w:t>
      </w:r>
      <w:r w:rsidR="00925EAF" w:rsidRPr="00A46ADE">
        <w:rPr>
          <w:i w:val="0"/>
        </w:rPr>
        <w:t>, p.</w:t>
      </w:r>
      <w:r w:rsidR="00985B80" w:rsidRPr="00A46ADE">
        <w:rPr>
          <w:i w:val="0"/>
        </w:rPr>
        <w:t xml:space="preserve"> </w:t>
      </w:r>
      <w:r w:rsidR="00925EAF" w:rsidRPr="00A46ADE">
        <w:rPr>
          <w:i w:val="0"/>
        </w:rPr>
        <w:t>163</w:t>
      </w:r>
      <w:r w:rsidR="00923934" w:rsidRPr="00A46ADE">
        <w:rPr>
          <w:i w:val="0"/>
        </w:rPr>
        <w:t>)</w:t>
      </w:r>
    </w:p>
    <w:p w14:paraId="2734A7EC" w14:textId="77777777" w:rsidR="007546E2" w:rsidRPr="00A46ADE" w:rsidRDefault="002A2D83" w:rsidP="002F4F70">
      <w:pPr>
        <w:pStyle w:val="ICPSNormal"/>
      </w:pPr>
      <w:r w:rsidRPr="00A46ADE">
        <w:t xml:space="preserve">This exclusive supportive relationship was often </w:t>
      </w:r>
      <w:r w:rsidR="00600B21" w:rsidRPr="00A46ADE">
        <w:t xml:space="preserve">reciprocal, with </w:t>
      </w:r>
      <w:r w:rsidRPr="00A46ADE">
        <w:t xml:space="preserve">many </w:t>
      </w:r>
      <w:r w:rsidR="00600B21" w:rsidRPr="00A46ADE">
        <w:t xml:space="preserve">children describing their </w:t>
      </w:r>
      <w:r w:rsidR="0010110C" w:rsidRPr="00A46ADE">
        <w:t xml:space="preserve">extensive </w:t>
      </w:r>
      <w:r w:rsidR="00600B21" w:rsidRPr="00A46ADE">
        <w:t xml:space="preserve">and persistent </w:t>
      </w:r>
      <w:r w:rsidR="0010110C" w:rsidRPr="00A46ADE">
        <w:t xml:space="preserve">efforts to </w:t>
      </w:r>
      <w:r w:rsidR="00D6160B" w:rsidRPr="00A46ADE">
        <w:t>pr</w:t>
      </w:r>
      <w:r w:rsidR="004D5519" w:rsidRPr="00A46ADE">
        <w:t>otect and support their mothers:</w:t>
      </w:r>
      <w:r w:rsidR="00D6160B" w:rsidRPr="00A46ADE">
        <w:t xml:space="preserve"> </w:t>
      </w:r>
    </w:p>
    <w:p w14:paraId="2A1ADA1C" w14:textId="5594E88D" w:rsidR="00647ADF" w:rsidRPr="00A46ADE" w:rsidRDefault="00DD033F" w:rsidP="00B203B6">
      <w:pPr>
        <w:pStyle w:val="ICPSQuote"/>
      </w:pPr>
      <w:r w:rsidRPr="00A46ADE">
        <w:t>“</w:t>
      </w:r>
      <w:r w:rsidR="00647ADF" w:rsidRPr="00A46ADE">
        <w:t>I just used to sit quietly and read a book. Or just... try to help mum. Since I’m stronger than mum in, what can I say; she can cry a lot easier than me. So I always try to help her to get her to stop crying.</w:t>
      </w:r>
      <w:r w:rsidRPr="00A46ADE">
        <w:t>”</w:t>
      </w:r>
      <w:r w:rsidR="00647ADF" w:rsidRPr="00A46ADE">
        <w:t xml:space="preserve"> </w:t>
      </w:r>
      <w:r w:rsidR="00925EAF" w:rsidRPr="00A46ADE">
        <w:rPr>
          <w:i w:val="0"/>
        </w:rPr>
        <w:t>(11 year</w:t>
      </w:r>
      <w:r w:rsidR="00647ADF" w:rsidRPr="00A46ADE">
        <w:rPr>
          <w:i w:val="0"/>
        </w:rPr>
        <w:t xml:space="preserve"> old</w:t>
      </w:r>
      <w:r w:rsidR="00925EAF" w:rsidRPr="00A46ADE">
        <w:rPr>
          <w:i w:val="0"/>
        </w:rPr>
        <w:t xml:space="preserve"> girl, </w:t>
      </w:r>
      <w:r w:rsidR="00F4247A" w:rsidRPr="00A46ADE">
        <w:rPr>
          <w:i w:val="0"/>
        </w:rPr>
        <w:t>Georgsson</w:t>
      </w:r>
      <w:r w:rsidR="00D67F17" w:rsidRPr="00A46ADE">
        <w:rPr>
          <w:i w:val="0"/>
        </w:rPr>
        <w:t xml:space="preserve">, et al., </w:t>
      </w:r>
      <w:r w:rsidR="00F4247A" w:rsidRPr="00A46ADE">
        <w:rPr>
          <w:i w:val="0"/>
        </w:rPr>
        <w:t>2011</w:t>
      </w:r>
      <w:r w:rsidR="00925EAF" w:rsidRPr="00A46ADE">
        <w:rPr>
          <w:i w:val="0"/>
        </w:rPr>
        <w:t>, p.</w:t>
      </w:r>
      <w:r w:rsidR="00985B80" w:rsidRPr="00A46ADE">
        <w:rPr>
          <w:i w:val="0"/>
        </w:rPr>
        <w:t xml:space="preserve"> </w:t>
      </w:r>
      <w:r w:rsidR="00925EAF" w:rsidRPr="00A46ADE">
        <w:rPr>
          <w:i w:val="0"/>
        </w:rPr>
        <w:t>125</w:t>
      </w:r>
      <w:r w:rsidR="00647ADF" w:rsidRPr="00A46ADE">
        <w:rPr>
          <w:i w:val="0"/>
        </w:rPr>
        <w:t>)</w:t>
      </w:r>
    </w:p>
    <w:p w14:paraId="632E21B0" w14:textId="2195BEF9" w:rsidR="00600B21" w:rsidRPr="00A46ADE" w:rsidRDefault="00647ADF" w:rsidP="002F4F70">
      <w:pPr>
        <w:pStyle w:val="ICPSNormal"/>
      </w:pPr>
      <w:r w:rsidRPr="00A46ADE">
        <w:t>The many ways in which c</w:t>
      </w:r>
      <w:r w:rsidR="00D6160B" w:rsidRPr="00A46ADE">
        <w:t>hildren were engaged to both pro</w:t>
      </w:r>
      <w:r w:rsidR="009A67F7" w:rsidRPr="00A46ADE">
        <w:t>tect and support their mothers</w:t>
      </w:r>
      <w:r w:rsidRPr="00A46ADE">
        <w:t xml:space="preserve"> are explored further </w:t>
      </w:r>
      <w:r w:rsidR="00925EAF" w:rsidRPr="00A46ADE">
        <w:t xml:space="preserve">in section 3.2.3. </w:t>
      </w:r>
      <w:r w:rsidR="00E3307B" w:rsidRPr="00A46ADE">
        <w:t xml:space="preserve">For some this became frustrating and further strained relationships with their mothers. </w:t>
      </w:r>
      <w:r w:rsidR="00D6160B" w:rsidRPr="00A46ADE">
        <w:t>When violence persisted in their homes</w:t>
      </w:r>
      <w:r w:rsidRPr="00A46ADE">
        <w:t xml:space="preserve">, despite their </w:t>
      </w:r>
      <w:r w:rsidR="00600B21" w:rsidRPr="00A46ADE">
        <w:t xml:space="preserve">own </w:t>
      </w:r>
      <w:r w:rsidRPr="00A46ADE">
        <w:t xml:space="preserve">best efforts to prevent or minimise the impact of it, </w:t>
      </w:r>
      <w:r w:rsidR="00D6160B" w:rsidRPr="00A46ADE">
        <w:t xml:space="preserve">some </w:t>
      </w:r>
      <w:r w:rsidRPr="00A46ADE">
        <w:t xml:space="preserve">children </w:t>
      </w:r>
      <w:r w:rsidR="00D6160B" w:rsidRPr="00A46ADE">
        <w:t>became frustrated about their powerlessness to stop the violence and angry a</w:t>
      </w:r>
      <w:r w:rsidR="004D5519" w:rsidRPr="00A46ADE">
        <w:t>t their mothers for not leaving:</w:t>
      </w:r>
      <w:r w:rsidR="00D6160B" w:rsidRPr="00A46ADE">
        <w:t xml:space="preserve"> </w:t>
      </w:r>
    </w:p>
    <w:p w14:paraId="7BCF3BA5" w14:textId="4CAA5EB6" w:rsidR="00600B21" w:rsidRPr="00A46ADE" w:rsidRDefault="00DD033F" w:rsidP="00B203B6">
      <w:pPr>
        <w:pStyle w:val="ICPSQuote"/>
      </w:pPr>
      <w:r w:rsidRPr="00A46ADE">
        <w:lastRenderedPageBreak/>
        <w:t>“</w:t>
      </w:r>
      <w:r w:rsidR="00600B21" w:rsidRPr="00A46ADE">
        <w:t>[I] feel a bit annoyed with my mum at times because like she still would like she still put us through that. But then I start feeling guilty because I know it wasn’t her fault ... It just annoys me so much because I never get a decent night’s sleep</w:t>
      </w:r>
      <w:r w:rsidRPr="00A46ADE">
        <w:t xml:space="preserve"> ‘cause </w:t>
      </w:r>
      <w:r w:rsidR="00600B21" w:rsidRPr="00A46ADE">
        <w:t>I’m always up here scared rigid.</w:t>
      </w:r>
      <w:r w:rsidRPr="00A46ADE">
        <w:t>”</w:t>
      </w:r>
      <w:r w:rsidR="00600B21" w:rsidRPr="00A46ADE">
        <w:t xml:space="preserve"> </w:t>
      </w:r>
      <w:r w:rsidR="00600B21" w:rsidRPr="00A46ADE">
        <w:rPr>
          <w:i w:val="0"/>
        </w:rPr>
        <w:t>(</w:t>
      </w:r>
      <w:r w:rsidR="00925EAF" w:rsidRPr="00A46ADE">
        <w:rPr>
          <w:i w:val="0"/>
        </w:rPr>
        <w:t xml:space="preserve">8-13 year old girl, </w:t>
      </w:r>
      <w:r w:rsidR="00600B21" w:rsidRPr="00A46ADE">
        <w:rPr>
          <w:i w:val="0"/>
        </w:rPr>
        <w:t>Swanston</w:t>
      </w:r>
      <w:r w:rsidR="00925EAF" w:rsidRPr="00A46ADE">
        <w:rPr>
          <w:i w:val="0"/>
        </w:rPr>
        <w:t>,</w:t>
      </w:r>
      <w:r w:rsidR="00600B21" w:rsidRPr="00A46ADE">
        <w:rPr>
          <w:i w:val="0"/>
        </w:rPr>
        <w:t xml:space="preserve"> 2014</w:t>
      </w:r>
      <w:r w:rsidR="00925EAF" w:rsidRPr="00A46ADE">
        <w:rPr>
          <w:i w:val="0"/>
        </w:rPr>
        <w:t>, p.</w:t>
      </w:r>
      <w:r w:rsidR="00985B80" w:rsidRPr="00A46ADE">
        <w:rPr>
          <w:i w:val="0"/>
        </w:rPr>
        <w:t xml:space="preserve"> </w:t>
      </w:r>
      <w:r w:rsidR="00925EAF" w:rsidRPr="00A46ADE">
        <w:rPr>
          <w:i w:val="0"/>
        </w:rPr>
        <w:t>190)</w:t>
      </w:r>
    </w:p>
    <w:p w14:paraId="5830198F" w14:textId="0E48F28A" w:rsidR="00114F61" w:rsidRPr="00A46ADE" w:rsidRDefault="007546E2" w:rsidP="002F4F70">
      <w:pPr>
        <w:pStyle w:val="ICPSNormal"/>
      </w:pPr>
      <w:r w:rsidRPr="00A46ADE">
        <w:t xml:space="preserve">Regardless of whether mothers left </w:t>
      </w:r>
      <w:r w:rsidR="004D5519" w:rsidRPr="00A46ADE">
        <w:t xml:space="preserve">the violent relationship </w:t>
      </w:r>
      <w:r w:rsidRPr="00A46ADE">
        <w:t xml:space="preserve">or not, relationships between children and their mothers </w:t>
      </w:r>
      <w:r w:rsidR="001C40CD" w:rsidRPr="00A46ADE">
        <w:t xml:space="preserve">could </w:t>
      </w:r>
      <w:r w:rsidRPr="00A46ADE">
        <w:t>remain strained for many years (Katz</w:t>
      </w:r>
      <w:r w:rsidR="004D5519" w:rsidRPr="00A46ADE">
        <w:t>,</w:t>
      </w:r>
      <w:r w:rsidRPr="00A46ADE">
        <w:t xml:space="preserve"> 2015).</w:t>
      </w:r>
      <w:r w:rsidR="00D6160B" w:rsidRPr="00A46ADE">
        <w:t xml:space="preserve"> </w:t>
      </w:r>
    </w:p>
    <w:p w14:paraId="48515D16" w14:textId="6F65E015" w:rsidR="00114F61" w:rsidRPr="00A46ADE" w:rsidRDefault="00114F61" w:rsidP="00E06BBE">
      <w:pPr>
        <w:pStyle w:val="ICPSHeading5"/>
      </w:pPr>
      <w:r w:rsidRPr="00A46ADE">
        <w:t xml:space="preserve">Relationship with </w:t>
      </w:r>
      <w:r w:rsidR="00E06BBE" w:rsidRPr="00A46ADE">
        <w:t>f</w:t>
      </w:r>
      <w:r w:rsidRPr="00A46ADE">
        <w:t>athers</w:t>
      </w:r>
    </w:p>
    <w:p w14:paraId="746D0289" w14:textId="4793A391" w:rsidR="00D26B5C" w:rsidRPr="00A46ADE" w:rsidRDefault="00600B21" w:rsidP="002F4F70">
      <w:pPr>
        <w:pStyle w:val="ICPSNormal"/>
      </w:pPr>
      <w:r w:rsidRPr="00A46ADE">
        <w:t>Children’s relationships with fathers we</w:t>
      </w:r>
      <w:r w:rsidR="00114F61" w:rsidRPr="00A46ADE">
        <w:t>re also complex</w:t>
      </w:r>
      <w:r w:rsidR="00381543" w:rsidRPr="00A46ADE">
        <w:t xml:space="preserve">; affected by the </w:t>
      </w:r>
      <w:r w:rsidR="009B09F3" w:rsidRPr="00A46ADE">
        <w:t xml:space="preserve">abuse </w:t>
      </w:r>
      <w:r w:rsidRPr="00A46ADE">
        <w:t>fathers</w:t>
      </w:r>
      <w:r w:rsidR="009B09F3" w:rsidRPr="00A46ADE">
        <w:t xml:space="preserve"> perpetrated towards mothers and </w:t>
      </w:r>
      <w:r w:rsidR="000C52F1" w:rsidRPr="00A46ADE">
        <w:t xml:space="preserve">sometimes to the </w:t>
      </w:r>
      <w:r w:rsidR="009B09F3" w:rsidRPr="00A46ADE">
        <w:t xml:space="preserve">children themselves. </w:t>
      </w:r>
      <w:r w:rsidR="00114F61" w:rsidRPr="00A46ADE">
        <w:t xml:space="preserve">Many researchers point out the ambiguous nature of these relationships and the difficulty children have in making sense of, and managing </w:t>
      </w:r>
      <w:r w:rsidR="00114F61" w:rsidRPr="00A46ADE">
        <w:rPr>
          <w:rStyle w:val="ICPSNormalChar1"/>
        </w:rPr>
        <w:t>the</w:t>
      </w:r>
      <w:r w:rsidRPr="00A46ADE">
        <w:rPr>
          <w:rStyle w:val="ICPSNormalChar1"/>
        </w:rPr>
        <w:t>m ove</w:t>
      </w:r>
      <w:r w:rsidR="00114F61" w:rsidRPr="00A46ADE">
        <w:rPr>
          <w:rStyle w:val="ICPSNormalChar1"/>
        </w:rPr>
        <w:t xml:space="preserve">r time. </w:t>
      </w:r>
      <w:r w:rsidR="004D5519" w:rsidRPr="00A46ADE">
        <w:rPr>
          <w:rStyle w:val="ICPSNormalChar1"/>
        </w:rPr>
        <w:t xml:space="preserve">These efforts were </w:t>
      </w:r>
      <w:r w:rsidR="006729FF" w:rsidRPr="00A46ADE">
        <w:rPr>
          <w:rStyle w:val="ICPSNormalChar1"/>
        </w:rPr>
        <w:t xml:space="preserve">often complicated by </w:t>
      </w:r>
      <w:r w:rsidR="004D5519" w:rsidRPr="00A46ADE">
        <w:rPr>
          <w:rStyle w:val="ICPSNormalChar1"/>
        </w:rPr>
        <w:t xml:space="preserve">the </w:t>
      </w:r>
      <w:r w:rsidR="006729FF" w:rsidRPr="00A46ADE">
        <w:rPr>
          <w:rStyle w:val="ICPSNormalChar1"/>
        </w:rPr>
        <w:t>inconsisten</w:t>
      </w:r>
      <w:r w:rsidR="00950A5B" w:rsidRPr="00A46ADE">
        <w:rPr>
          <w:rStyle w:val="ICPSNormalChar1"/>
        </w:rPr>
        <w:t xml:space="preserve">t behaviour of </w:t>
      </w:r>
      <w:r w:rsidR="00C160D1" w:rsidRPr="00A46ADE">
        <w:rPr>
          <w:rStyle w:val="ICPSNormalChar1"/>
        </w:rPr>
        <w:t>fathers;</w:t>
      </w:r>
      <w:r w:rsidR="00DD033F" w:rsidRPr="00A46ADE">
        <w:rPr>
          <w:rStyle w:val="ICPSNormalChar1"/>
        </w:rPr>
        <w:t xml:space="preserve"> </w:t>
      </w:r>
      <w:r w:rsidR="006729FF" w:rsidRPr="00A46ADE">
        <w:rPr>
          <w:rStyle w:val="ICPSNormalChar1"/>
        </w:rPr>
        <w:t>with many children clarifying that their fathers were not bad all the time (Cater, 2007; Callaghan et al</w:t>
      </w:r>
      <w:r w:rsidR="004D5519" w:rsidRPr="00A46ADE">
        <w:rPr>
          <w:rStyle w:val="ICPSNormalChar1"/>
        </w:rPr>
        <w:t>.,</w:t>
      </w:r>
      <w:r w:rsidR="006729FF" w:rsidRPr="00A46ADE">
        <w:rPr>
          <w:rStyle w:val="ICPSNormalChar1"/>
        </w:rPr>
        <w:t xml:space="preserve"> 2015; </w:t>
      </w:r>
      <w:r w:rsidR="00F4247A" w:rsidRPr="00A46ADE">
        <w:t>Georgsson</w:t>
      </w:r>
      <w:r w:rsidR="00D67F17" w:rsidRPr="00A46ADE">
        <w:t xml:space="preserve"> et al., </w:t>
      </w:r>
      <w:r w:rsidR="00F4247A" w:rsidRPr="00A46ADE">
        <w:t>2011</w:t>
      </w:r>
      <w:r w:rsidR="006729FF" w:rsidRPr="00A46ADE">
        <w:rPr>
          <w:rStyle w:val="ICPSNormalChar1"/>
        </w:rPr>
        <w:t xml:space="preserve">). </w:t>
      </w:r>
    </w:p>
    <w:p w14:paraId="4FF11C6E" w14:textId="55FFB890" w:rsidR="00832E8F" w:rsidRPr="00A46ADE" w:rsidRDefault="006729FF" w:rsidP="002F4F70">
      <w:pPr>
        <w:pStyle w:val="ICPSNormal"/>
      </w:pPr>
      <w:r w:rsidRPr="00A46ADE">
        <w:t>Children had different ways of making sense of and understanding their fathers and their violence (Cater</w:t>
      </w:r>
      <w:r w:rsidR="00DD033F" w:rsidRPr="00A46ADE">
        <w:t>,</w:t>
      </w:r>
      <w:r w:rsidRPr="00A46ADE">
        <w:t xml:space="preserve"> 2007). </w:t>
      </w:r>
      <w:r w:rsidR="00381543" w:rsidRPr="00A46ADE">
        <w:t>For some, low expectations around ‘good’ fathering</w:t>
      </w:r>
      <w:r w:rsidR="009B09F3" w:rsidRPr="00A46ADE">
        <w:t>,</w:t>
      </w:r>
      <w:r w:rsidR="00381543" w:rsidRPr="00A46ADE">
        <w:t xml:space="preserve"> allowed them to repudiate violence without </w:t>
      </w:r>
      <w:r w:rsidR="00B830E7" w:rsidRPr="00A46ADE">
        <w:t xml:space="preserve">labelling their father </w:t>
      </w:r>
      <w:r w:rsidR="000C52F1" w:rsidRPr="00A46ADE">
        <w:t xml:space="preserve">as </w:t>
      </w:r>
      <w:r w:rsidR="00B830E7" w:rsidRPr="00A46ADE">
        <w:t xml:space="preserve">being a </w:t>
      </w:r>
      <w:r w:rsidR="007C6E0A" w:rsidRPr="00A46ADE">
        <w:t>‘</w:t>
      </w:r>
      <w:r w:rsidR="00B830E7" w:rsidRPr="00A46ADE">
        <w:t>bad</w:t>
      </w:r>
      <w:r w:rsidR="007C6E0A" w:rsidRPr="00A46ADE">
        <w:t>’</w:t>
      </w:r>
      <w:r w:rsidR="000C52F1" w:rsidRPr="00A46ADE">
        <w:t xml:space="preserve"> father</w:t>
      </w:r>
      <w:r w:rsidR="00381543" w:rsidRPr="00A46ADE">
        <w:t xml:space="preserve"> (Cater</w:t>
      </w:r>
      <w:r w:rsidR="004D5519" w:rsidRPr="00A46ADE">
        <w:t>,</w:t>
      </w:r>
      <w:r w:rsidR="00832E8F" w:rsidRPr="00A46ADE">
        <w:t xml:space="preserve"> 2007</w:t>
      </w:r>
      <w:r w:rsidR="00381543" w:rsidRPr="00A46ADE">
        <w:t>).</w:t>
      </w:r>
      <w:r w:rsidR="002C738B" w:rsidRPr="00A46ADE">
        <w:t xml:space="preserve"> Some children expressed positive feelings for their fathers and missed them </w:t>
      </w:r>
      <w:r w:rsidR="00381543" w:rsidRPr="00A46ADE">
        <w:t>when they moved on to live without him in the home (</w:t>
      </w:r>
      <w:r w:rsidR="002C738B" w:rsidRPr="00A46ADE">
        <w:t>Aymer, 2008</w:t>
      </w:r>
      <w:r w:rsidR="00832E8F" w:rsidRPr="00A46ADE">
        <w:t>; Bagshaw, 2007</w:t>
      </w:r>
      <w:r w:rsidR="00381543" w:rsidRPr="00A46ADE">
        <w:t xml:space="preserve">). </w:t>
      </w:r>
    </w:p>
    <w:p w14:paraId="6FDC92F5" w14:textId="3F003EC3" w:rsidR="00832E8F" w:rsidRPr="00A46ADE" w:rsidRDefault="00DD033F" w:rsidP="00B203B6">
      <w:pPr>
        <w:pStyle w:val="ICPSQuote"/>
      </w:pPr>
      <w:r w:rsidRPr="00A46ADE">
        <w:t>“</w:t>
      </w:r>
      <w:r w:rsidR="00832E8F" w:rsidRPr="00A46ADE">
        <w:t>I was crying all the time, then Mum asked what’s wrong and I said I miss Dad</w:t>
      </w:r>
      <w:r w:rsidRPr="00A46ADE">
        <w:t>.”</w:t>
      </w:r>
      <w:r w:rsidR="00832E8F" w:rsidRPr="00A46ADE">
        <w:t xml:space="preserve"> </w:t>
      </w:r>
      <w:r w:rsidR="00925EAF" w:rsidRPr="00A46ADE">
        <w:rPr>
          <w:i w:val="0"/>
        </w:rPr>
        <w:t>(</w:t>
      </w:r>
      <w:r w:rsidR="00832E8F" w:rsidRPr="00A46ADE">
        <w:rPr>
          <w:i w:val="0"/>
        </w:rPr>
        <w:t>12 y</w:t>
      </w:r>
      <w:r w:rsidR="00925EAF" w:rsidRPr="00A46ADE">
        <w:rPr>
          <w:i w:val="0"/>
        </w:rPr>
        <w:t xml:space="preserve">ear old girl, </w:t>
      </w:r>
      <w:r w:rsidR="00832E8F" w:rsidRPr="00A46ADE">
        <w:rPr>
          <w:i w:val="0"/>
        </w:rPr>
        <w:t>Bagshaw, 2007</w:t>
      </w:r>
      <w:r w:rsidR="00925EAF" w:rsidRPr="00A46ADE">
        <w:rPr>
          <w:i w:val="0"/>
        </w:rPr>
        <w:t>, p.</w:t>
      </w:r>
      <w:r w:rsidR="00985B80" w:rsidRPr="00A46ADE">
        <w:rPr>
          <w:i w:val="0"/>
        </w:rPr>
        <w:t xml:space="preserve"> </w:t>
      </w:r>
      <w:r w:rsidR="00925EAF" w:rsidRPr="00A46ADE">
        <w:rPr>
          <w:i w:val="0"/>
        </w:rPr>
        <w:t>457</w:t>
      </w:r>
      <w:r w:rsidR="00832E8F" w:rsidRPr="00A46ADE">
        <w:rPr>
          <w:i w:val="0"/>
        </w:rPr>
        <w:t>)</w:t>
      </w:r>
    </w:p>
    <w:p w14:paraId="7BFEA987" w14:textId="6AF7A851" w:rsidR="00364D4D" w:rsidRPr="00A46ADE" w:rsidRDefault="002C738B" w:rsidP="002F4F70">
      <w:pPr>
        <w:pStyle w:val="ICPSNormal"/>
      </w:pPr>
      <w:r w:rsidRPr="00A46ADE">
        <w:t>I</w:t>
      </w:r>
      <w:r w:rsidR="009B09F3" w:rsidRPr="00A46ADE">
        <w:t>n other studies, such as Overlien’s (2013)</w:t>
      </w:r>
      <w:r w:rsidR="00DD033F" w:rsidRPr="00A46ADE">
        <w:t>,</w:t>
      </w:r>
      <w:r w:rsidR="009B09F3" w:rsidRPr="00A46ADE">
        <w:t xml:space="preserve"> no children expressed the wish or hope for a life together with their fathers</w:t>
      </w:r>
      <w:r w:rsidR="00B830E7" w:rsidRPr="00A46ADE">
        <w:t xml:space="preserve">. These children, and many others across the studies, </w:t>
      </w:r>
      <w:r w:rsidRPr="00A46ADE">
        <w:t>were v</w:t>
      </w:r>
      <w:r w:rsidR="009B09F3" w:rsidRPr="00A46ADE">
        <w:t xml:space="preserve">ery clear about the need to exclude him from their </w:t>
      </w:r>
      <w:r w:rsidR="00F906FC" w:rsidRPr="00A46ADE">
        <w:t xml:space="preserve">own </w:t>
      </w:r>
      <w:r w:rsidR="009B09F3" w:rsidRPr="00A46ADE">
        <w:t>and their mother’s lives</w:t>
      </w:r>
      <w:r w:rsidR="00B830E7" w:rsidRPr="00A46ADE">
        <w:t xml:space="preserve"> (McGee, 2000; Overlien, 2013)</w:t>
      </w:r>
      <w:r w:rsidR="009B09F3" w:rsidRPr="00A46ADE">
        <w:t>.</w:t>
      </w:r>
      <w:r w:rsidR="00364D4D" w:rsidRPr="00A46ADE">
        <w:t xml:space="preserve"> Many children felt angry at</w:t>
      </w:r>
      <w:r w:rsidR="00F906FC" w:rsidRPr="00A46ADE">
        <w:t xml:space="preserve"> and let down by</w:t>
      </w:r>
      <w:r w:rsidR="00364D4D" w:rsidRPr="00A46ADE">
        <w:t xml:space="preserve"> their fathers (McGee</w:t>
      </w:r>
      <w:r w:rsidR="00B830E7" w:rsidRPr="00A46ADE">
        <w:t>,</w:t>
      </w:r>
      <w:r w:rsidR="00364D4D" w:rsidRPr="00A46ADE">
        <w:t xml:space="preserve"> 2000).</w:t>
      </w:r>
    </w:p>
    <w:p w14:paraId="73BA88DD" w14:textId="0774A618" w:rsidR="00364D4D" w:rsidRPr="00A46ADE" w:rsidRDefault="00F906FC" w:rsidP="00B203B6">
      <w:pPr>
        <w:pStyle w:val="ICPSQuote"/>
      </w:pPr>
      <w:r w:rsidRPr="00A46ADE">
        <w:t>“</w:t>
      </w:r>
      <w:r w:rsidR="00364D4D" w:rsidRPr="00A46ADE">
        <w:t>I was ashamed that he was my dad…I hated him, at the time I did.</w:t>
      </w:r>
      <w:r w:rsidR="00F05BD1" w:rsidRPr="00A46ADE">
        <w:t xml:space="preserve"> </w:t>
      </w:r>
      <w:r w:rsidR="00364D4D" w:rsidRPr="00A46ADE">
        <w:t>It was like I couldn’t even trust my own dad.</w:t>
      </w:r>
      <w:r w:rsidRPr="00A46ADE">
        <w:t>”</w:t>
      </w:r>
      <w:r w:rsidR="00364D4D" w:rsidRPr="00A46ADE">
        <w:t xml:space="preserve"> </w:t>
      </w:r>
      <w:r w:rsidR="00925EAF" w:rsidRPr="00A46ADE">
        <w:rPr>
          <w:i w:val="0"/>
        </w:rPr>
        <w:t>(</w:t>
      </w:r>
      <w:r w:rsidR="00364D4D" w:rsidRPr="00A46ADE">
        <w:rPr>
          <w:i w:val="0"/>
        </w:rPr>
        <w:t>13</w:t>
      </w:r>
      <w:r w:rsidR="00925EAF" w:rsidRPr="00A46ADE">
        <w:rPr>
          <w:i w:val="0"/>
        </w:rPr>
        <w:t xml:space="preserve"> year old boy, </w:t>
      </w:r>
      <w:r w:rsidR="00364D4D" w:rsidRPr="00A46ADE">
        <w:rPr>
          <w:i w:val="0"/>
        </w:rPr>
        <w:t>McGee</w:t>
      </w:r>
      <w:r w:rsidR="00925EAF" w:rsidRPr="00A46ADE">
        <w:rPr>
          <w:i w:val="0"/>
        </w:rPr>
        <w:t>,</w:t>
      </w:r>
      <w:r w:rsidR="00364D4D" w:rsidRPr="00A46ADE">
        <w:rPr>
          <w:i w:val="0"/>
        </w:rPr>
        <w:t xml:space="preserve"> 2000</w:t>
      </w:r>
      <w:r w:rsidR="00925EAF" w:rsidRPr="00A46ADE">
        <w:rPr>
          <w:i w:val="0"/>
        </w:rPr>
        <w:t>, p.</w:t>
      </w:r>
      <w:r w:rsidR="00985B80" w:rsidRPr="00A46ADE">
        <w:rPr>
          <w:i w:val="0"/>
        </w:rPr>
        <w:t xml:space="preserve"> </w:t>
      </w:r>
      <w:r w:rsidR="00925EAF" w:rsidRPr="00A46ADE">
        <w:rPr>
          <w:i w:val="0"/>
        </w:rPr>
        <w:t>86</w:t>
      </w:r>
      <w:r w:rsidR="00364D4D" w:rsidRPr="00A46ADE">
        <w:rPr>
          <w:i w:val="0"/>
        </w:rPr>
        <w:t>)</w:t>
      </w:r>
    </w:p>
    <w:p w14:paraId="56218AFB" w14:textId="16C3F7AB" w:rsidR="000F09D6" w:rsidRPr="00A46ADE" w:rsidRDefault="00381543" w:rsidP="002F4F70">
      <w:pPr>
        <w:pStyle w:val="ICPSNormal"/>
      </w:pPr>
      <w:r w:rsidRPr="00A46ADE">
        <w:t>Managing relationships with abusive fathers, who continue</w:t>
      </w:r>
      <w:r w:rsidR="007C6E0A" w:rsidRPr="00A46ADE">
        <w:t>d</w:t>
      </w:r>
      <w:r w:rsidRPr="00A46ADE">
        <w:t xml:space="preserve"> to use coercive and controllin</w:t>
      </w:r>
      <w:r w:rsidR="00B82418" w:rsidRPr="00A46ADE">
        <w:t>g behaviours well after leaving home,</w:t>
      </w:r>
      <w:r w:rsidRPr="00A46ADE">
        <w:t xml:space="preserve"> </w:t>
      </w:r>
      <w:r w:rsidR="006729FF" w:rsidRPr="00A46ADE">
        <w:t xml:space="preserve">became </w:t>
      </w:r>
      <w:r w:rsidRPr="00A46ADE">
        <w:t xml:space="preserve">a constant concern for </w:t>
      </w:r>
      <w:r w:rsidR="007C6E0A" w:rsidRPr="00A46ADE">
        <w:t xml:space="preserve">some </w:t>
      </w:r>
      <w:r w:rsidRPr="00A46ADE">
        <w:t>children (Callaghan</w:t>
      </w:r>
      <w:r w:rsidR="00B81085" w:rsidRPr="00A46ADE">
        <w:t xml:space="preserve"> et al.</w:t>
      </w:r>
      <w:r w:rsidR="00F906FC" w:rsidRPr="00A46ADE">
        <w:t>,</w:t>
      </w:r>
      <w:r w:rsidRPr="00A46ADE">
        <w:t xml:space="preserve"> 2015</w:t>
      </w:r>
      <w:r w:rsidR="000D24B7" w:rsidRPr="00A46ADE">
        <w:t>; Georg</w:t>
      </w:r>
      <w:r w:rsidR="00985B80" w:rsidRPr="00A46ADE">
        <w:t>s</w:t>
      </w:r>
      <w:r w:rsidR="000D24B7" w:rsidRPr="00A46ADE">
        <w:t>son</w:t>
      </w:r>
      <w:r w:rsidR="00B830E7" w:rsidRPr="00A46ADE">
        <w:t xml:space="preserve"> et al., 2</w:t>
      </w:r>
      <w:r w:rsidR="000D24B7" w:rsidRPr="00A46ADE">
        <w:t>011</w:t>
      </w:r>
      <w:r w:rsidR="006729FF" w:rsidRPr="00A46ADE">
        <w:t xml:space="preserve">). This was often </w:t>
      </w:r>
      <w:r w:rsidRPr="00A46ADE">
        <w:t xml:space="preserve">complicated by the limited </w:t>
      </w:r>
      <w:r w:rsidR="00114F61" w:rsidRPr="00A46ADE">
        <w:t xml:space="preserve">control </w:t>
      </w:r>
      <w:r w:rsidR="006729FF" w:rsidRPr="00A46ADE">
        <w:t xml:space="preserve">children were given over </w:t>
      </w:r>
      <w:r w:rsidR="00114F61" w:rsidRPr="00A46ADE">
        <w:t>decision</w:t>
      </w:r>
      <w:r w:rsidR="00F906FC" w:rsidRPr="00A46ADE">
        <w:t>-</w:t>
      </w:r>
      <w:r w:rsidR="00114F61" w:rsidRPr="00A46ADE">
        <w:t>making</w:t>
      </w:r>
      <w:r w:rsidR="006729FF" w:rsidRPr="00A46ADE">
        <w:t xml:space="preserve"> processes in relation to </w:t>
      </w:r>
      <w:r w:rsidR="009B09F3" w:rsidRPr="00A46ADE">
        <w:t xml:space="preserve">the time spent with </w:t>
      </w:r>
      <w:r w:rsidR="006729FF" w:rsidRPr="00A46ADE">
        <w:t xml:space="preserve">their </w:t>
      </w:r>
      <w:r w:rsidR="009B09F3" w:rsidRPr="00A46ADE">
        <w:t xml:space="preserve">fathers. Continued contact with </w:t>
      </w:r>
      <w:r w:rsidR="00114F61" w:rsidRPr="00A46ADE">
        <w:t>father</w:t>
      </w:r>
      <w:r w:rsidR="009B09F3" w:rsidRPr="00A46ADE">
        <w:t xml:space="preserve">s was often experienced as being problematic and many children perceived </w:t>
      </w:r>
      <w:r w:rsidR="007C6E0A" w:rsidRPr="00A46ADE">
        <w:t xml:space="preserve">this contact as not for their benefit </w:t>
      </w:r>
      <w:r w:rsidR="000D24B7" w:rsidRPr="00A46ADE">
        <w:t>(</w:t>
      </w:r>
      <w:r w:rsidR="006729FF" w:rsidRPr="00A46ADE">
        <w:t xml:space="preserve">Eriksson, 2012; </w:t>
      </w:r>
      <w:r w:rsidR="000D24B7" w:rsidRPr="00A46ADE">
        <w:t>G</w:t>
      </w:r>
      <w:r w:rsidR="00114F61" w:rsidRPr="00A46ADE">
        <w:t>e</w:t>
      </w:r>
      <w:r w:rsidR="000D24B7" w:rsidRPr="00A46ADE">
        <w:t>o</w:t>
      </w:r>
      <w:r w:rsidR="00114F61" w:rsidRPr="00A46ADE">
        <w:t>r</w:t>
      </w:r>
      <w:r w:rsidR="000D24B7" w:rsidRPr="00A46ADE">
        <w:t>g</w:t>
      </w:r>
      <w:r w:rsidR="00114F61" w:rsidRPr="00A46ADE">
        <w:t>s</w:t>
      </w:r>
      <w:r w:rsidR="00985B80" w:rsidRPr="00A46ADE">
        <w:t>s</w:t>
      </w:r>
      <w:r w:rsidR="00114F61" w:rsidRPr="00A46ADE">
        <w:t>on Staf</w:t>
      </w:r>
      <w:r w:rsidR="00B830E7" w:rsidRPr="00A46ADE">
        <w:t xml:space="preserve"> &amp; Almqvist,</w:t>
      </w:r>
      <w:r w:rsidR="00114F61" w:rsidRPr="00A46ADE">
        <w:t xml:space="preserve"> 2015)</w:t>
      </w:r>
      <w:r w:rsidR="00832E8F" w:rsidRPr="00A46ADE">
        <w:t xml:space="preserve">. Children often expressed the desire to have more choice over their contact arrangements with their </w:t>
      </w:r>
      <w:r w:rsidR="000F09D6" w:rsidRPr="00A46ADE">
        <w:t>fathers (</w:t>
      </w:r>
      <w:r w:rsidR="00D528F0" w:rsidRPr="00A46ADE">
        <w:t>Buckley et al., 2007</w:t>
      </w:r>
      <w:r w:rsidR="000F09D6" w:rsidRPr="00A46ADE">
        <w:t>; Fotheringham</w:t>
      </w:r>
      <w:r w:rsidR="00B81085" w:rsidRPr="00A46ADE">
        <w:t>, Dunbar, &amp; Hensley,</w:t>
      </w:r>
      <w:r w:rsidR="00B830E7" w:rsidRPr="00A46ADE">
        <w:t xml:space="preserve"> 2013)</w:t>
      </w:r>
      <w:r w:rsidR="00F906FC" w:rsidRPr="00A46ADE">
        <w:t>,</w:t>
      </w:r>
      <w:r w:rsidR="00B830E7" w:rsidRPr="00A46ADE">
        <w:t xml:space="preserve"> </w:t>
      </w:r>
      <w:r w:rsidR="007C6E0A" w:rsidRPr="00A46ADE">
        <w:t>with some children voicing concern</w:t>
      </w:r>
      <w:r w:rsidR="00F906FC" w:rsidRPr="00A46ADE">
        <w:t xml:space="preserve"> about </w:t>
      </w:r>
      <w:r w:rsidR="00B830E7" w:rsidRPr="00A46ADE">
        <w:t>continued attempts of their fathers to d</w:t>
      </w:r>
      <w:r w:rsidR="000F09D6" w:rsidRPr="00A46ADE">
        <w:t>eliberate</w:t>
      </w:r>
      <w:r w:rsidR="00B830E7" w:rsidRPr="00A46ADE">
        <w:t>ly</w:t>
      </w:r>
      <w:r w:rsidR="000F09D6" w:rsidRPr="00A46ADE">
        <w:t xml:space="preserve"> d</w:t>
      </w:r>
      <w:r w:rsidR="00B830E7" w:rsidRPr="00A46ADE">
        <w:t>isrupt, control, and manipulate</w:t>
      </w:r>
      <w:r w:rsidR="007C6E0A" w:rsidRPr="00A46ADE">
        <w:t xml:space="preserve"> them</w:t>
      </w:r>
      <w:r w:rsidR="00B830E7" w:rsidRPr="00A46ADE">
        <w:t xml:space="preserve"> </w:t>
      </w:r>
      <w:r w:rsidR="000F09D6" w:rsidRPr="00A46ADE">
        <w:t>(Callaghan et al</w:t>
      </w:r>
      <w:r w:rsidR="00B830E7" w:rsidRPr="00A46ADE">
        <w:t>.</w:t>
      </w:r>
      <w:r w:rsidR="000F09D6" w:rsidRPr="00A46ADE">
        <w:t xml:space="preserve">, 2015).  </w:t>
      </w:r>
    </w:p>
    <w:p w14:paraId="5FDDB365" w14:textId="77777777" w:rsidR="008B3C2D" w:rsidRPr="00A46ADE" w:rsidRDefault="008B3C2D" w:rsidP="00E06BBE">
      <w:pPr>
        <w:pStyle w:val="ICPSHeading5"/>
      </w:pPr>
      <w:r w:rsidRPr="00A46ADE">
        <w:t>Relationships with siblings and extended family</w:t>
      </w:r>
    </w:p>
    <w:p w14:paraId="57381F54" w14:textId="25858C86" w:rsidR="008B3C2D" w:rsidRPr="00A46ADE" w:rsidRDefault="008B3C2D" w:rsidP="002F4F70">
      <w:pPr>
        <w:pStyle w:val="ICPSNormal"/>
        <w:rPr>
          <w:rFonts w:ascii="Arial" w:eastAsiaTheme="minorHAnsi" w:hAnsi="Arial" w:cs="Arial"/>
        </w:rPr>
      </w:pPr>
      <w:r w:rsidRPr="00A46ADE">
        <w:t xml:space="preserve">Although, less </w:t>
      </w:r>
      <w:r w:rsidR="007C6E0A" w:rsidRPr="00A46ADE">
        <w:t xml:space="preserve">frequently </w:t>
      </w:r>
      <w:r w:rsidRPr="00A46ADE">
        <w:t xml:space="preserve">discussed, children’s relationships with their siblings and extended </w:t>
      </w:r>
      <w:r w:rsidR="00B830E7" w:rsidRPr="00A46ADE">
        <w:t>family members were</w:t>
      </w:r>
      <w:r w:rsidRPr="00A46ADE">
        <w:t xml:space="preserve"> also affected by violence. Domestic and family violence had a disrupting impact on individual relationships and dynamics across extended family networks (Thornton</w:t>
      </w:r>
      <w:r w:rsidR="00B830E7" w:rsidRPr="00A46ADE">
        <w:t>,</w:t>
      </w:r>
      <w:r w:rsidRPr="00A46ADE">
        <w:t xml:space="preserve"> 2014). Children spoke of not being able to spend time with extended family members</w:t>
      </w:r>
      <w:r w:rsidR="00B830E7" w:rsidRPr="00A46ADE">
        <w:t>,</w:t>
      </w:r>
      <w:r w:rsidRPr="00A46ADE">
        <w:t xml:space="preserve"> or in some cases </w:t>
      </w:r>
      <w:r w:rsidR="00673D17" w:rsidRPr="00A46ADE">
        <w:t xml:space="preserve">they described how </w:t>
      </w:r>
      <w:r w:rsidRPr="00A46ADE">
        <w:t xml:space="preserve">extended family members </w:t>
      </w:r>
      <w:r w:rsidR="00673D17" w:rsidRPr="00A46ADE">
        <w:t xml:space="preserve">withdrew </w:t>
      </w:r>
      <w:r w:rsidRPr="00A46ADE">
        <w:t>supports and care for them (Callaghan et al, 2015; McGee, 2000). Where they were available, extended family members provided an important source of support and safety for children:</w:t>
      </w:r>
    </w:p>
    <w:p w14:paraId="1F16BA1A" w14:textId="2114A5BC" w:rsidR="008B3C2D" w:rsidRPr="00A46ADE" w:rsidRDefault="00F906FC" w:rsidP="00B203B6">
      <w:pPr>
        <w:pStyle w:val="ICPSQuote"/>
        <w:rPr>
          <w:i w:val="0"/>
        </w:rPr>
      </w:pPr>
      <w:r w:rsidRPr="00A46ADE">
        <w:lastRenderedPageBreak/>
        <w:t>“</w:t>
      </w:r>
      <w:r w:rsidR="008B3C2D" w:rsidRPr="00A46ADE">
        <w:t>My nan’s house was my safe house. That was the one place that I could go and I knew,</w:t>
      </w:r>
      <w:r w:rsidRPr="00A46ADE">
        <w:t xml:space="preserve"> ‘</w:t>
      </w:r>
      <w:r w:rsidR="008B3C2D" w:rsidRPr="00A46ADE">
        <w:t>cause I was with m</w:t>
      </w:r>
      <w:r w:rsidR="00673D17" w:rsidRPr="00A46ADE">
        <w:t>y</w:t>
      </w:r>
      <w:r w:rsidRPr="00A46ADE">
        <w:t xml:space="preserve"> </w:t>
      </w:r>
      <w:r w:rsidR="008B3C2D" w:rsidRPr="00A46ADE">
        <w:t>uncles and aunties, I knew that I was safe there. He couldn’t trouble me there…I don’t know why, I just classed that as my safe house.</w:t>
      </w:r>
      <w:r w:rsidRPr="00A46ADE">
        <w:t>”</w:t>
      </w:r>
      <w:r w:rsidR="008B3C2D" w:rsidRPr="00A46ADE">
        <w:t xml:space="preserve"> </w:t>
      </w:r>
      <w:r w:rsidR="00925EAF" w:rsidRPr="00A46ADE">
        <w:rPr>
          <w:i w:val="0"/>
        </w:rPr>
        <w:t>(</w:t>
      </w:r>
      <w:r w:rsidR="008B3C2D" w:rsidRPr="00A46ADE">
        <w:rPr>
          <w:i w:val="0"/>
        </w:rPr>
        <w:t>17</w:t>
      </w:r>
      <w:r w:rsidR="00925EAF" w:rsidRPr="00A46ADE">
        <w:rPr>
          <w:i w:val="0"/>
        </w:rPr>
        <w:t xml:space="preserve"> year old girl, </w:t>
      </w:r>
      <w:r w:rsidR="008B3C2D" w:rsidRPr="00A46ADE">
        <w:rPr>
          <w:i w:val="0"/>
        </w:rPr>
        <w:t>McGee, 2000</w:t>
      </w:r>
      <w:r w:rsidR="00925EAF" w:rsidRPr="00A46ADE">
        <w:rPr>
          <w:i w:val="0"/>
        </w:rPr>
        <w:t>, p.</w:t>
      </w:r>
      <w:r w:rsidR="00985B80" w:rsidRPr="00A46ADE">
        <w:rPr>
          <w:i w:val="0"/>
        </w:rPr>
        <w:t xml:space="preserve"> </w:t>
      </w:r>
      <w:r w:rsidR="00925EAF" w:rsidRPr="00A46ADE">
        <w:rPr>
          <w:i w:val="0"/>
        </w:rPr>
        <w:t>203</w:t>
      </w:r>
      <w:r w:rsidR="008B3C2D" w:rsidRPr="00A46ADE">
        <w:rPr>
          <w:i w:val="0"/>
        </w:rPr>
        <w:t>)</w:t>
      </w:r>
    </w:p>
    <w:p w14:paraId="45EE3017" w14:textId="4D874726" w:rsidR="008B3C2D" w:rsidRPr="00A46ADE" w:rsidRDefault="008B3C2D" w:rsidP="002F4F70">
      <w:pPr>
        <w:pStyle w:val="ICPSNormal"/>
      </w:pPr>
      <w:r w:rsidRPr="00A46ADE">
        <w:t>Sibling relationships were also especially important to children, even though they were p</w:t>
      </w:r>
      <w:r w:rsidR="00B830E7" w:rsidRPr="00A46ADE">
        <w:t>laced</w:t>
      </w:r>
      <w:r w:rsidRPr="00A46ADE">
        <w:t xml:space="preserve"> under strain by the violence which was occurring. Many children took on responsibility for comforting and protecting their siblings, but as these relationships were often reciprocal, they were also experienced as an important source of support</w:t>
      </w:r>
      <w:r w:rsidR="00B830E7" w:rsidRPr="00A46ADE">
        <w:t xml:space="preserve"> </w:t>
      </w:r>
      <w:r w:rsidR="00967730" w:rsidRPr="00A46ADE">
        <w:t>(Chanmugam, 2015; McGee, 2000)</w:t>
      </w:r>
      <w:r w:rsidRPr="00A46ADE">
        <w:t xml:space="preserve">. </w:t>
      </w:r>
      <w:r w:rsidR="002F2674" w:rsidRPr="00A46ADE">
        <w:t xml:space="preserve">Between </w:t>
      </w:r>
      <w:r w:rsidRPr="00A46ADE">
        <w:t xml:space="preserve">siblings, where a tacit understanding existed, children did not have to break their silences to receive care, comfort and support, both during violent incidents and at other times. </w:t>
      </w:r>
      <w:r w:rsidR="002F2674" w:rsidRPr="00A46ADE">
        <w:t>For some children</w:t>
      </w:r>
      <w:r w:rsidR="00F906FC" w:rsidRPr="00A46ADE">
        <w:t>,</w:t>
      </w:r>
      <w:r w:rsidR="002F2674" w:rsidRPr="00A46ADE">
        <w:t xml:space="preserve"> s</w:t>
      </w:r>
      <w:r w:rsidRPr="00A46ADE">
        <w:t xml:space="preserve">trong </w:t>
      </w:r>
      <w:r w:rsidR="00967730" w:rsidRPr="00A46ADE">
        <w:t xml:space="preserve">sibling </w:t>
      </w:r>
      <w:r w:rsidRPr="00A46ADE">
        <w:t xml:space="preserve">relationships appeared to </w:t>
      </w:r>
      <w:r w:rsidR="00967730" w:rsidRPr="00A46ADE">
        <w:t>survive</w:t>
      </w:r>
      <w:r w:rsidRPr="00A46ADE">
        <w:t>, despite perpetrators</w:t>
      </w:r>
      <w:r w:rsidR="00F906FC" w:rsidRPr="00A46ADE">
        <w:t>’</w:t>
      </w:r>
      <w:r w:rsidRPr="00A46ADE">
        <w:t xml:space="preserve"> behaviour</w:t>
      </w:r>
      <w:r w:rsidR="00F906FC" w:rsidRPr="00A46ADE">
        <w:t>s</w:t>
      </w:r>
      <w:r w:rsidRPr="00A46ADE">
        <w:t xml:space="preserve"> and actions</w:t>
      </w:r>
      <w:r w:rsidR="00F906FC" w:rsidRPr="00A46ADE">
        <w:t>,</w:t>
      </w:r>
      <w:r w:rsidRPr="00A46ADE">
        <w:t xml:space="preserve"> which often targeted or favoured some siblings over others (McGee, 2000). </w:t>
      </w:r>
      <w:r w:rsidRPr="00A46ADE">
        <w:tab/>
      </w:r>
    </w:p>
    <w:p w14:paraId="5DB7C87B" w14:textId="60823B4B" w:rsidR="008B3C2D" w:rsidRPr="00A46ADE" w:rsidRDefault="00F906FC" w:rsidP="00B203B6">
      <w:pPr>
        <w:pStyle w:val="ICPSQuote"/>
        <w:rPr>
          <w:i w:val="0"/>
        </w:rPr>
      </w:pPr>
      <w:r w:rsidRPr="00A46ADE">
        <w:t>“</w:t>
      </w:r>
      <w:r w:rsidR="008B3C2D" w:rsidRPr="00A46ADE">
        <w:t>Just being with my sister – the fact that I could talk to her about anything, and that we could go somewhere else until it was over.</w:t>
      </w:r>
      <w:r w:rsidRPr="00A46ADE">
        <w:t>”</w:t>
      </w:r>
      <w:r w:rsidR="008B3C2D" w:rsidRPr="00A46ADE">
        <w:t xml:space="preserve"> </w:t>
      </w:r>
      <w:r w:rsidR="008B3C2D" w:rsidRPr="00A46ADE">
        <w:rPr>
          <w:i w:val="0"/>
        </w:rPr>
        <w:t>(12</w:t>
      </w:r>
      <w:r w:rsidR="00925EAF" w:rsidRPr="00A46ADE">
        <w:rPr>
          <w:i w:val="0"/>
        </w:rPr>
        <w:t xml:space="preserve"> year </w:t>
      </w:r>
      <w:r w:rsidR="008B3C2D" w:rsidRPr="00A46ADE">
        <w:rPr>
          <w:i w:val="0"/>
        </w:rPr>
        <w:t>old boy</w:t>
      </w:r>
      <w:r w:rsidR="00925EAF" w:rsidRPr="00A46ADE">
        <w:rPr>
          <w:i w:val="0"/>
        </w:rPr>
        <w:t xml:space="preserve">, </w:t>
      </w:r>
      <w:r w:rsidR="008B3C2D" w:rsidRPr="00A46ADE">
        <w:rPr>
          <w:i w:val="0"/>
        </w:rPr>
        <w:t>Mullender</w:t>
      </w:r>
      <w:r w:rsidR="002F2674" w:rsidRPr="00A46ADE">
        <w:rPr>
          <w:i w:val="0"/>
        </w:rPr>
        <w:t xml:space="preserve"> et al</w:t>
      </w:r>
      <w:r w:rsidR="00925EAF" w:rsidRPr="00A46ADE">
        <w:rPr>
          <w:i w:val="0"/>
        </w:rPr>
        <w:t>.</w:t>
      </w:r>
      <w:r w:rsidR="002F2674" w:rsidRPr="00A46ADE">
        <w:rPr>
          <w:i w:val="0"/>
        </w:rPr>
        <w:t>, 2002,</w:t>
      </w:r>
      <w:r w:rsidR="008B3C2D" w:rsidRPr="00A46ADE">
        <w:rPr>
          <w:i w:val="0"/>
        </w:rPr>
        <w:t xml:space="preserve"> </w:t>
      </w:r>
      <w:r w:rsidR="00925EAF" w:rsidRPr="00A46ADE">
        <w:rPr>
          <w:i w:val="0"/>
        </w:rPr>
        <w:t>p. 100</w:t>
      </w:r>
      <w:r w:rsidR="00985B80" w:rsidRPr="00A46ADE">
        <w:rPr>
          <w:i w:val="0"/>
        </w:rPr>
        <w:t>)</w:t>
      </w:r>
    </w:p>
    <w:p w14:paraId="6E9306A0" w14:textId="77777777" w:rsidR="008B3C2D" w:rsidRPr="00A46ADE" w:rsidRDefault="008B3C2D" w:rsidP="00E06BBE">
      <w:pPr>
        <w:pStyle w:val="ICPSHeading5"/>
      </w:pPr>
      <w:r w:rsidRPr="00A46ADE">
        <w:t>Relationships with friends</w:t>
      </w:r>
    </w:p>
    <w:p w14:paraId="19721034" w14:textId="11869F4D" w:rsidR="008B3C2D" w:rsidRPr="00A46ADE" w:rsidRDefault="008B3C2D" w:rsidP="002F4F70">
      <w:pPr>
        <w:pStyle w:val="ICPSNormal"/>
      </w:pPr>
      <w:r w:rsidRPr="00A46ADE">
        <w:t>Children across studies talked about the importance of friendships</w:t>
      </w:r>
      <w:r w:rsidR="0033585E" w:rsidRPr="00A46ADE">
        <w:t>. H</w:t>
      </w:r>
      <w:r w:rsidRPr="00A46ADE">
        <w:t>owever, the ability to build and sustain good friendships was often constrained as a result of domestic and family violence (Katz, 2016). Close friendships were impeded by a number of factors</w:t>
      </w:r>
      <w:r w:rsidR="0033585E" w:rsidRPr="00A46ADE">
        <w:t>,</w:t>
      </w:r>
      <w:r w:rsidRPr="00A46ADE">
        <w:t xml:space="preserve"> including the perpetrators</w:t>
      </w:r>
      <w:r w:rsidR="0033585E" w:rsidRPr="00A46ADE">
        <w:t>’</w:t>
      </w:r>
      <w:r w:rsidRPr="00A46ADE">
        <w:t xml:space="preserve"> controlling behaviours, children’s unwillingness to disclose what was happening in their homes, and being embarrassed or unable to have friends visit the family home (</w:t>
      </w:r>
      <w:r w:rsidR="00D528F0" w:rsidRPr="00A46ADE">
        <w:t>Buckley et al., 2007</w:t>
      </w:r>
      <w:r w:rsidRPr="00A46ADE">
        <w:t>; Katz, 2016).</w:t>
      </w:r>
    </w:p>
    <w:p w14:paraId="47E459E8" w14:textId="7F298DCD" w:rsidR="008B3C2D" w:rsidRPr="00A46ADE" w:rsidRDefault="0033585E" w:rsidP="00B203B6">
      <w:pPr>
        <w:pStyle w:val="ICPSQuote"/>
      </w:pPr>
      <w:r w:rsidRPr="00A46ADE">
        <w:t>“</w:t>
      </w:r>
      <w:r w:rsidR="008B3C2D" w:rsidRPr="00A46ADE">
        <w:t>I have really good friends at school. But they couldn't come round when he was here, he would be so violent to everyone. He drove everyone away</w:t>
      </w:r>
      <w:r w:rsidRPr="00A46ADE">
        <w:t>.”</w:t>
      </w:r>
      <w:r w:rsidR="008B3C2D" w:rsidRPr="00A46ADE">
        <w:t xml:space="preserve"> </w:t>
      </w:r>
      <w:r w:rsidR="008B3C2D" w:rsidRPr="00A46ADE">
        <w:rPr>
          <w:i w:val="0"/>
        </w:rPr>
        <w:t>(14</w:t>
      </w:r>
      <w:r w:rsidR="00925EAF" w:rsidRPr="00A46ADE">
        <w:rPr>
          <w:i w:val="0"/>
        </w:rPr>
        <w:t xml:space="preserve"> </w:t>
      </w:r>
      <w:r w:rsidR="008B3C2D" w:rsidRPr="00A46ADE">
        <w:rPr>
          <w:i w:val="0"/>
        </w:rPr>
        <w:t>y</w:t>
      </w:r>
      <w:r w:rsidR="00925EAF" w:rsidRPr="00A46ADE">
        <w:rPr>
          <w:i w:val="0"/>
        </w:rPr>
        <w:t>ea</w:t>
      </w:r>
      <w:r w:rsidR="008B3C2D" w:rsidRPr="00A46ADE">
        <w:rPr>
          <w:i w:val="0"/>
        </w:rPr>
        <w:t>r old girl</w:t>
      </w:r>
      <w:r w:rsidR="00925EAF" w:rsidRPr="00A46ADE">
        <w:rPr>
          <w:i w:val="0"/>
        </w:rPr>
        <w:t>,</w:t>
      </w:r>
      <w:r w:rsidR="008B3C2D" w:rsidRPr="00A46ADE">
        <w:rPr>
          <w:i w:val="0"/>
        </w:rPr>
        <w:t xml:space="preserve"> Mullender et al., 2002</w:t>
      </w:r>
      <w:r w:rsidR="002F2674" w:rsidRPr="00A46ADE">
        <w:rPr>
          <w:i w:val="0"/>
        </w:rPr>
        <w:t>,</w:t>
      </w:r>
      <w:r w:rsidR="008B3C2D" w:rsidRPr="00A46ADE">
        <w:rPr>
          <w:i w:val="0"/>
        </w:rPr>
        <w:t xml:space="preserve"> </w:t>
      </w:r>
      <w:r w:rsidR="00925EAF" w:rsidRPr="00A46ADE">
        <w:rPr>
          <w:i w:val="0"/>
        </w:rPr>
        <w:t>p.</w:t>
      </w:r>
      <w:r w:rsidR="00985B80" w:rsidRPr="00A46ADE">
        <w:rPr>
          <w:i w:val="0"/>
        </w:rPr>
        <w:t xml:space="preserve"> </w:t>
      </w:r>
      <w:r w:rsidR="00D345DF" w:rsidRPr="00A46ADE">
        <w:rPr>
          <w:i w:val="0"/>
        </w:rPr>
        <w:t>104</w:t>
      </w:r>
      <w:r w:rsidR="008B3C2D" w:rsidRPr="00A46ADE">
        <w:rPr>
          <w:i w:val="0"/>
        </w:rPr>
        <w:t>)</w:t>
      </w:r>
    </w:p>
    <w:p w14:paraId="1E59E9E8" w14:textId="32527619" w:rsidR="00EA12B1" w:rsidRPr="00A46ADE" w:rsidRDefault="00E06BBE" w:rsidP="009C5623">
      <w:pPr>
        <w:pStyle w:val="ICPSHeading3"/>
      </w:pPr>
      <w:bookmarkStart w:id="49" w:name="_Toc479344380"/>
      <w:r w:rsidRPr="00A46ADE">
        <w:t xml:space="preserve">3.2.2 </w:t>
      </w:r>
      <w:r w:rsidR="00114F61" w:rsidRPr="00A46ADE">
        <w:t>Children’s c</w:t>
      </w:r>
      <w:r w:rsidR="00EA12B1" w:rsidRPr="00A46ADE">
        <w:t>ommon feelings</w:t>
      </w:r>
      <w:bookmarkEnd w:id="49"/>
    </w:p>
    <w:p w14:paraId="7A6F2DD6" w14:textId="553234E0" w:rsidR="003F12F7" w:rsidRPr="00A46ADE" w:rsidRDefault="00A52CA5" w:rsidP="002F4F70">
      <w:pPr>
        <w:pStyle w:val="ICPSNormal"/>
      </w:pPr>
      <w:r w:rsidRPr="00A46ADE">
        <w:t xml:space="preserve">Much of the </w:t>
      </w:r>
      <w:r w:rsidR="004E2B29" w:rsidRPr="00A46ADE">
        <w:t xml:space="preserve">children’s </w:t>
      </w:r>
      <w:r w:rsidRPr="00A46ADE">
        <w:t>evidence</w:t>
      </w:r>
      <w:r w:rsidR="00995B80" w:rsidRPr="00A46ADE">
        <w:t xml:space="preserve"> presented </w:t>
      </w:r>
      <w:r w:rsidR="004E2B29" w:rsidRPr="00A46ADE">
        <w:t>within</w:t>
      </w:r>
      <w:r w:rsidR="00995B80" w:rsidRPr="00A46ADE">
        <w:t xml:space="preserve"> </w:t>
      </w:r>
      <w:r w:rsidR="004E2B29" w:rsidRPr="00A46ADE">
        <w:t xml:space="preserve">the </w:t>
      </w:r>
      <w:r w:rsidR="00995B80" w:rsidRPr="00A46ADE">
        <w:t>studies focused on wh</w:t>
      </w:r>
      <w:r w:rsidR="00880E64" w:rsidRPr="00A46ADE">
        <w:t xml:space="preserve">at children were feeling or doing. </w:t>
      </w:r>
      <w:r w:rsidR="00995B80" w:rsidRPr="00A46ADE">
        <w:t>C</w:t>
      </w:r>
      <w:r w:rsidRPr="00A46ADE">
        <w:t xml:space="preserve">hildren expressed a range of feelings associated with living with </w:t>
      </w:r>
      <w:r w:rsidR="00FD1699" w:rsidRPr="00A46ADE">
        <w:t xml:space="preserve">domestic and </w:t>
      </w:r>
      <w:r w:rsidRPr="00A46ADE">
        <w:t>fam</w:t>
      </w:r>
      <w:r w:rsidR="004E2B29" w:rsidRPr="00A46ADE">
        <w:t xml:space="preserve">ily violence. </w:t>
      </w:r>
      <w:r w:rsidR="00900CCC" w:rsidRPr="00A46ADE">
        <w:t xml:space="preserve">The most </w:t>
      </w:r>
      <w:r w:rsidR="00FD1699" w:rsidRPr="00A46ADE">
        <w:t xml:space="preserve">commonly cited feelings are explored separately below, </w:t>
      </w:r>
      <w:r w:rsidR="00900CCC" w:rsidRPr="00A46ADE">
        <w:t xml:space="preserve">but it is important </w:t>
      </w:r>
      <w:r w:rsidR="00FD1699" w:rsidRPr="00A46ADE">
        <w:t xml:space="preserve">to acknowledge that </w:t>
      </w:r>
      <w:r w:rsidRPr="00A46ADE">
        <w:t xml:space="preserve">most </w:t>
      </w:r>
      <w:r w:rsidR="00FD1699" w:rsidRPr="00A46ADE">
        <w:t>children struggled to integrate and cope with a range of disparate feelings</w:t>
      </w:r>
      <w:r w:rsidRPr="00A46ADE">
        <w:t xml:space="preserve">. </w:t>
      </w:r>
      <w:r w:rsidR="00FD1699" w:rsidRPr="00A46ADE">
        <w:t xml:space="preserve">In addition to </w:t>
      </w:r>
      <w:r w:rsidR="00900CCC" w:rsidRPr="00A46ADE">
        <w:t xml:space="preserve">the </w:t>
      </w:r>
      <w:r w:rsidR="00FD1699" w:rsidRPr="00A46ADE">
        <w:t>most common feelings of fear, powerlessness, sadness and (less often) anger, children sometimes also felt confused, embarra</w:t>
      </w:r>
      <w:r w:rsidRPr="00A46ADE">
        <w:t>s</w:t>
      </w:r>
      <w:r w:rsidR="00FD1699" w:rsidRPr="00A46ADE">
        <w:t>s</w:t>
      </w:r>
      <w:r w:rsidRPr="00A46ADE">
        <w:t>ed</w:t>
      </w:r>
      <w:r w:rsidR="00FD1699" w:rsidRPr="00A46ADE">
        <w:t xml:space="preserve">, and ashamed. </w:t>
      </w:r>
      <w:r w:rsidR="00A919FB" w:rsidRPr="00A46ADE">
        <w:t>S</w:t>
      </w:r>
      <w:r w:rsidRPr="00A46ADE">
        <w:t xml:space="preserve">ome children </w:t>
      </w:r>
      <w:r w:rsidR="00FD1699" w:rsidRPr="00A46ADE">
        <w:t xml:space="preserve">also stated </w:t>
      </w:r>
      <w:r w:rsidR="00A919FB" w:rsidRPr="00A46ADE">
        <w:t xml:space="preserve">that </w:t>
      </w:r>
      <w:r w:rsidR="00FD1699" w:rsidRPr="00A46ADE">
        <w:t>they</w:t>
      </w:r>
      <w:r w:rsidR="00A919FB" w:rsidRPr="00A46ADE">
        <w:t xml:space="preserve"> occasionally </w:t>
      </w:r>
      <w:r w:rsidR="00FD1699" w:rsidRPr="00A46ADE">
        <w:t xml:space="preserve">felt </w:t>
      </w:r>
      <w:r w:rsidRPr="00A46ADE">
        <w:t xml:space="preserve">guilty </w:t>
      </w:r>
      <w:r w:rsidR="00FD1699" w:rsidRPr="00A46ADE">
        <w:t>and thought they were to blame for the violence in their home (Tho</w:t>
      </w:r>
      <w:r w:rsidR="006668C6" w:rsidRPr="00A46ADE">
        <w:t>rnton</w:t>
      </w:r>
      <w:r w:rsidR="00900CCC" w:rsidRPr="00A46ADE">
        <w:t>, 2014</w:t>
      </w:r>
      <w:r w:rsidR="00FD1699" w:rsidRPr="00A46ADE">
        <w:t xml:space="preserve">). This was also associated with the level of </w:t>
      </w:r>
      <w:r w:rsidRPr="00A46ADE">
        <w:t>responsib</w:t>
      </w:r>
      <w:r w:rsidR="00FD1699" w:rsidRPr="00A46ADE">
        <w:t xml:space="preserve">ility children felt for ensuring the safety of themselves, their siblings </w:t>
      </w:r>
      <w:r w:rsidR="00A919FB" w:rsidRPr="00A46ADE">
        <w:t xml:space="preserve">and </w:t>
      </w:r>
      <w:r w:rsidR="00FD1699" w:rsidRPr="00A46ADE">
        <w:t xml:space="preserve">mothers. </w:t>
      </w:r>
      <w:r w:rsidRPr="00A46ADE">
        <w:t>Limited confidence and problems with self-esteem were also mentioned across studies by some children</w:t>
      </w:r>
      <w:r w:rsidR="00900CCC" w:rsidRPr="00A46ADE">
        <w:t xml:space="preserve"> (</w:t>
      </w:r>
      <w:r w:rsidR="00D528F0" w:rsidRPr="00A46ADE">
        <w:t>Buckley et al., 2007</w:t>
      </w:r>
      <w:r w:rsidR="00E97A05" w:rsidRPr="00A46ADE">
        <w:t>; Callaghan et al., 2015; McGee, 2000</w:t>
      </w:r>
      <w:r w:rsidR="00900CCC" w:rsidRPr="00A46ADE">
        <w:t>)</w:t>
      </w:r>
      <w:r w:rsidR="00E97A05" w:rsidRPr="00A46ADE">
        <w:t xml:space="preserve">. </w:t>
      </w:r>
      <w:r w:rsidR="00FD1699" w:rsidRPr="00A46ADE">
        <w:t xml:space="preserve">Given the array of feelings that are commonly attributed to experiences of domestic and family violence, and the challenges </w:t>
      </w:r>
      <w:r w:rsidR="00A919FB" w:rsidRPr="00A46ADE">
        <w:t xml:space="preserve">outlined </w:t>
      </w:r>
      <w:r w:rsidR="00FD1699" w:rsidRPr="00A46ADE">
        <w:t>above, it is perhaps not surprising that some children talked about the difficulty of understanding and processing all of these feelings (T</w:t>
      </w:r>
      <w:r w:rsidR="006668C6" w:rsidRPr="00A46ADE">
        <w:t>hornton</w:t>
      </w:r>
      <w:r w:rsidR="00900CCC" w:rsidRPr="00A46ADE">
        <w:t>, 2014</w:t>
      </w:r>
      <w:r w:rsidR="006668C6" w:rsidRPr="00A46ADE">
        <w:t>)</w:t>
      </w:r>
      <w:r w:rsidR="00FD1699" w:rsidRPr="00A46ADE">
        <w:t>.</w:t>
      </w:r>
    </w:p>
    <w:p w14:paraId="163E72AA" w14:textId="3111DDC8" w:rsidR="0031500A" w:rsidRPr="00A46ADE" w:rsidRDefault="00CD3350" w:rsidP="002F4F70">
      <w:pPr>
        <w:pStyle w:val="ICPSNormal"/>
      </w:pPr>
      <w:r w:rsidRPr="00A46ADE">
        <w:t xml:space="preserve">The long term effects of </w:t>
      </w:r>
      <w:r w:rsidR="00E97A05" w:rsidRPr="00A46ADE">
        <w:t xml:space="preserve">constantly </w:t>
      </w:r>
      <w:r w:rsidRPr="00A46ADE">
        <w:t xml:space="preserve">feeling unsafe, worried, upset and powerless </w:t>
      </w:r>
      <w:r w:rsidR="0031500A" w:rsidRPr="00A46ADE">
        <w:t>(and receiving little support with these challenging emotions) wer</w:t>
      </w:r>
      <w:r w:rsidRPr="00A46ADE">
        <w:t>e evident in the children’</w:t>
      </w:r>
      <w:r w:rsidR="0031500A" w:rsidRPr="00A46ADE">
        <w:t>s accounts. Children themselves</w:t>
      </w:r>
      <w:r w:rsidRPr="00A46ADE">
        <w:t xml:space="preserve"> assoc</w:t>
      </w:r>
      <w:r w:rsidR="007E2FC1" w:rsidRPr="00A46ADE">
        <w:t xml:space="preserve">iated </w:t>
      </w:r>
      <w:r w:rsidRPr="00A46ADE">
        <w:t>low levels of confidence and self-esteem,</w:t>
      </w:r>
      <w:r w:rsidR="007E2FC1" w:rsidRPr="00A46ADE">
        <w:t xml:space="preserve"> depression,</w:t>
      </w:r>
      <w:r w:rsidR="00A919FB" w:rsidRPr="00A46ADE">
        <w:t xml:space="preserve"> and</w:t>
      </w:r>
      <w:r w:rsidR="007E2FC1" w:rsidRPr="00A46ADE">
        <w:t xml:space="preserve"> suicidal tendencies </w:t>
      </w:r>
      <w:r w:rsidR="00E97A05" w:rsidRPr="00A46ADE">
        <w:t xml:space="preserve">directly </w:t>
      </w:r>
      <w:r w:rsidR="007E2FC1" w:rsidRPr="00A46ADE">
        <w:t>with their experience of domestic and family violence:</w:t>
      </w:r>
    </w:p>
    <w:p w14:paraId="74C1AA6A" w14:textId="7831DE57" w:rsidR="0031500A" w:rsidRPr="00A46ADE" w:rsidRDefault="0031500A" w:rsidP="00B203B6">
      <w:pPr>
        <w:pStyle w:val="ICPSQuote"/>
      </w:pPr>
      <w:r w:rsidRPr="00A46ADE">
        <w:t>“I wanted to kill myself ‘cause of shit between my mother and father</w:t>
      </w:r>
      <w:r w:rsidR="00A919FB" w:rsidRPr="00A46ADE">
        <w:t>.</w:t>
      </w:r>
      <w:r w:rsidRPr="00A46ADE">
        <w:t xml:space="preserve">” </w:t>
      </w:r>
      <w:r w:rsidRPr="00A46ADE">
        <w:rPr>
          <w:i w:val="0"/>
        </w:rPr>
        <w:t>(</w:t>
      </w:r>
      <w:r w:rsidR="00D345DF" w:rsidRPr="00A46ADE">
        <w:rPr>
          <w:i w:val="0"/>
        </w:rPr>
        <w:t xml:space="preserve">17 year old boy, </w:t>
      </w:r>
      <w:r w:rsidRPr="00A46ADE">
        <w:rPr>
          <w:i w:val="0"/>
        </w:rPr>
        <w:t>Aymer</w:t>
      </w:r>
      <w:r w:rsidR="00900CCC" w:rsidRPr="00A46ADE">
        <w:rPr>
          <w:i w:val="0"/>
        </w:rPr>
        <w:t>, 2008</w:t>
      </w:r>
      <w:r w:rsidR="00D345DF" w:rsidRPr="00A46ADE">
        <w:rPr>
          <w:i w:val="0"/>
        </w:rPr>
        <w:t>, p.</w:t>
      </w:r>
      <w:r w:rsidR="00985B80" w:rsidRPr="00A46ADE">
        <w:rPr>
          <w:i w:val="0"/>
        </w:rPr>
        <w:t xml:space="preserve"> </w:t>
      </w:r>
      <w:r w:rsidR="00D345DF" w:rsidRPr="00A46ADE">
        <w:rPr>
          <w:i w:val="0"/>
        </w:rPr>
        <w:t>661</w:t>
      </w:r>
      <w:r w:rsidRPr="00A46ADE">
        <w:rPr>
          <w:i w:val="0"/>
        </w:rPr>
        <w:t>)</w:t>
      </w:r>
    </w:p>
    <w:p w14:paraId="44B3895D" w14:textId="2C2BACF6" w:rsidR="007E2FC1" w:rsidRPr="00A46ADE" w:rsidRDefault="00A919FB" w:rsidP="00B203B6">
      <w:pPr>
        <w:pStyle w:val="ICPSQuote"/>
      </w:pPr>
      <w:r w:rsidRPr="00A46ADE">
        <w:lastRenderedPageBreak/>
        <w:t>“</w:t>
      </w:r>
      <w:r w:rsidR="007E2FC1" w:rsidRPr="00A46ADE">
        <w:t>Because, um, the first time, um, I started, um, I didn’t have any control over my life then so I started controlling my food, I would either eat it and throw it up again, or I just wouldn’t eat.</w:t>
      </w:r>
      <w:r w:rsidRPr="00A46ADE">
        <w:t>”</w:t>
      </w:r>
      <w:r w:rsidR="007E2FC1" w:rsidRPr="00A46ADE">
        <w:t xml:space="preserve"> </w:t>
      </w:r>
      <w:r w:rsidR="00D345DF" w:rsidRPr="00A46ADE">
        <w:rPr>
          <w:i w:val="0"/>
        </w:rPr>
        <w:t>(</w:t>
      </w:r>
      <w:r w:rsidR="007E2FC1" w:rsidRPr="00A46ADE">
        <w:rPr>
          <w:i w:val="0"/>
        </w:rPr>
        <w:t>11</w:t>
      </w:r>
      <w:r w:rsidR="00D345DF" w:rsidRPr="00A46ADE">
        <w:rPr>
          <w:i w:val="0"/>
        </w:rPr>
        <w:t xml:space="preserve"> </w:t>
      </w:r>
      <w:r w:rsidR="007E2FC1" w:rsidRPr="00A46ADE">
        <w:rPr>
          <w:i w:val="0"/>
        </w:rPr>
        <w:t>y</w:t>
      </w:r>
      <w:r w:rsidR="00D345DF" w:rsidRPr="00A46ADE">
        <w:rPr>
          <w:i w:val="0"/>
        </w:rPr>
        <w:t>ear</w:t>
      </w:r>
      <w:r w:rsidR="007E2FC1" w:rsidRPr="00A46ADE">
        <w:rPr>
          <w:i w:val="0"/>
        </w:rPr>
        <w:t xml:space="preserve"> old </w:t>
      </w:r>
      <w:r w:rsidR="00D345DF" w:rsidRPr="00A46ADE">
        <w:rPr>
          <w:i w:val="0"/>
        </w:rPr>
        <w:t xml:space="preserve">girl, </w:t>
      </w:r>
      <w:r w:rsidR="007E2FC1" w:rsidRPr="00A46ADE">
        <w:rPr>
          <w:i w:val="0"/>
        </w:rPr>
        <w:t>Mudaly &amp; Tucci</w:t>
      </w:r>
      <w:r w:rsidR="00900CCC" w:rsidRPr="00A46ADE">
        <w:rPr>
          <w:i w:val="0"/>
        </w:rPr>
        <w:t>, 2002</w:t>
      </w:r>
      <w:r w:rsidR="00D345DF" w:rsidRPr="00A46ADE">
        <w:rPr>
          <w:i w:val="0"/>
        </w:rPr>
        <w:t>, p.</w:t>
      </w:r>
      <w:r w:rsidR="00985B80" w:rsidRPr="00A46ADE">
        <w:rPr>
          <w:i w:val="0"/>
        </w:rPr>
        <w:t xml:space="preserve"> </w:t>
      </w:r>
      <w:r w:rsidR="00D345DF" w:rsidRPr="00A46ADE">
        <w:rPr>
          <w:i w:val="0"/>
        </w:rPr>
        <w:t>44</w:t>
      </w:r>
      <w:r w:rsidR="007E2FC1" w:rsidRPr="00A46ADE">
        <w:rPr>
          <w:i w:val="0"/>
        </w:rPr>
        <w:t>)</w:t>
      </w:r>
    </w:p>
    <w:p w14:paraId="36A97B25" w14:textId="22972EDD" w:rsidR="007E2FC1" w:rsidRPr="00A46ADE" w:rsidRDefault="00A919FB" w:rsidP="00B203B6">
      <w:pPr>
        <w:pStyle w:val="ICPSQuote"/>
      </w:pPr>
      <w:r w:rsidRPr="00A46ADE">
        <w:t>“</w:t>
      </w:r>
      <w:r w:rsidR="007E2FC1" w:rsidRPr="00A46ADE">
        <w:t>I had more fights with my sisters. I was sad, angry, confused. Sometimes I just want to die. I cut my hand with a piece of glass</w:t>
      </w:r>
      <w:r w:rsidRPr="00A46ADE">
        <w:t>.”</w:t>
      </w:r>
      <w:r w:rsidR="007E2FC1" w:rsidRPr="00A46ADE">
        <w:t xml:space="preserve"> </w:t>
      </w:r>
      <w:r w:rsidR="00D345DF" w:rsidRPr="00A46ADE">
        <w:rPr>
          <w:i w:val="0"/>
        </w:rPr>
        <w:t>(</w:t>
      </w:r>
      <w:r w:rsidR="007E2FC1" w:rsidRPr="00A46ADE">
        <w:rPr>
          <w:i w:val="0"/>
        </w:rPr>
        <w:t>12 y</w:t>
      </w:r>
      <w:r w:rsidR="00D345DF" w:rsidRPr="00A46ADE">
        <w:rPr>
          <w:i w:val="0"/>
        </w:rPr>
        <w:t>ear</w:t>
      </w:r>
      <w:r w:rsidR="007E2FC1" w:rsidRPr="00A46ADE">
        <w:rPr>
          <w:i w:val="0"/>
        </w:rPr>
        <w:t xml:space="preserve"> old </w:t>
      </w:r>
      <w:r w:rsidR="00D345DF" w:rsidRPr="00A46ADE">
        <w:rPr>
          <w:i w:val="0"/>
        </w:rPr>
        <w:t xml:space="preserve">girl, </w:t>
      </w:r>
      <w:r w:rsidR="007E2FC1" w:rsidRPr="00A46ADE">
        <w:rPr>
          <w:i w:val="0"/>
        </w:rPr>
        <w:t>Bagshaw</w:t>
      </w:r>
      <w:r w:rsidR="00900CCC" w:rsidRPr="00A46ADE">
        <w:rPr>
          <w:i w:val="0"/>
        </w:rPr>
        <w:t>, 2007</w:t>
      </w:r>
      <w:r w:rsidR="00D345DF" w:rsidRPr="00A46ADE">
        <w:rPr>
          <w:i w:val="0"/>
        </w:rPr>
        <w:t>, p.</w:t>
      </w:r>
      <w:r w:rsidR="00985B80" w:rsidRPr="00A46ADE">
        <w:rPr>
          <w:i w:val="0"/>
        </w:rPr>
        <w:t xml:space="preserve"> </w:t>
      </w:r>
      <w:r w:rsidR="00D345DF" w:rsidRPr="00A46ADE">
        <w:rPr>
          <w:i w:val="0"/>
        </w:rPr>
        <w:t>457</w:t>
      </w:r>
      <w:r w:rsidR="007E2FC1" w:rsidRPr="00A46ADE">
        <w:rPr>
          <w:i w:val="0"/>
        </w:rPr>
        <w:t>)</w:t>
      </w:r>
    </w:p>
    <w:p w14:paraId="1EE6036D" w14:textId="77777777" w:rsidR="00CE196E" w:rsidRPr="00A46ADE" w:rsidRDefault="00ED094C" w:rsidP="007F0CC3">
      <w:pPr>
        <w:pStyle w:val="ICPSHeading4"/>
      </w:pPr>
      <w:r w:rsidRPr="00A46ADE">
        <w:t xml:space="preserve">Pervasive feelings of </w:t>
      </w:r>
      <w:r w:rsidR="004E2B29" w:rsidRPr="00A46ADE">
        <w:t xml:space="preserve">fear and </w:t>
      </w:r>
      <w:r w:rsidR="00FD1699" w:rsidRPr="00A46ADE">
        <w:t xml:space="preserve">worry about their and their family’s safety </w:t>
      </w:r>
    </w:p>
    <w:p w14:paraId="791E1CEC" w14:textId="7423E637" w:rsidR="00951C15" w:rsidRPr="00A46ADE" w:rsidRDefault="00951C15" w:rsidP="002F4F70">
      <w:pPr>
        <w:pStyle w:val="ICPSNormal"/>
      </w:pPr>
      <w:r w:rsidRPr="00A46ADE">
        <w:t xml:space="preserve">Fear was the most common feeling expressed by children across the studies. </w:t>
      </w:r>
      <w:r w:rsidR="00F200E8" w:rsidRPr="00A46ADE">
        <w:t>Children were fearful for themselves, their sibling</w:t>
      </w:r>
      <w:r w:rsidR="00A919FB" w:rsidRPr="00A46ADE">
        <w:t>s</w:t>
      </w:r>
      <w:r w:rsidR="00F200E8" w:rsidRPr="00A46ADE">
        <w:t xml:space="preserve"> and their mothers. </w:t>
      </w:r>
      <w:r w:rsidRPr="00A46ADE">
        <w:t>It</w:t>
      </w:r>
      <w:r w:rsidR="00EC12F1" w:rsidRPr="00A46ADE">
        <w:t xml:space="preserve"> is important to emphasise (as the children did) that they felt fearful not only </w:t>
      </w:r>
      <w:r w:rsidRPr="00A46ADE">
        <w:t>during episodes of violence,</w:t>
      </w:r>
      <w:r w:rsidR="00EC12F1" w:rsidRPr="00A46ADE">
        <w:t xml:space="preserve"> but that a pervasive sense of fear and worr</w:t>
      </w:r>
      <w:r w:rsidR="009456DB" w:rsidRPr="00A46ADE">
        <w:t>y existed as a permanent feature</w:t>
      </w:r>
      <w:r w:rsidR="00EC12F1" w:rsidRPr="00A46ADE">
        <w:t xml:space="preserve"> of their </w:t>
      </w:r>
      <w:r w:rsidR="00F200E8" w:rsidRPr="00A46ADE">
        <w:t xml:space="preserve">everyday lives. </w:t>
      </w:r>
      <w:r w:rsidRPr="00A46ADE">
        <w:t>These quotes from the children describe the very real sense of threat and fear that was always with them:</w:t>
      </w:r>
    </w:p>
    <w:p w14:paraId="13489002" w14:textId="1CED916E" w:rsidR="000D10F6" w:rsidRPr="00A46ADE" w:rsidRDefault="00A919FB" w:rsidP="00B203B6">
      <w:pPr>
        <w:pStyle w:val="ICPSQuote"/>
      </w:pPr>
      <w:r w:rsidRPr="00A46ADE">
        <w:t>“</w:t>
      </w:r>
      <w:r w:rsidR="000D10F6" w:rsidRPr="00A46ADE">
        <w:t>Unsafe, scared all the time. I didn’t sleep, I used to sleep at school ... Quite distressing actually</w:t>
      </w:r>
      <w:r w:rsidRPr="00A46ADE">
        <w:t xml:space="preserve"> ‘cause </w:t>
      </w:r>
      <w:r w:rsidR="000D10F6" w:rsidRPr="00A46ADE">
        <w:t>I like knew that if we stayed in that envi</w:t>
      </w:r>
      <w:r w:rsidR="00951C15" w:rsidRPr="00A46ADE">
        <w:t>ronment we would all die</w:t>
      </w:r>
      <w:r w:rsidRPr="00A46ADE">
        <w:t>.”</w:t>
      </w:r>
      <w:r w:rsidR="000D10F6" w:rsidRPr="00A46ADE">
        <w:t xml:space="preserve"> </w:t>
      </w:r>
      <w:r w:rsidR="000D10F6" w:rsidRPr="00A46ADE">
        <w:rPr>
          <w:i w:val="0"/>
        </w:rPr>
        <w:t>(</w:t>
      </w:r>
      <w:r w:rsidR="00D345DF" w:rsidRPr="00A46ADE">
        <w:rPr>
          <w:i w:val="0"/>
        </w:rPr>
        <w:t xml:space="preserve">8-13 year old girl, </w:t>
      </w:r>
      <w:r w:rsidR="000D10F6" w:rsidRPr="00A46ADE">
        <w:rPr>
          <w:i w:val="0"/>
        </w:rPr>
        <w:t>Swanston</w:t>
      </w:r>
      <w:r w:rsidR="00D345DF" w:rsidRPr="00A46ADE">
        <w:rPr>
          <w:i w:val="0"/>
        </w:rPr>
        <w:t>, 2014, p.</w:t>
      </w:r>
      <w:r w:rsidR="00985B80" w:rsidRPr="00A46ADE">
        <w:rPr>
          <w:i w:val="0"/>
        </w:rPr>
        <w:t xml:space="preserve"> </w:t>
      </w:r>
      <w:r w:rsidR="00D345DF" w:rsidRPr="00A46ADE">
        <w:rPr>
          <w:i w:val="0"/>
        </w:rPr>
        <w:t>189</w:t>
      </w:r>
      <w:r w:rsidR="000D10F6" w:rsidRPr="00A46ADE">
        <w:rPr>
          <w:i w:val="0"/>
        </w:rPr>
        <w:t>)</w:t>
      </w:r>
      <w:r w:rsidR="000D10F6" w:rsidRPr="00A46ADE">
        <w:t xml:space="preserve"> </w:t>
      </w:r>
    </w:p>
    <w:p w14:paraId="61C96362" w14:textId="18BB7780" w:rsidR="009456DB" w:rsidRPr="00A46ADE" w:rsidRDefault="00A919FB" w:rsidP="00B203B6">
      <w:pPr>
        <w:pStyle w:val="ICPSQuote"/>
      </w:pPr>
      <w:r w:rsidRPr="00A46ADE">
        <w:t>“</w:t>
      </w:r>
      <w:r w:rsidR="009456DB" w:rsidRPr="00A46ADE">
        <w:t>He used to say he was going to put petrol in the house and burn it while we were asleep. We were always frightened he might do that.</w:t>
      </w:r>
      <w:r w:rsidRPr="00A46ADE">
        <w:t>”</w:t>
      </w:r>
      <w:r w:rsidR="009456DB" w:rsidRPr="00A46ADE">
        <w:t xml:space="preserve"> </w:t>
      </w:r>
      <w:r w:rsidR="00D345DF" w:rsidRPr="00A46ADE">
        <w:rPr>
          <w:i w:val="0"/>
        </w:rPr>
        <w:t xml:space="preserve">(8 year </w:t>
      </w:r>
      <w:r w:rsidR="009456DB" w:rsidRPr="00A46ADE">
        <w:rPr>
          <w:i w:val="0"/>
        </w:rPr>
        <w:t>old</w:t>
      </w:r>
      <w:r w:rsidR="00D345DF" w:rsidRPr="00A46ADE">
        <w:rPr>
          <w:i w:val="0"/>
        </w:rPr>
        <w:t xml:space="preserve"> girl, </w:t>
      </w:r>
      <w:r w:rsidR="009456DB" w:rsidRPr="00A46ADE">
        <w:rPr>
          <w:i w:val="0"/>
        </w:rPr>
        <w:t xml:space="preserve">Mullender </w:t>
      </w:r>
      <w:r w:rsidR="00D345DF" w:rsidRPr="00A46ADE">
        <w:rPr>
          <w:i w:val="0"/>
        </w:rPr>
        <w:t xml:space="preserve">et al., </w:t>
      </w:r>
      <w:r w:rsidR="009456DB" w:rsidRPr="00A46ADE">
        <w:rPr>
          <w:i w:val="0"/>
        </w:rPr>
        <w:t xml:space="preserve">2002, </w:t>
      </w:r>
      <w:r w:rsidR="00D345DF" w:rsidRPr="00A46ADE">
        <w:rPr>
          <w:i w:val="0"/>
        </w:rPr>
        <w:t>p. 183</w:t>
      </w:r>
      <w:r w:rsidR="009456DB" w:rsidRPr="00A46ADE">
        <w:rPr>
          <w:i w:val="0"/>
        </w:rPr>
        <w:t>)</w:t>
      </w:r>
    </w:p>
    <w:p w14:paraId="05F68B75" w14:textId="18DAD6C1" w:rsidR="009456DB" w:rsidRPr="00A46ADE" w:rsidRDefault="00A919FB" w:rsidP="00B203B6">
      <w:pPr>
        <w:pStyle w:val="ICPSQuote"/>
        <w:rPr>
          <w:i w:val="0"/>
        </w:rPr>
      </w:pPr>
      <w:r w:rsidRPr="00A46ADE">
        <w:t>“</w:t>
      </w:r>
      <w:r w:rsidR="009456DB" w:rsidRPr="00A46ADE">
        <w:t>… he was threatening me … I signed the money away … If I hadn't given him the money he would have killed one of us … He did have an axe. We were so scared. I signed only because I thought, if I didn't, he would surely kill me.</w:t>
      </w:r>
      <w:r w:rsidRPr="00A46ADE">
        <w:t>”</w:t>
      </w:r>
      <w:r w:rsidR="009456DB" w:rsidRPr="00A46ADE">
        <w:t xml:space="preserve"> </w:t>
      </w:r>
      <w:r w:rsidR="00D345DF" w:rsidRPr="00A46ADE">
        <w:rPr>
          <w:i w:val="0"/>
        </w:rPr>
        <w:t xml:space="preserve">(16 year </w:t>
      </w:r>
      <w:r w:rsidR="009456DB" w:rsidRPr="00A46ADE">
        <w:rPr>
          <w:i w:val="0"/>
        </w:rPr>
        <w:t xml:space="preserve">old </w:t>
      </w:r>
      <w:r w:rsidR="00D345DF" w:rsidRPr="00A46ADE">
        <w:rPr>
          <w:i w:val="0"/>
        </w:rPr>
        <w:t xml:space="preserve">girl, </w:t>
      </w:r>
      <w:r w:rsidR="009456DB" w:rsidRPr="00A46ADE">
        <w:rPr>
          <w:i w:val="0"/>
        </w:rPr>
        <w:t xml:space="preserve">Mullender </w:t>
      </w:r>
      <w:r w:rsidR="00D345DF" w:rsidRPr="00A46ADE">
        <w:rPr>
          <w:i w:val="0"/>
        </w:rPr>
        <w:t xml:space="preserve">et al., </w:t>
      </w:r>
      <w:r w:rsidR="009456DB" w:rsidRPr="00A46ADE">
        <w:rPr>
          <w:i w:val="0"/>
        </w:rPr>
        <w:t xml:space="preserve">2002, </w:t>
      </w:r>
      <w:r w:rsidR="00D345DF" w:rsidRPr="00A46ADE">
        <w:rPr>
          <w:i w:val="0"/>
        </w:rPr>
        <w:t>p. 186</w:t>
      </w:r>
      <w:r w:rsidR="009456DB" w:rsidRPr="00A46ADE">
        <w:rPr>
          <w:i w:val="0"/>
        </w:rPr>
        <w:t>)</w:t>
      </w:r>
    </w:p>
    <w:p w14:paraId="5CF0A086" w14:textId="5C7C9083" w:rsidR="00B92267" w:rsidRPr="00A46ADE" w:rsidRDefault="001C40CD" w:rsidP="00B203B6">
      <w:pPr>
        <w:pStyle w:val="ICPSQuote"/>
      </w:pPr>
      <w:r w:rsidRPr="00A46ADE" w:rsidDel="001C40CD">
        <w:t xml:space="preserve"> </w:t>
      </w:r>
      <w:r w:rsidR="00A919FB" w:rsidRPr="00A46ADE">
        <w:t>“</w:t>
      </w:r>
      <w:r w:rsidR="00B92267" w:rsidRPr="00A46ADE">
        <w:t>At night time I can’t really sleep because like I feel like he’s going to like come and to like do something or get into the house.</w:t>
      </w:r>
      <w:r w:rsidR="00A919FB" w:rsidRPr="00A46ADE">
        <w:t>”</w:t>
      </w:r>
      <w:r w:rsidR="00B92267" w:rsidRPr="00A46ADE">
        <w:t xml:space="preserve"> </w:t>
      </w:r>
      <w:r w:rsidR="00D345DF" w:rsidRPr="00A46ADE">
        <w:rPr>
          <w:i w:val="0"/>
        </w:rPr>
        <w:t xml:space="preserve">(10-19 year old girl, </w:t>
      </w:r>
      <w:r w:rsidR="00B92267" w:rsidRPr="00A46ADE">
        <w:rPr>
          <w:i w:val="0"/>
        </w:rPr>
        <w:t>Stanley</w:t>
      </w:r>
      <w:r w:rsidR="00D345DF" w:rsidRPr="00A46ADE">
        <w:rPr>
          <w:i w:val="0"/>
        </w:rPr>
        <w:t xml:space="preserve"> et al.,</w:t>
      </w:r>
      <w:r w:rsidR="00B92267" w:rsidRPr="00A46ADE">
        <w:rPr>
          <w:i w:val="0"/>
        </w:rPr>
        <w:t xml:space="preserve"> 2012</w:t>
      </w:r>
      <w:r w:rsidR="00D345DF" w:rsidRPr="00A46ADE">
        <w:rPr>
          <w:i w:val="0"/>
        </w:rPr>
        <w:t>, p. 195</w:t>
      </w:r>
      <w:r w:rsidR="00B92267" w:rsidRPr="00A46ADE">
        <w:rPr>
          <w:i w:val="0"/>
        </w:rPr>
        <w:t>)</w:t>
      </w:r>
    </w:p>
    <w:p w14:paraId="593C4D31" w14:textId="60F0E4D4" w:rsidR="00956A28" w:rsidRPr="00A46ADE" w:rsidRDefault="001C40CD" w:rsidP="00B203B6">
      <w:pPr>
        <w:pStyle w:val="ICPSQuote"/>
        <w:rPr>
          <w:rFonts w:ascii="Arial" w:eastAsiaTheme="minorHAnsi" w:hAnsi="Arial" w:cs="Arial"/>
          <w:sz w:val="20"/>
          <w:szCs w:val="20"/>
        </w:rPr>
      </w:pPr>
      <w:r w:rsidRPr="00A46ADE" w:rsidDel="001C40CD">
        <w:t xml:space="preserve"> </w:t>
      </w:r>
      <w:r w:rsidR="00A919FB" w:rsidRPr="00A46ADE">
        <w:t>“</w:t>
      </w:r>
      <w:r w:rsidR="00956A28" w:rsidRPr="00A46ADE">
        <w:t>Yeah, it was, it was like, (erm) you didn’t really wanna go outside</w:t>
      </w:r>
      <w:r w:rsidR="00A919FB" w:rsidRPr="00A46ADE">
        <w:t xml:space="preserve"> ‘</w:t>
      </w:r>
      <w:r w:rsidR="00956A28" w:rsidRPr="00A46ADE">
        <w:t>cause like, every time you did you were like, is that him? Is that him? And you just, even like now, when I go in the car park and it’s dark</w:t>
      </w:r>
      <w:r w:rsidR="00A919FB" w:rsidRPr="00A46ADE">
        <w:t xml:space="preserve"> ‘</w:t>
      </w:r>
      <w:r w:rsidR="00956A28" w:rsidRPr="00A46ADE">
        <w:t>cause I’m taking the rubbish out, it’s still like, is he still there? Or is someone there watching us or something?</w:t>
      </w:r>
      <w:r w:rsidR="00A919FB" w:rsidRPr="00A46ADE">
        <w:t>”</w:t>
      </w:r>
      <w:r w:rsidR="00956A28" w:rsidRPr="00A46ADE">
        <w:t xml:space="preserve"> </w:t>
      </w:r>
      <w:r w:rsidR="00D345DF" w:rsidRPr="00A46ADE">
        <w:rPr>
          <w:i w:val="0"/>
        </w:rPr>
        <w:t>(14 year old girl, Callaghan et al., 2015, p.</w:t>
      </w:r>
      <w:r w:rsidR="00985B80" w:rsidRPr="00A46ADE">
        <w:rPr>
          <w:i w:val="0"/>
        </w:rPr>
        <w:t xml:space="preserve"> </w:t>
      </w:r>
      <w:r w:rsidR="00D345DF" w:rsidRPr="00A46ADE">
        <w:rPr>
          <w:i w:val="0"/>
        </w:rPr>
        <w:t>16)</w:t>
      </w:r>
    </w:p>
    <w:p w14:paraId="796A44DD" w14:textId="1E660959" w:rsidR="00951C15" w:rsidRPr="00A46ADE" w:rsidRDefault="00951C15" w:rsidP="002F4F70">
      <w:pPr>
        <w:pStyle w:val="ICPSNormal"/>
      </w:pPr>
      <w:r w:rsidRPr="00A46ADE">
        <w:t>Th</w:t>
      </w:r>
      <w:r w:rsidR="00F200E8" w:rsidRPr="00A46ADE">
        <w:t>ese feelings</w:t>
      </w:r>
      <w:r w:rsidR="0031500A" w:rsidRPr="00A46ADE">
        <w:t xml:space="preserve">, which clearly affected children’s ability to sleep and participate in normal parts </w:t>
      </w:r>
      <w:r w:rsidR="00E97A05" w:rsidRPr="00A46ADE">
        <w:t>of everyday life, like school</w:t>
      </w:r>
      <w:r w:rsidR="0031500A" w:rsidRPr="00A46ADE">
        <w:t xml:space="preserve"> or spending time with friends,</w:t>
      </w:r>
      <w:r w:rsidR="00F200E8" w:rsidRPr="00A46ADE">
        <w:t xml:space="preserve"> remained long after children had ceased living with, or </w:t>
      </w:r>
      <w:r w:rsidR="00A919FB" w:rsidRPr="00A46ADE">
        <w:t xml:space="preserve">were in </w:t>
      </w:r>
      <w:r w:rsidR="00F200E8" w:rsidRPr="00A46ADE">
        <w:t>contact with, the perpetrator of violence</w:t>
      </w:r>
      <w:r w:rsidR="00007F01" w:rsidRPr="00A46ADE">
        <w:t xml:space="preserve"> (Bagshaw, 2007; Georgsson Staf &amp; Almqvist, 2015; Mullender et al</w:t>
      </w:r>
      <w:r w:rsidR="001C40CD" w:rsidRPr="00A46ADE">
        <w:t>.</w:t>
      </w:r>
      <w:r w:rsidR="00007F01" w:rsidRPr="00A46ADE">
        <w:t>, 2002).</w:t>
      </w:r>
      <w:r w:rsidR="00F200E8" w:rsidRPr="00A46ADE">
        <w:t xml:space="preserve"> </w:t>
      </w:r>
      <w:r w:rsidRPr="00A46ADE">
        <w:t>M</w:t>
      </w:r>
      <w:r w:rsidR="005D1794" w:rsidRPr="00A46ADE">
        <w:t xml:space="preserve">any </w:t>
      </w:r>
      <w:r w:rsidR="000B678B" w:rsidRPr="00A46ADE">
        <w:t xml:space="preserve">children </w:t>
      </w:r>
      <w:r w:rsidRPr="00A46ADE">
        <w:t>described</w:t>
      </w:r>
      <w:r w:rsidR="005D1794" w:rsidRPr="00A46ADE">
        <w:t xml:space="preserve"> how they </w:t>
      </w:r>
      <w:r w:rsidR="000B678B" w:rsidRPr="00A46ADE">
        <w:t>remain feeling unsafe and unsure of their futures for an indefinite period of time</w:t>
      </w:r>
      <w:r w:rsidR="00007F01" w:rsidRPr="00A46ADE">
        <w:t xml:space="preserve"> (</w:t>
      </w:r>
      <w:r w:rsidR="00D528F0" w:rsidRPr="00A46ADE">
        <w:t>Bowyer et al., 2015</w:t>
      </w:r>
      <w:r w:rsidR="00007F01" w:rsidRPr="00A46ADE">
        <w:t xml:space="preserve">; Georgsson Staf &amp; Almqvist, 2015; Peled, 1998). </w:t>
      </w:r>
      <w:r w:rsidR="00CD3350" w:rsidRPr="00A46ADE">
        <w:t xml:space="preserve">Thankfully, some children were able to share how they had begun to gradually feel safer after receiving emotional and </w:t>
      </w:r>
      <w:r w:rsidR="00A919FB" w:rsidRPr="00A46ADE">
        <w:t xml:space="preserve">practical </w:t>
      </w:r>
      <w:r w:rsidR="00CD3350" w:rsidRPr="00A46ADE">
        <w:t>support</w:t>
      </w:r>
      <w:r w:rsidR="00A919FB" w:rsidRPr="00A46ADE">
        <w:t>,</w:t>
      </w:r>
      <w:r w:rsidR="00CD3350" w:rsidRPr="00A46ADE">
        <w:t xml:space="preserve"> and as a consequence they were finally able to feel </w:t>
      </w:r>
      <w:r w:rsidR="0031500A" w:rsidRPr="00A46ADE">
        <w:t xml:space="preserve">healthier and </w:t>
      </w:r>
      <w:r w:rsidR="00CD3350" w:rsidRPr="00A46ADE">
        <w:t>happ</w:t>
      </w:r>
      <w:r w:rsidR="0031500A" w:rsidRPr="00A46ADE">
        <w:t>ier</w:t>
      </w:r>
      <w:r w:rsidR="00E83E4E" w:rsidRPr="00A46ADE">
        <w:t xml:space="preserve"> (Mullender et al., 2002; Humphreys</w:t>
      </w:r>
      <w:r w:rsidR="00B81085" w:rsidRPr="00A46ADE">
        <w:t>, Mullender, Thiara, &amp; Skamballis</w:t>
      </w:r>
      <w:r w:rsidR="00E83E4E" w:rsidRPr="00A46ADE">
        <w:t>, 2006)</w:t>
      </w:r>
      <w:r w:rsidR="002F2674" w:rsidRPr="00A46ADE">
        <w:t>.</w:t>
      </w:r>
    </w:p>
    <w:p w14:paraId="7CE0B9FC" w14:textId="77777777" w:rsidR="000849EA" w:rsidRPr="00A46ADE" w:rsidRDefault="00EA12B1" w:rsidP="000849EA">
      <w:pPr>
        <w:pStyle w:val="ICPSHeading4"/>
      </w:pPr>
      <w:r w:rsidRPr="00A46ADE">
        <w:t>P</w:t>
      </w:r>
      <w:r w:rsidR="000849EA" w:rsidRPr="00A46ADE">
        <w:t>owerlessness</w:t>
      </w:r>
    </w:p>
    <w:p w14:paraId="544BE15F" w14:textId="56D6C67D" w:rsidR="006C032D" w:rsidRPr="00A46ADE" w:rsidRDefault="00CD3350" w:rsidP="002F4F70">
      <w:pPr>
        <w:pStyle w:val="ICPSNormal"/>
      </w:pPr>
      <w:r w:rsidRPr="00A46ADE">
        <w:t>A</w:t>
      </w:r>
      <w:r w:rsidR="00951C15" w:rsidRPr="00A46ADE">
        <w:t xml:space="preserve">lthough </w:t>
      </w:r>
      <w:r w:rsidRPr="00A46ADE">
        <w:t xml:space="preserve">many researchers described the </w:t>
      </w:r>
      <w:r w:rsidR="00027242" w:rsidRPr="00A46ADE">
        <w:t xml:space="preserve">levels of </w:t>
      </w:r>
      <w:r w:rsidR="00951C15" w:rsidRPr="00A46ADE">
        <w:t xml:space="preserve">agency </w:t>
      </w:r>
      <w:r w:rsidR="00027242" w:rsidRPr="00A46ADE">
        <w:t xml:space="preserve">children exerted </w:t>
      </w:r>
      <w:r w:rsidRPr="00A46ADE">
        <w:t>within their homes, the lack of p</w:t>
      </w:r>
      <w:r w:rsidR="00951C15" w:rsidRPr="00A46ADE">
        <w:t xml:space="preserve">ower </w:t>
      </w:r>
      <w:r w:rsidR="00E83E4E" w:rsidRPr="00A46ADE">
        <w:t>children</w:t>
      </w:r>
      <w:r w:rsidRPr="00A46ADE">
        <w:t xml:space="preserve"> felt to change their circumstances, and to keep them and their family members safe, </w:t>
      </w:r>
      <w:r w:rsidR="00951C15" w:rsidRPr="00A46ADE">
        <w:t xml:space="preserve">was </w:t>
      </w:r>
      <w:r w:rsidR="006C032D" w:rsidRPr="00A46ADE">
        <w:t>a major theme across the studies</w:t>
      </w:r>
      <w:r w:rsidRPr="00A46ADE">
        <w:t>.</w:t>
      </w:r>
      <w:r w:rsidR="00027242" w:rsidRPr="00A46ADE">
        <w:t xml:space="preserve"> Despite their best efforts</w:t>
      </w:r>
      <w:r w:rsidR="00E83E4E" w:rsidRPr="00A46ADE">
        <w:t>,</w:t>
      </w:r>
      <w:r w:rsidR="00027242" w:rsidRPr="00A46ADE">
        <w:t xml:space="preserve"> children and their fa</w:t>
      </w:r>
      <w:r w:rsidR="00226716" w:rsidRPr="00A46ADE">
        <w:t>milies remained unsafe. The</w:t>
      </w:r>
      <w:r w:rsidR="00027242" w:rsidRPr="00A46ADE">
        <w:t xml:space="preserve"> constant and relentless nature of domestic and family violence </w:t>
      </w:r>
      <w:r w:rsidR="001B3EE7" w:rsidRPr="00A46ADE">
        <w:t>reinforced</w:t>
      </w:r>
      <w:r w:rsidR="00027242" w:rsidRPr="00A46ADE">
        <w:t xml:space="preserve"> children’s feelings of powerles</w:t>
      </w:r>
      <w:r w:rsidR="006C032D" w:rsidRPr="00A46ADE">
        <w:t>sness and hopelessness</w:t>
      </w:r>
      <w:r w:rsidR="003677FC" w:rsidRPr="00A46ADE">
        <w:t>,</w:t>
      </w:r>
      <w:r w:rsidR="006C032D" w:rsidRPr="00A46ADE">
        <w:t xml:space="preserve"> and consequently increased children’s distress (</w:t>
      </w:r>
      <w:r w:rsidR="00226716" w:rsidRPr="00A46ADE">
        <w:t xml:space="preserve">Chanmugam, 2015; </w:t>
      </w:r>
      <w:r w:rsidR="006C032D" w:rsidRPr="00A46ADE">
        <w:t>McGee</w:t>
      </w:r>
      <w:r w:rsidR="00226716" w:rsidRPr="00A46ADE">
        <w:t>, 2000</w:t>
      </w:r>
      <w:r w:rsidR="006C032D" w:rsidRPr="00A46ADE">
        <w:t xml:space="preserve">). </w:t>
      </w:r>
    </w:p>
    <w:p w14:paraId="0D926D9C" w14:textId="148777E1" w:rsidR="001B3EE7" w:rsidRPr="00A46ADE" w:rsidRDefault="003677FC" w:rsidP="00B203B6">
      <w:pPr>
        <w:pStyle w:val="ICPSQuote"/>
      </w:pPr>
      <w:r w:rsidRPr="00A46ADE">
        <w:lastRenderedPageBreak/>
        <w:t>“</w:t>
      </w:r>
      <w:r w:rsidR="001B3EE7" w:rsidRPr="00A46ADE">
        <w:t>There was nothing that I can do.</w:t>
      </w:r>
      <w:r w:rsidRPr="00A46ADE">
        <w:t xml:space="preserve"> ‘</w:t>
      </w:r>
      <w:r w:rsidR="001B3EE7" w:rsidRPr="00A46ADE">
        <w:t>Cause I don't go downstairs and</w:t>
      </w:r>
      <w:r w:rsidRPr="00A46ADE">
        <w:t xml:space="preserve"> </w:t>
      </w:r>
      <w:r w:rsidR="001B3EE7" w:rsidRPr="00A46ADE">
        <w:t>jump in the middle of it. I could get hurt.</w:t>
      </w:r>
      <w:r w:rsidRPr="00A46ADE">
        <w:t>”</w:t>
      </w:r>
      <w:r w:rsidR="001B3EE7" w:rsidRPr="00A46ADE">
        <w:t xml:space="preserve"> </w:t>
      </w:r>
      <w:r w:rsidR="00D345DF" w:rsidRPr="00A46ADE">
        <w:rPr>
          <w:i w:val="0"/>
        </w:rPr>
        <w:t>(10 year old boy, Peled, 1998, p.</w:t>
      </w:r>
      <w:r w:rsidR="00985B80" w:rsidRPr="00A46ADE">
        <w:rPr>
          <w:i w:val="0"/>
        </w:rPr>
        <w:t xml:space="preserve"> </w:t>
      </w:r>
      <w:r w:rsidR="00D345DF" w:rsidRPr="00A46ADE">
        <w:rPr>
          <w:i w:val="0"/>
        </w:rPr>
        <w:t>409)</w:t>
      </w:r>
    </w:p>
    <w:p w14:paraId="4583C221" w14:textId="5873A4DF" w:rsidR="006B4284" w:rsidRPr="00A46ADE" w:rsidRDefault="003677FC" w:rsidP="00B203B6">
      <w:pPr>
        <w:pStyle w:val="ICPSQuote"/>
      </w:pPr>
      <w:r w:rsidRPr="00A46ADE">
        <w:t>“</w:t>
      </w:r>
      <w:r w:rsidR="006B4284" w:rsidRPr="00A46ADE">
        <w:t>Well, I couldn’t do nothing because he wouldn’t let me in the room. He’d just tell me to go upstairs or if he</w:t>
      </w:r>
      <w:r w:rsidR="001B3EE7" w:rsidRPr="00A46ADE">
        <w:t xml:space="preserve"> </w:t>
      </w:r>
      <w:r w:rsidR="006B4284" w:rsidRPr="00A46ADE">
        <w:t>was upstairs he’d tell me to go downstairs, or just tell me to go somewhere else.</w:t>
      </w:r>
      <w:r w:rsidRPr="00A46ADE">
        <w:t>”</w:t>
      </w:r>
      <w:r w:rsidR="006B4284" w:rsidRPr="00A46ADE">
        <w:t xml:space="preserve"> </w:t>
      </w:r>
      <w:r w:rsidR="00D345DF" w:rsidRPr="00A46ADE">
        <w:rPr>
          <w:i w:val="0"/>
        </w:rPr>
        <w:t>(9 year old girl, McGee, 2000, p. 76)</w:t>
      </w:r>
    </w:p>
    <w:p w14:paraId="6ABB3843" w14:textId="587E6F25" w:rsidR="006B4284" w:rsidRPr="00A46ADE" w:rsidRDefault="003677FC" w:rsidP="00B203B6">
      <w:pPr>
        <w:pStyle w:val="ICPSQuote"/>
      </w:pPr>
      <w:r w:rsidRPr="00A46ADE">
        <w:t>“</w:t>
      </w:r>
      <w:r w:rsidR="006B4284" w:rsidRPr="00A46ADE">
        <w:t>And I</w:t>
      </w:r>
      <w:r w:rsidR="001B3EE7" w:rsidRPr="00A46ADE">
        <w:t xml:space="preserve"> </w:t>
      </w:r>
      <w:r w:rsidR="006B4284" w:rsidRPr="00A46ADE">
        <w:t>was scared because like he</w:t>
      </w:r>
      <w:r w:rsidR="001B3EE7" w:rsidRPr="00A46ADE">
        <w:t xml:space="preserve"> </w:t>
      </w:r>
      <w:r w:rsidR="006B4284" w:rsidRPr="00A46ADE">
        <w:t>wouldn’t take any notice of me and I</w:t>
      </w:r>
      <w:r w:rsidR="001B3EE7" w:rsidRPr="00A46ADE">
        <w:t xml:space="preserve"> </w:t>
      </w:r>
      <w:r w:rsidR="006B4284" w:rsidRPr="00A46ADE">
        <w:t>was like what on earth am I supposed to do if he won’t stop screaming at her and stuff?</w:t>
      </w:r>
      <w:r w:rsidRPr="00A46ADE">
        <w:t>”</w:t>
      </w:r>
      <w:r w:rsidR="006B4284" w:rsidRPr="00A46ADE">
        <w:t xml:space="preserve"> </w:t>
      </w:r>
      <w:r w:rsidR="00D345DF" w:rsidRPr="00A46ADE">
        <w:rPr>
          <w:i w:val="0"/>
        </w:rPr>
        <w:t>(</w:t>
      </w:r>
      <w:r w:rsidR="006B4284" w:rsidRPr="00A46ADE">
        <w:rPr>
          <w:i w:val="0"/>
        </w:rPr>
        <w:t>15</w:t>
      </w:r>
      <w:r w:rsidR="00D345DF" w:rsidRPr="00A46ADE">
        <w:rPr>
          <w:i w:val="0"/>
        </w:rPr>
        <w:t xml:space="preserve"> year old girl, </w:t>
      </w:r>
      <w:r w:rsidR="006B4284" w:rsidRPr="00A46ADE">
        <w:rPr>
          <w:i w:val="0"/>
        </w:rPr>
        <w:t>McGee, 2000</w:t>
      </w:r>
      <w:r w:rsidR="00D345DF" w:rsidRPr="00A46ADE">
        <w:rPr>
          <w:i w:val="0"/>
        </w:rPr>
        <w:t>, p. 76</w:t>
      </w:r>
      <w:r w:rsidR="006B4284" w:rsidRPr="00A46ADE">
        <w:rPr>
          <w:i w:val="0"/>
        </w:rPr>
        <w:t>)</w:t>
      </w:r>
    </w:p>
    <w:p w14:paraId="2B6A5F19" w14:textId="3AD8CB73" w:rsidR="00984ACC" w:rsidRPr="00A46ADE" w:rsidRDefault="006B4284" w:rsidP="002F4F70">
      <w:pPr>
        <w:pStyle w:val="ICPSNormal"/>
      </w:pPr>
      <w:r w:rsidRPr="00A46ADE">
        <w:t>C</w:t>
      </w:r>
      <w:r w:rsidR="00CD3350" w:rsidRPr="00A46ADE">
        <w:t xml:space="preserve">hildren’s sense of </w:t>
      </w:r>
      <w:r w:rsidR="00951C15" w:rsidRPr="00A46ADE">
        <w:t xml:space="preserve">powerlessness </w:t>
      </w:r>
      <w:r w:rsidR="00C057B3" w:rsidRPr="00A46ADE">
        <w:t xml:space="preserve">could often be </w:t>
      </w:r>
      <w:r w:rsidR="00951C15" w:rsidRPr="00A46ADE">
        <w:t xml:space="preserve">heightened after </w:t>
      </w:r>
      <w:r w:rsidR="00CD3350" w:rsidRPr="00A46ADE">
        <w:t xml:space="preserve">the violence was publicly exposed and professionals such as police, social workers or solicitors became involved in their lives. </w:t>
      </w:r>
      <w:r w:rsidR="006C032D" w:rsidRPr="00A46ADE">
        <w:t>When children observed</w:t>
      </w:r>
      <w:r w:rsidR="00CD3350" w:rsidRPr="00A46ADE">
        <w:t xml:space="preserve"> that </w:t>
      </w:r>
      <w:r w:rsidR="006C032D" w:rsidRPr="00A46ADE">
        <w:t xml:space="preserve">the </w:t>
      </w:r>
      <w:r w:rsidR="00027242" w:rsidRPr="00A46ADE">
        <w:t>interventions offered by professionals were inadequate and th</w:t>
      </w:r>
      <w:r w:rsidR="006C032D" w:rsidRPr="00A46ADE">
        <w:t xml:space="preserve">at even </w:t>
      </w:r>
      <w:r w:rsidR="00CD3350" w:rsidRPr="00A46ADE">
        <w:t>adults who held positions of power in society were unable to intervene or stop the violence</w:t>
      </w:r>
      <w:r w:rsidR="006C032D" w:rsidRPr="00A46ADE">
        <w:t>, their sense of powerlessness was exacerbated</w:t>
      </w:r>
      <w:r w:rsidR="004A7CEE" w:rsidRPr="00A46ADE">
        <w:t xml:space="preserve"> (Erik</w:t>
      </w:r>
      <w:r w:rsidR="00226716" w:rsidRPr="00A46ADE">
        <w:t>s</w:t>
      </w:r>
      <w:r w:rsidR="004A7CEE" w:rsidRPr="00A46ADE">
        <w:t>son</w:t>
      </w:r>
      <w:r w:rsidR="00C057B3" w:rsidRPr="00A46ADE">
        <w:t>, 2011</w:t>
      </w:r>
      <w:r w:rsidR="004A7CEE" w:rsidRPr="00A46ADE">
        <w:t>; Stanley</w:t>
      </w:r>
      <w:r w:rsidR="00137BE2" w:rsidRPr="00A46ADE">
        <w:t>, Miller, &amp; Richardson-Foster</w:t>
      </w:r>
      <w:r w:rsidR="00C057B3" w:rsidRPr="00A46ADE">
        <w:t>, 2012</w:t>
      </w:r>
      <w:r w:rsidR="004A7CEE" w:rsidRPr="00A46ADE">
        <w:t>).</w:t>
      </w:r>
      <w:r w:rsidR="00C057B3" w:rsidRPr="00A46ADE">
        <w:t xml:space="preserve"> </w:t>
      </w:r>
      <w:r w:rsidR="00027242" w:rsidRPr="00A46ADE">
        <w:t xml:space="preserve">At other times, </w:t>
      </w:r>
      <w:r w:rsidR="006C032D" w:rsidRPr="00A46ADE">
        <w:t xml:space="preserve">where support </w:t>
      </w:r>
      <w:r w:rsidR="00226716" w:rsidRPr="00A46ADE">
        <w:t xml:space="preserve">to help secure their safety </w:t>
      </w:r>
      <w:r w:rsidR="006C032D" w:rsidRPr="00A46ADE">
        <w:t xml:space="preserve">was more adequate, </w:t>
      </w:r>
      <w:r w:rsidR="00027242" w:rsidRPr="00A46ADE">
        <w:t xml:space="preserve">professionals </w:t>
      </w:r>
      <w:r w:rsidR="006C032D" w:rsidRPr="00A46ADE">
        <w:t xml:space="preserve">often </w:t>
      </w:r>
      <w:r w:rsidR="00027242" w:rsidRPr="00A46ADE">
        <w:t>excluded children from information and decision</w:t>
      </w:r>
      <w:r w:rsidR="003677FC" w:rsidRPr="00A46ADE">
        <w:t>-</w:t>
      </w:r>
      <w:r w:rsidR="00027242" w:rsidRPr="00A46ADE">
        <w:t xml:space="preserve">making processes, leaving children feeling like they had no say and were not being </w:t>
      </w:r>
      <w:r w:rsidR="00984ACC" w:rsidRPr="00A46ADE">
        <w:t>listened to</w:t>
      </w:r>
      <w:r w:rsidR="00226716" w:rsidRPr="00A46ADE">
        <w:t xml:space="preserve"> (</w:t>
      </w:r>
      <w:r w:rsidR="00D528F0" w:rsidRPr="00A46ADE">
        <w:t>Bowyer et al., 2015</w:t>
      </w:r>
      <w:r w:rsidR="00226716" w:rsidRPr="00A46ADE">
        <w:t>; Eriksson, 2011</w:t>
      </w:r>
      <w:r w:rsidR="002F2674" w:rsidRPr="00A46ADE">
        <w:t>).</w:t>
      </w:r>
      <w:r w:rsidR="00027242" w:rsidRPr="00A46ADE">
        <w:t xml:space="preserve"> This was often the case at times of police intervention and throughout family law proceedings</w:t>
      </w:r>
      <w:r w:rsidR="00984ACC" w:rsidRPr="00A46ADE">
        <w:t xml:space="preserve"> (Georgsson Staf</w:t>
      </w:r>
      <w:r w:rsidR="00C057B3" w:rsidRPr="00A46ADE">
        <w:t xml:space="preserve"> &amp; Almqvist, </w:t>
      </w:r>
      <w:r w:rsidR="00984ACC" w:rsidRPr="00A46ADE">
        <w:t>2015</w:t>
      </w:r>
      <w:r w:rsidR="00C057B3" w:rsidRPr="00A46ADE">
        <w:t xml:space="preserve">; </w:t>
      </w:r>
      <w:r w:rsidR="001B3EE7" w:rsidRPr="00A46ADE">
        <w:t>Mullender et al., 2002; Richardson</w:t>
      </w:r>
      <w:r w:rsidR="00F4247A" w:rsidRPr="00A46ADE">
        <w:t>-Foster</w:t>
      </w:r>
      <w:r w:rsidR="001B3EE7" w:rsidRPr="00A46ADE">
        <w:t>, 2012</w:t>
      </w:r>
      <w:r w:rsidR="00984ACC" w:rsidRPr="00A46ADE">
        <w:t>)</w:t>
      </w:r>
      <w:r w:rsidR="00027242" w:rsidRPr="00A46ADE">
        <w:t>.</w:t>
      </w:r>
    </w:p>
    <w:p w14:paraId="2ACF061E" w14:textId="6B13204C" w:rsidR="006B4284" w:rsidRPr="00A46ADE" w:rsidRDefault="003677FC" w:rsidP="00B203B6">
      <w:pPr>
        <w:pStyle w:val="ICPSQuote"/>
      </w:pPr>
      <w:r w:rsidRPr="00A46ADE">
        <w:t>“</w:t>
      </w:r>
      <w:r w:rsidR="001B3EE7" w:rsidRPr="00A46ADE">
        <w:t>It</w:t>
      </w:r>
      <w:r w:rsidR="006B4284" w:rsidRPr="00A46ADE">
        <w:t xml:space="preserve"> didn’t matter what I said. I had no power, nothing.</w:t>
      </w:r>
      <w:r w:rsidRPr="00A46ADE">
        <w:t>”</w:t>
      </w:r>
      <w:r w:rsidR="006B4284" w:rsidRPr="00A46ADE">
        <w:t xml:space="preserve"> </w:t>
      </w:r>
      <w:r w:rsidR="006B4284" w:rsidRPr="00A46ADE">
        <w:rPr>
          <w:i w:val="0"/>
        </w:rPr>
        <w:t>(</w:t>
      </w:r>
      <w:r w:rsidR="00D345DF" w:rsidRPr="00A46ADE">
        <w:rPr>
          <w:i w:val="0"/>
        </w:rPr>
        <w:t xml:space="preserve">11 year old girl, </w:t>
      </w:r>
      <w:r w:rsidR="006B4284" w:rsidRPr="00A46ADE">
        <w:rPr>
          <w:i w:val="0"/>
        </w:rPr>
        <w:t>Georgsson Staf &amp; Almqvist</w:t>
      </w:r>
      <w:r w:rsidR="00D345DF" w:rsidRPr="00A46ADE">
        <w:rPr>
          <w:i w:val="0"/>
        </w:rPr>
        <w:t>,</w:t>
      </w:r>
      <w:r w:rsidR="006B4284" w:rsidRPr="00A46ADE">
        <w:rPr>
          <w:i w:val="0"/>
        </w:rPr>
        <w:t xml:space="preserve"> 2015</w:t>
      </w:r>
      <w:r w:rsidR="00D345DF" w:rsidRPr="00A46ADE">
        <w:rPr>
          <w:i w:val="0"/>
        </w:rPr>
        <w:t>, p. 156</w:t>
      </w:r>
      <w:r w:rsidR="006B4284" w:rsidRPr="00A46ADE">
        <w:rPr>
          <w:i w:val="0"/>
        </w:rPr>
        <w:t>)</w:t>
      </w:r>
    </w:p>
    <w:p w14:paraId="632A840A" w14:textId="5E6EC250" w:rsidR="001B3EE7" w:rsidRPr="00A46ADE" w:rsidRDefault="003677FC" w:rsidP="00B203B6">
      <w:pPr>
        <w:pStyle w:val="ICPSQuote"/>
      </w:pPr>
      <w:r w:rsidRPr="00A46ADE">
        <w:t>“</w:t>
      </w:r>
      <w:r w:rsidR="001B3EE7" w:rsidRPr="00A46ADE">
        <w:t>We actually called the police, I kept a record, about 350 times and that’s just in about six months and they didn’t, like my mum used to not press charges so they couldn’t do that much ... They wouldn’t let me press charges because I was under age apparently ... [Feels] quite annoyed really cos I feel that everyone has the right to press charges if they need to, not just adults.</w:t>
      </w:r>
      <w:r w:rsidRPr="00A46ADE">
        <w:t>”</w:t>
      </w:r>
      <w:r w:rsidR="001B3EE7" w:rsidRPr="00A46ADE">
        <w:t xml:space="preserve"> </w:t>
      </w:r>
      <w:r w:rsidR="00D345DF" w:rsidRPr="00A46ADE">
        <w:rPr>
          <w:i w:val="0"/>
        </w:rPr>
        <w:t xml:space="preserve">(8-13 year old girl, </w:t>
      </w:r>
      <w:r w:rsidR="001B3EE7" w:rsidRPr="00A46ADE">
        <w:rPr>
          <w:i w:val="0"/>
        </w:rPr>
        <w:t>Swanston</w:t>
      </w:r>
      <w:r w:rsidR="00D345DF" w:rsidRPr="00A46ADE">
        <w:rPr>
          <w:i w:val="0"/>
        </w:rPr>
        <w:t>,</w:t>
      </w:r>
      <w:r w:rsidR="001B3EE7" w:rsidRPr="00A46ADE">
        <w:rPr>
          <w:i w:val="0"/>
        </w:rPr>
        <w:t xml:space="preserve"> 2014</w:t>
      </w:r>
      <w:r w:rsidR="00D345DF" w:rsidRPr="00A46ADE">
        <w:rPr>
          <w:i w:val="0"/>
        </w:rPr>
        <w:t>, p. 191</w:t>
      </w:r>
      <w:r w:rsidR="001B3EE7" w:rsidRPr="00A46ADE">
        <w:rPr>
          <w:i w:val="0"/>
        </w:rPr>
        <w:t>)</w:t>
      </w:r>
    </w:p>
    <w:p w14:paraId="711856FC" w14:textId="77777777" w:rsidR="00695EE9" w:rsidRPr="00A46ADE" w:rsidRDefault="00695EE9" w:rsidP="00695EE9">
      <w:pPr>
        <w:pStyle w:val="ICPSHeading4"/>
      </w:pPr>
      <w:r w:rsidRPr="00A46ADE">
        <w:t>Sadness</w:t>
      </w:r>
    </w:p>
    <w:p w14:paraId="4DCDFC34" w14:textId="357C50AE" w:rsidR="00BA39A6" w:rsidRPr="00A46ADE" w:rsidRDefault="006C032D" w:rsidP="002F4F70">
      <w:pPr>
        <w:pStyle w:val="ICPSNormal"/>
      </w:pPr>
      <w:r w:rsidRPr="00A46ADE">
        <w:t>Feeling upset and sad was a common response children had to domestic and family violence.</w:t>
      </w:r>
      <w:r w:rsidR="00E42B90" w:rsidRPr="00A46ADE">
        <w:t xml:space="preserve"> </w:t>
      </w:r>
      <w:r w:rsidR="003677FC" w:rsidRPr="00A46ADE">
        <w:t>S</w:t>
      </w:r>
      <w:r w:rsidR="00BA39A6" w:rsidRPr="00A46ADE">
        <w:t>ome children talked about being unhappy or crying all the time</w:t>
      </w:r>
      <w:r w:rsidR="001B3EE7" w:rsidRPr="00A46ADE">
        <w:t xml:space="preserve"> (Mullender et al., 2002). The level of children’s sadness also became apparent throughout the research process as </w:t>
      </w:r>
      <w:r w:rsidR="00BA39A6" w:rsidRPr="00A46ADE">
        <w:t>children were tearful when they shared their stories about the violence in their homes</w:t>
      </w:r>
      <w:r w:rsidR="001B3EE7" w:rsidRPr="00A46ADE">
        <w:t xml:space="preserve"> (Berman, 2000)</w:t>
      </w:r>
      <w:r w:rsidR="00BA39A6" w:rsidRPr="00A46ADE">
        <w:t>. Berman (2000</w:t>
      </w:r>
      <w:r w:rsidR="00F4247A" w:rsidRPr="00A46ADE">
        <w:t xml:space="preserve">, p </w:t>
      </w:r>
      <w:r w:rsidR="00137BE2" w:rsidRPr="00A46ADE">
        <w:t>115</w:t>
      </w:r>
      <w:r w:rsidR="00BA39A6" w:rsidRPr="00A46ADE">
        <w:t xml:space="preserve">) explained that the children’s tears were “a manifestation of their profound pain, sadness, and shame”. The intensity of the sadness, described by children </w:t>
      </w:r>
      <w:r w:rsidR="001B3EE7" w:rsidRPr="00A46ADE">
        <w:t>across</w:t>
      </w:r>
      <w:r w:rsidR="00BA39A6" w:rsidRPr="00A46ADE">
        <w:t xml:space="preserve"> studies confirmed the close association between sadness, pain and sickness experienced by children in response to domestic and family violence experiences.</w:t>
      </w:r>
    </w:p>
    <w:p w14:paraId="72513E10" w14:textId="2C0EA491" w:rsidR="00BA39A6" w:rsidRPr="00A46ADE" w:rsidRDefault="003677FC" w:rsidP="00B203B6">
      <w:pPr>
        <w:pStyle w:val="ICPSQuote"/>
      </w:pPr>
      <w:r w:rsidRPr="00A46ADE">
        <w:rPr>
          <w:rFonts w:asciiTheme="minorHAnsi" w:hAnsiTheme="minorHAnsi" w:cs="Arial"/>
        </w:rPr>
        <w:t>“</w:t>
      </w:r>
      <w:r w:rsidR="00BA39A6" w:rsidRPr="00A46ADE">
        <w:rPr>
          <w:rFonts w:asciiTheme="minorHAnsi" w:hAnsiTheme="minorHAnsi" w:cs="Arial"/>
        </w:rPr>
        <w:t>If</w:t>
      </w:r>
      <w:r w:rsidR="00BA39A6" w:rsidRPr="00A46ADE">
        <w:rPr>
          <w:rFonts w:ascii="Arial" w:hAnsi="Arial" w:cs="Arial"/>
        </w:rPr>
        <w:t xml:space="preserve"> </w:t>
      </w:r>
      <w:r w:rsidR="00BA39A6" w:rsidRPr="00A46ADE">
        <w:t>you talk about your feelings, then it helps to get some of the sad out, even though it reminds you of it...Well, it causes you pain at the time, but then it usually goes away after a little while. You still feel sad about it but at least you've got, you tell someone.</w:t>
      </w:r>
      <w:r w:rsidRPr="00A46ADE">
        <w:t>”</w:t>
      </w:r>
      <w:r w:rsidR="00BA39A6" w:rsidRPr="00A46ADE">
        <w:t xml:space="preserve"> </w:t>
      </w:r>
      <w:r w:rsidR="00D345DF" w:rsidRPr="00A46ADE">
        <w:rPr>
          <w:i w:val="0"/>
        </w:rPr>
        <w:t>(</w:t>
      </w:r>
      <w:r w:rsidR="00BA39A6" w:rsidRPr="00A46ADE">
        <w:rPr>
          <w:i w:val="0"/>
        </w:rPr>
        <w:t>10</w:t>
      </w:r>
      <w:r w:rsidR="00D345DF" w:rsidRPr="00A46ADE">
        <w:rPr>
          <w:i w:val="0"/>
        </w:rPr>
        <w:t xml:space="preserve"> year old girl, Peled, 1998, p.</w:t>
      </w:r>
      <w:r w:rsidR="00985B80" w:rsidRPr="00A46ADE">
        <w:rPr>
          <w:i w:val="0"/>
        </w:rPr>
        <w:t xml:space="preserve"> </w:t>
      </w:r>
      <w:r w:rsidR="00D345DF" w:rsidRPr="00A46ADE">
        <w:rPr>
          <w:i w:val="0"/>
        </w:rPr>
        <w:t>414</w:t>
      </w:r>
      <w:r w:rsidR="00BA39A6" w:rsidRPr="00A46ADE">
        <w:rPr>
          <w:i w:val="0"/>
        </w:rPr>
        <w:t>)</w:t>
      </w:r>
    </w:p>
    <w:p w14:paraId="31C6F096" w14:textId="48CC207F" w:rsidR="00BA39A6" w:rsidRPr="00A46ADE" w:rsidRDefault="003677FC" w:rsidP="00B203B6">
      <w:pPr>
        <w:pStyle w:val="ICPSQuote"/>
      </w:pPr>
      <w:r w:rsidRPr="00A46ADE">
        <w:t>“</w:t>
      </w:r>
      <w:r w:rsidR="00BA39A6" w:rsidRPr="00A46ADE">
        <w:t>He’d just cry and I’d have to sit and cuddle him and sometimes he’d start coughing and being sick and stuff.</w:t>
      </w:r>
      <w:r w:rsidRPr="00A46ADE">
        <w:t>”</w:t>
      </w:r>
      <w:r w:rsidR="00BA39A6" w:rsidRPr="00A46ADE">
        <w:t xml:space="preserve"> </w:t>
      </w:r>
      <w:r w:rsidR="00D345DF" w:rsidRPr="00A46ADE">
        <w:rPr>
          <w:i w:val="0"/>
        </w:rPr>
        <w:t>(9 year old girl, McGee, 2000, p.</w:t>
      </w:r>
      <w:r w:rsidR="00985B80" w:rsidRPr="00A46ADE">
        <w:rPr>
          <w:i w:val="0"/>
        </w:rPr>
        <w:t xml:space="preserve"> </w:t>
      </w:r>
      <w:r w:rsidR="00D345DF" w:rsidRPr="00A46ADE">
        <w:rPr>
          <w:i w:val="0"/>
        </w:rPr>
        <w:t>204)</w:t>
      </w:r>
    </w:p>
    <w:p w14:paraId="37EE140C" w14:textId="03177F39" w:rsidR="006C032D" w:rsidRPr="00A46ADE" w:rsidRDefault="00487E8E" w:rsidP="002F4F70">
      <w:pPr>
        <w:pStyle w:val="ICPSNormal"/>
      </w:pPr>
      <w:r w:rsidRPr="00A46ADE">
        <w:t>Perhaps due to children’s reluctance to share their sadness, it was noted that</w:t>
      </w:r>
      <w:r w:rsidR="0073467E" w:rsidRPr="00A46ADE">
        <w:t xml:space="preserve">, unlike </w:t>
      </w:r>
      <w:r w:rsidR="00E42B90" w:rsidRPr="00A46ADE">
        <w:t xml:space="preserve">fear, adults </w:t>
      </w:r>
      <w:r w:rsidR="0073467E" w:rsidRPr="00A46ADE">
        <w:t>often didn’t acknowledge</w:t>
      </w:r>
      <w:r w:rsidR="00E42B90" w:rsidRPr="00A46ADE">
        <w:t xml:space="preserve"> </w:t>
      </w:r>
      <w:r w:rsidRPr="00A46ADE">
        <w:t>or noti</w:t>
      </w:r>
      <w:r w:rsidR="0073467E" w:rsidRPr="00A46ADE">
        <w:t>ce</w:t>
      </w:r>
      <w:r w:rsidRPr="00A46ADE">
        <w:t xml:space="preserve"> that children were </w:t>
      </w:r>
      <w:r w:rsidR="0073467E" w:rsidRPr="00A46ADE">
        <w:t>sad</w:t>
      </w:r>
      <w:r w:rsidR="00E42B90" w:rsidRPr="00A46ADE">
        <w:t xml:space="preserve"> (Mullender</w:t>
      </w:r>
      <w:r w:rsidR="0073467E" w:rsidRPr="00A46ADE">
        <w:t xml:space="preserve"> et al.,</w:t>
      </w:r>
      <w:r w:rsidR="00E42B90" w:rsidRPr="00A46ADE">
        <w:t xml:space="preserve"> 2002).</w:t>
      </w:r>
      <w:r w:rsidR="00EA41D0" w:rsidRPr="00A46ADE">
        <w:t xml:space="preserve"> </w:t>
      </w:r>
      <w:r w:rsidR="0073467E" w:rsidRPr="00A46ADE">
        <w:t xml:space="preserve">Like fear, children were </w:t>
      </w:r>
      <w:r w:rsidR="0073467E" w:rsidRPr="00A46ADE">
        <w:lastRenderedPageBreak/>
        <w:t xml:space="preserve">often sad for a long time after </w:t>
      </w:r>
      <w:r w:rsidRPr="00A46ADE">
        <w:t xml:space="preserve">leaving a violent home. </w:t>
      </w:r>
      <w:r w:rsidR="00E42B90" w:rsidRPr="00A46ADE">
        <w:t>T</w:t>
      </w:r>
      <w:r w:rsidR="006C032D" w:rsidRPr="00A46ADE">
        <w:t xml:space="preserve">he many losses that children suffered as a result of </w:t>
      </w:r>
      <w:r w:rsidR="00144448" w:rsidRPr="00A46ADE">
        <w:t xml:space="preserve">domestic and </w:t>
      </w:r>
      <w:r w:rsidR="006C032D" w:rsidRPr="00A46ADE">
        <w:t xml:space="preserve">family violence </w:t>
      </w:r>
      <w:r w:rsidRPr="00A46ADE">
        <w:t xml:space="preserve">continued to make them sad well </w:t>
      </w:r>
      <w:r w:rsidR="0073467E" w:rsidRPr="00A46ADE">
        <w:t>into their futures (M</w:t>
      </w:r>
      <w:r w:rsidRPr="00A46ADE">
        <w:t>udaly &amp; Tucci</w:t>
      </w:r>
      <w:r w:rsidR="0073467E" w:rsidRPr="00A46ADE">
        <w:t>, 2002</w:t>
      </w:r>
      <w:r w:rsidRPr="00A46ADE">
        <w:t xml:space="preserve">). </w:t>
      </w:r>
      <w:r w:rsidR="002F2674" w:rsidRPr="00A46ADE">
        <w:t xml:space="preserve">These </w:t>
      </w:r>
      <w:r w:rsidR="0073467E" w:rsidRPr="00A46ADE">
        <w:t>quote</w:t>
      </w:r>
      <w:r w:rsidR="002F2674" w:rsidRPr="00A46ADE">
        <w:t>s</w:t>
      </w:r>
      <w:r w:rsidR="0073467E" w:rsidRPr="00A46ADE">
        <w:t xml:space="preserve"> from Mullender et al</w:t>
      </w:r>
      <w:r w:rsidR="00057161" w:rsidRPr="00A46ADE">
        <w:t>.</w:t>
      </w:r>
      <w:r w:rsidR="0073467E" w:rsidRPr="00A46ADE">
        <w:t>’s</w:t>
      </w:r>
      <w:r w:rsidRPr="00A46ADE">
        <w:t xml:space="preserve"> </w:t>
      </w:r>
      <w:r w:rsidR="0073467E" w:rsidRPr="00A46ADE">
        <w:t xml:space="preserve">(2002) </w:t>
      </w:r>
      <w:r w:rsidRPr="00A46ADE">
        <w:t>study, below, describes the impact of these losses for some children:</w:t>
      </w:r>
      <w:r w:rsidR="006C032D" w:rsidRPr="00A46ADE">
        <w:t xml:space="preserve"> </w:t>
      </w:r>
    </w:p>
    <w:p w14:paraId="4383EB79" w14:textId="1C9328F7" w:rsidR="00646DB3" w:rsidRPr="00A46ADE" w:rsidRDefault="00646DB3" w:rsidP="00B203B6">
      <w:pPr>
        <w:pStyle w:val="ICPSQuote"/>
      </w:pPr>
      <w:r w:rsidRPr="00A46ADE">
        <w:t>“I had to leave everything – leave all my stuff. We just had the clothes we stood up in, and we didn't come home for 15 months. I had 14 porcelain dolls and I had to leave it all behind – all my things … I was really upset because I had to leave Thumper behind. We had to leave him in the garden shed. I cried and cried because they don't have pets in the refuge.</w:t>
      </w:r>
      <w:r w:rsidR="003677FC" w:rsidRPr="00A46ADE">
        <w:t>”</w:t>
      </w:r>
      <w:r w:rsidRPr="00A46ADE">
        <w:t xml:space="preserve"> </w:t>
      </w:r>
      <w:r w:rsidRPr="00A46ADE">
        <w:rPr>
          <w:i w:val="0"/>
        </w:rPr>
        <w:t>(12</w:t>
      </w:r>
      <w:r w:rsidR="00D345DF" w:rsidRPr="00A46ADE">
        <w:rPr>
          <w:i w:val="0"/>
        </w:rPr>
        <w:t xml:space="preserve"> year old girl, </w:t>
      </w:r>
      <w:r w:rsidRPr="00A46ADE">
        <w:rPr>
          <w:i w:val="0"/>
        </w:rPr>
        <w:t xml:space="preserve">Mullender </w:t>
      </w:r>
      <w:r w:rsidR="00D345DF" w:rsidRPr="00A46ADE">
        <w:rPr>
          <w:i w:val="0"/>
        </w:rPr>
        <w:t xml:space="preserve">et al., </w:t>
      </w:r>
      <w:r w:rsidRPr="00A46ADE">
        <w:rPr>
          <w:i w:val="0"/>
        </w:rPr>
        <w:t>2002</w:t>
      </w:r>
      <w:r w:rsidR="00D345DF" w:rsidRPr="00A46ADE">
        <w:rPr>
          <w:i w:val="0"/>
        </w:rPr>
        <w:t>, p. 108</w:t>
      </w:r>
      <w:r w:rsidRPr="00A46ADE">
        <w:rPr>
          <w:i w:val="0"/>
        </w:rPr>
        <w:t>)</w:t>
      </w:r>
    </w:p>
    <w:p w14:paraId="36ED5600" w14:textId="5A078F76" w:rsidR="00EA41D0" w:rsidRPr="00A46ADE" w:rsidRDefault="003677FC" w:rsidP="00B203B6">
      <w:pPr>
        <w:pStyle w:val="ICPSQuote"/>
      </w:pPr>
      <w:r w:rsidRPr="00A46ADE">
        <w:t>“</w:t>
      </w:r>
      <w:r w:rsidR="00EA41D0" w:rsidRPr="00A46ADE">
        <w:t>He made me leave my home. He made me leave all my best friends. He made me leave all my things behind.</w:t>
      </w:r>
      <w:r w:rsidRPr="00A46ADE">
        <w:t>”</w:t>
      </w:r>
      <w:r w:rsidR="00EA41D0" w:rsidRPr="00A46ADE">
        <w:t xml:space="preserve"> </w:t>
      </w:r>
      <w:r w:rsidR="00D345DF" w:rsidRPr="00A46ADE">
        <w:rPr>
          <w:i w:val="0"/>
        </w:rPr>
        <w:t xml:space="preserve">(9 year </w:t>
      </w:r>
      <w:r w:rsidR="00EA41D0" w:rsidRPr="00A46ADE">
        <w:rPr>
          <w:i w:val="0"/>
        </w:rPr>
        <w:t>old girl</w:t>
      </w:r>
      <w:r w:rsidR="00D345DF" w:rsidRPr="00A46ADE">
        <w:rPr>
          <w:i w:val="0"/>
        </w:rPr>
        <w:t>,</w:t>
      </w:r>
      <w:r w:rsidR="00EA41D0" w:rsidRPr="00A46ADE">
        <w:rPr>
          <w:i w:val="0"/>
        </w:rPr>
        <w:t xml:space="preserve"> Mullender </w:t>
      </w:r>
      <w:r w:rsidR="00D345DF" w:rsidRPr="00A46ADE">
        <w:rPr>
          <w:i w:val="0"/>
        </w:rPr>
        <w:t xml:space="preserve">et al., </w:t>
      </w:r>
      <w:r w:rsidR="00EA41D0" w:rsidRPr="00A46ADE">
        <w:rPr>
          <w:i w:val="0"/>
        </w:rPr>
        <w:t>2002</w:t>
      </w:r>
      <w:r w:rsidR="00D345DF" w:rsidRPr="00A46ADE">
        <w:rPr>
          <w:i w:val="0"/>
        </w:rPr>
        <w:t>, p.</w:t>
      </w:r>
      <w:r w:rsidR="00985B80" w:rsidRPr="00A46ADE">
        <w:rPr>
          <w:i w:val="0"/>
        </w:rPr>
        <w:t xml:space="preserve"> </w:t>
      </w:r>
      <w:r w:rsidR="00D345DF" w:rsidRPr="00A46ADE">
        <w:rPr>
          <w:i w:val="0"/>
        </w:rPr>
        <w:t>108</w:t>
      </w:r>
      <w:r w:rsidR="00EA41D0" w:rsidRPr="00A46ADE">
        <w:rPr>
          <w:i w:val="0"/>
        </w:rPr>
        <w:t>)</w:t>
      </w:r>
    </w:p>
    <w:p w14:paraId="4A091E0F" w14:textId="6F178E36" w:rsidR="00EA41D0" w:rsidRPr="00A46ADE" w:rsidRDefault="003677FC" w:rsidP="00B203B6">
      <w:pPr>
        <w:pStyle w:val="ICPSQuote"/>
        <w:rPr>
          <w:i w:val="0"/>
        </w:rPr>
      </w:pPr>
      <w:r w:rsidRPr="00A46ADE">
        <w:t>“</w:t>
      </w:r>
      <w:r w:rsidR="00EA41D0" w:rsidRPr="00A46ADE">
        <w:t>I felt sad leaving [my] home, school, friends, my birds.</w:t>
      </w:r>
      <w:r w:rsidRPr="00A46ADE">
        <w:t>”</w:t>
      </w:r>
      <w:r w:rsidR="00EA41D0" w:rsidRPr="00A46ADE">
        <w:t xml:space="preserve"> </w:t>
      </w:r>
      <w:r w:rsidR="00D345DF" w:rsidRPr="00A46ADE">
        <w:rPr>
          <w:i w:val="0"/>
        </w:rPr>
        <w:t>(8 year old girl, M</w:t>
      </w:r>
      <w:r w:rsidR="00EA41D0" w:rsidRPr="00A46ADE">
        <w:rPr>
          <w:i w:val="0"/>
        </w:rPr>
        <w:t xml:space="preserve">ullender </w:t>
      </w:r>
      <w:r w:rsidR="00D345DF" w:rsidRPr="00A46ADE">
        <w:rPr>
          <w:i w:val="0"/>
        </w:rPr>
        <w:t>et al., 2002, p.</w:t>
      </w:r>
      <w:r w:rsidR="00985B80" w:rsidRPr="00A46ADE">
        <w:rPr>
          <w:i w:val="0"/>
        </w:rPr>
        <w:t xml:space="preserve"> </w:t>
      </w:r>
      <w:r w:rsidR="00D345DF" w:rsidRPr="00A46ADE">
        <w:rPr>
          <w:i w:val="0"/>
        </w:rPr>
        <w:t>108)</w:t>
      </w:r>
      <w:r w:rsidR="00EA41D0" w:rsidRPr="00A46ADE">
        <w:rPr>
          <w:i w:val="0"/>
        </w:rPr>
        <w:t xml:space="preserve"> </w:t>
      </w:r>
    </w:p>
    <w:p w14:paraId="5AD2FA0B" w14:textId="77777777" w:rsidR="00BA39A6" w:rsidRPr="00A46ADE" w:rsidRDefault="00487E8E" w:rsidP="002F4F70">
      <w:pPr>
        <w:pStyle w:val="ICPSNormal"/>
      </w:pPr>
      <w:r w:rsidRPr="00A46ADE">
        <w:t xml:space="preserve">Leaving violence and </w:t>
      </w:r>
      <w:r w:rsidR="00EA41D0" w:rsidRPr="00A46ADE">
        <w:t xml:space="preserve">beginning to </w:t>
      </w:r>
      <w:r w:rsidRPr="00A46ADE">
        <w:t>feel safe</w:t>
      </w:r>
      <w:r w:rsidR="00EA41D0" w:rsidRPr="00A46ADE">
        <w:t>r</w:t>
      </w:r>
      <w:r w:rsidRPr="00A46ADE">
        <w:t xml:space="preserve"> </w:t>
      </w:r>
      <w:r w:rsidR="00EA41D0" w:rsidRPr="00A46ADE">
        <w:t xml:space="preserve">(usually after quite some time had passed) </w:t>
      </w:r>
      <w:r w:rsidRPr="00A46ADE">
        <w:t xml:space="preserve">was the </w:t>
      </w:r>
      <w:r w:rsidR="004C0DFA" w:rsidRPr="00A46ADE">
        <w:t>catalyst children required to overcome pervasive feelings of sadness. As they began to rebuild their lives, and feel safe, children often stated that they could at last start to feel happy again:</w:t>
      </w:r>
    </w:p>
    <w:p w14:paraId="6ACF549B" w14:textId="75B7A07B" w:rsidR="00646DB3" w:rsidRPr="00A46ADE" w:rsidRDefault="003677FC" w:rsidP="00B203B6">
      <w:pPr>
        <w:pStyle w:val="ICPSQuote"/>
      </w:pPr>
      <w:r w:rsidRPr="00A46ADE">
        <w:t>“</w:t>
      </w:r>
      <w:r w:rsidR="00646DB3" w:rsidRPr="00A46ADE">
        <w:t>I am very happy. I feel very comfortable and happy.</w:t>
      </w:r>
      <w:r w:rsidRPr="00A46ADE">
        <w:t>”</w:t>
      </w:r>
      <w:r w:rsidR="00646DB3" w:rsidRPr="00A46ADE">
        <w:t xml:space="preserve"> </w:t>
      </w:r>
      <w:r w:rsidR="00646DB3" w:rsidRPr="00A46ADE">
        <w:rPr>
          <w:i w:val="0"/>
        </w:rPr>
        <w:t>(14</w:t>
      </w:r>
      <w:r w:rsidR="00D345DF" w:rsidRPr="00A46ADE">
        <w:rPr>
          <w:i w:val="0"/>
        </w:rPr>
        <w:t xml:space="preserve"> </w:t>
      </w:r>
      <w:r w:rsidR="00646DB3" w:rsidRPr="00A46ADE">
        <w:rPr>
          <w:i w:val="0"/>
        </w:rPr>
        <w:t>year</w:t>
      </w:r>
      <w:r w:rsidR="00D345DF" w:rsidRPr="00A46ADE">
        <w:rPr>
          <w:i w:val="0"/>
        </w:rPr>
        <w:t xml:space="preserve"> </w:t>
      </w:r>
      <w:r w:rsidR="00646DB3" w:rsidRPr="00A46ADE">
        <w:rPr>
          <w:i w:val="0"/>
        </w:rPr>
        <w:t>old boy</w:t>
      </w:r>
      <w:r w:rsidR="00D345DF" w:rsidRPr="00A46ADE">
        <w:rPr>
          <w:i w:val="0"/>
        </w:rPr>
        <w:t xml:space="preserve">, </w:t>
      </w:r>
      <w:r w:rsidR="0073467E" w:rsidRPr="00A46ADE">
        <w:rPr>
          <w:i w:val="0"/>
        </w:rPr>
        <w:t>M</w:t>
      </w:r>
      <w:r w:rsidR="00646DB3" w:rsidRPr="00A46ADE">
        <w:rPr>
          <w:i w:val="0"/>
        </w:rPr>
        <w:t>ullender</w:t>
      </w:r>
      <w:r w:rsidR="0073467E" w:rsidRPr="00A46ADE">
        <w:rPr>
          <w:i w:val="0"/>
        </w:rPr>
        <w:t xml:space="preserve"> et al.,</w:t>
      </w:r>
      <w:r w:rsidR="00646DB3" w:rsidRPr="00A46ADE">
        <w:rPr>
          <w:i w:val="0"/>
        </w:rPr>
        <w:t xml:space="preserve"> 2002</w:t>
      </w:r>
      <w:r w:rsidR="00D345DF" w:rsidRPr="00A46ADE">
        <w:rPr>
          <w:i w:val="0"/>
        </w:rPr>
        <w:t>, p.</w:t>
      </w:r>
      <w:r w:rsidR="00985B80" w:rsidRPr="00A46ADE">
        <w:rPr>
          <w:i w:val="0"/>
        </w:rPr>
        <w:t xml:space="preserve"> </w:t>
      </w:r>
      <w:r w:rsidR="00D345DF" w:rsidRPr="00A46ADE">
        <w:rPr>
          <w:i w:val="0"/>
        </w:rPr>
        <w:t>188</w:t>
      </w:r>
      <w:r w:rsidR="00646DB3" w:rsidRPr="00A46ADE">
        <w:rPr>
          <w:i w:val="0"/>
        </w:rPr>
        <w:t>)</w:t>
      </w:r>
    </w:p>
    <w:p w14:paraId="2EEDABA1" w14:textId="20947A0F" w:rsidR="00E42B90" w:rsidRPr="00A46ADE" w:rsidRDefault="003677FC" w:rsidP="00B203B6">
      <w:pPr>
        <w:pStyle w:val="ICPSQuote"/>
      </w:pPr>
      <w:r w:rsidRPr="00A46ADE">
        <w:t>“</w:t>
      </w:r>
      <w:r w:rsidR="00E42B90" w:rsidRPr="00A46ADE">
        <w:t>I used to be sad about it, now I feel better.</w:t>
      </w:r>
      <w:r w:rsidRPr="00A46ADE">
        <w:t>”</w:t>
      </w:r>
      <w:r w:rsidR="00E42B90" w:rsidRPr="00A46ADE">
        <w:t xml:space="preserve"> </w:t>
      </w:r>
      <w:r w:rsidR="00D345DF" w:rsidRPr="00A46ADE">
        <w:rPr>
          <w:i w:val="0"/>
        </w:rPr>
        <w:t xml:space="preserve">(9 year </w:t>
      </w:r>
      <w:r w:rsidR="00E42B90" w:rsidRPr="00A46ADE">
        <w:rPr>
          <w:i w:val="0"/>
        </w:rPr>
        <w:t>old boy</w:t>
      </w:r>
      <w:r w:rsidR="00D345DF" w:rsidRPr="00A46ADE">
        <w:rPr>
          <w:i w:val="0"/>
        </w:rPr>
        <w:t xml:space="preserve">, </w:t>
      </w:r>
      <w:r w:rsidR="00E42B90" w:rsidRPr="00A46ADE">
        <w:rPr>
          <w:i w:val="0"/>
        </w:rPr>
        <w:t xml:space="preserve">Mullender </w:t>
      </w:r>
      <w:r w:rsidR="0073467E" w:rsidRPr="00A46ADE">
        <w:rPr>
          <w:i w:val="0"/>
        </w:rPr>
        <w:t xml:space="preserve">et al., </w:t>
      </w:r>
      <w:r w:rsidR="00E42B90" w:rsidRPr="00A46ADE">
        <w:rPr>
          <w:i w:val="0"/>
        </w:rPr>
        <w:t>2002</w:t>
      </w:r>
      <w:r w:rsidR="00D345DF" w:rsidRPr="00A46ADE">
        <w:rPr>
          <w:i w:val="0"/>
        </w:rPr>
        <w:t>, p.</w:t>
      </w:r>
      <w:r w:rsidR="00985B80" w:rsidRPr="00A46ADE">
        <w:rPr>
          <w:i w:val="0"/>
        </w:rPr>
        <w:t xml:space="preserve"> </w:t>
      </w:r>
      <w:r w:rsidR="00D345DF" w:rsidRPr="00A46ADE">
        <w:rPr>
          <w:i w:val="0"/>
        </w:rPr>
        <w:t>115</w:t>
      </w:r>
      <w:r w:rsidR="00E42B90" w:rsidRPr="00A46ADE">
        <w:rPr>
          <w:i w:val="0"/>
        </w:rPr>
        <w:t>)</w:t>
      </w:r>
    </w:p>
    <w:p w14:paraId="6EDE19ED" w14:textId="77777777" w:rsidR="00695EE9" w:rsidRPr="00A46ADE" w:rsidRDefault="004C0DFA" w:rsidP="00695EE9">
      <w:pPr>
        <w:pStyle w:val="ICPSHeading4"/>
      </w:pPr>
      <w:r w:rsidRPr="00A46ADE">
        <w:t>A</w:t>
      </w:r>
      <w:r w:rsidR="00695EE9" w:rsidRPr="00A46ADE">
        <w:t>nger</w:t>
      </w:r>
    </w:p>
    <w:p w14:paraId="59957C27" w14:textId="5613B2E7" w:rsidR="00226716" w:rsidRPr="00A46ADE" w:rsidRDefault="00640D69" w:rsidP="002F4F70">
      <w:pPr>
        <w:pStyle w:val="ICPSNormal"/>
      </w:pPr>
      <w:r w:rsidRPr="00A46ADE">
        <w:t>Children’s anger was a</w:t>
      </w:r>
      <w:r w:rsidR="00676928" w:rsidRPr="00A46ADE">
        <w:t>lso a</w:t>
      </w:r>
      <w:r w:rsidRPr="00A46ADE">
        <w:t xml:space="preserve"> common response to domestic and family violence</w:t>
      </w:r>
      <w:r w:rsidR="00B70F4B" w:rsidRPr="00A46ADE">
        <w:t>. Children had many reasons to be angry</w:t>
      </w:r>
      <w:r w:rsidR="003677FC" w:rsidRPr="00A46ADE">
        <w:t xml:space="preserve"> - </w:t>
      </w:r>
      <w:r w:rsidR="00B70F4B" w:rsidRPr="00A46ADE">
        <w:t xml:space="preserve">they </w:t>
      </w:r>
      <w:r w:rsidR="002313D5" w:rsidRPr="00A46ADE">
        <w:t>realis</w:t>
      </w:r>
      <w:r w:rsidR="00B70F4B" w:rsidRPr="00A46ADE">
        <w:t xml:space="preserve">ed the violence was wrong and harmful to others, but they (and others around them) </w:t>
      </w:r>
      <w:r w:rsidR="0008751D" w:rsidRPr="00A46ADE">
        <w:t xml:space="preserve">were often </w:t>
      </w:r>
      <w:r w:rsidR="00B70F4B" w:rsidRPr="00A46ADE">
        <w:t>powerless to protect themselves and their mothers (McGee</w:t>
      </w:r>
      <w:r w:rsidR="004B6A7D" w:rsidRPr="00A46ADE">
        <w:t>, 2000</w:t>
      </w:r>
      <w:r w:rsidR="00B70F4B" w:rsidRPr="00A46ADE">
        <w:t xml:space="preserve">). </w:t>
      </w:r>
      <w:r w:rsidR="0008751D" w:rsidRPr="00A46ADE">
        <w:t xml:space="preserve">Many children were also angry and keenly aware of the injustice that they (through no fault of their own) had to leave behind treasured possessions, friends, homes, and their familiar schools and neighbourhoods to be free from violence. At the same time, children realised that the perpetrator of the violence was often left </w:t>
      </w:r>
      <w:r w:rsidR="003F528B" w:rsidRPr="00A46ADE">
        <w:t>unpunished:</w:t>
      </w:r>
      <w:r w:rsidR="00226716" w:rsidRPr="00A46ADE">
        <w:t xml:space="preserve"> </w:t>
      </w:r>
    </w:p>
    <w:p w14:paraId="56C8C31A" w14:textId="321B1858" w:rsidR="00226716" w:rsidRPr="00A46ADE" w:rsidRDefault="003677FC" w:rsidP="00B203B6">
      <w:pPr>
        <w:pStyle w:val="ICPSQuote"/>
        <w:rPr>
          <w:i w:val="0"/>
        </w:rPr>
      </w:pPr>
      <w:r w:rsidRPr="00A46ADE">
        <w:t>“</w:t>
      </w:r>
      <w:r w:rsidR="00226716" w:rsidRPr="00A46ADE">
        <w:t>You put bad people in gates and cages. To keep the good people from getting hurt. Yet you are putting good people in cages [in shelters] so bad people won’t hurt them. It’s like you are putting the bad people out and putting the good people in.</w:t>
      </w:r>
      <w:r w:rsidRPr="00A46ADE">
        <w:t>”</w:t>
      </w:r>
      <w:r w:rsidR="00226716" w:rsidRPr="00A46ADE">
        <w:t xml:space="preserve"> </w:t>
      </w:r>
      <w:r w:rsidR="00226716" w:rsidRPr="00A46ADE">
        <w:rPr>
          <w:i w:val="0"/>
        </w:rPr>
        <w:t>(14 y</w:t>
      </w:r>
      <w:r w:rsidR="00676928" w:rsidRPr="00A46ADE">
        <w:rPr>
          <w:i w:val="0"/>
        </w:rPr>
        <w:t>ea</w:t>
      </w:r>
      <w:r w:rsidR="00226716" w:rsidRPr="00A46ADE">
        <w:rPr>
          <w:i w:val="0"/>
        </w:rPr>
        <w:t>r old boy</w:t>
      </w:r>
      <w:r w:rsidR="00D345DF" w:rsidRPr="00A46ADE">
        <w:rPr>
          <w:i w:val="0"/>
        </w:rPr>
        <w:t>,</w:t>
      </w:r>
      <w:r w:rsidR="00226716" w:rsidRPr="00A46ADE">
        <w:rPr>
          <w:i w:val="0"/>
        </w:rPr>
        <w:t xml:space="preserve"> Chanmugam, 2011</w:t>
      </w:r>
      <w:r w:rsidR="00D345DF" w:rsidRPr="00A46ADE">
        <w:rPr>
          <w:i w:val="0"/>
        </w:rPr>
        <w:t>, p. 405</w:t>
      </w:r>
      <w:r w:rsidR="00226716" w:rsidRPr="00A46ADE">
        <w:rPr>
          <w:i w:val="0"/>
        </w:rPr>
        <w:t>)</w:t>
      </w:r>
    </w:p>
    <w:p w14:paraId="6EF19B9A" w14:textId="628D8F6D" w:rsidR="00B70F4B" w:rsidRPr="00A46ADE" w:rsidRDefault="00676928" w:rsidP="002F4F70">
      <w:pPr>
        <w:pStyle w:val="ICPSNormal"/>
      </w:pPr>
      <w:r w:rsidRPr="00A46ADE">
        <w:t>C</w:t>
      </w:r>
      <w:r w:rsidR="00B70F4B" w:rsidRPr="00A46ADE">
        <w:t xml:space="preserve">hildren’s anger </w:t>
      </w:r>
      <w:r w:rsidR="0008751D" w:rsidRPr="00A46ADE">
        <w:t xml:space="preserve">mostly </w:t>
      </w:r>
      <w:r w:rsidR="002313D5" w:rsidRPr="00A46ADE">
        <w:t xml:space="preserve">resulted from their feelings towards fathers, but </w:t>
      </w:r>
      <w:r w:rsidR="00B70F4B" w:rsidRPr="00A46ADE">
        <w:t xml:space="preserve">some </w:t>
      </w:r>
      <w:r w:rsidR="002313D5" w:rsidRPr="00A46ADE">
        <w:t xml:space="preserve">children also spoke about </w:t>
      </w:r>
      <w:r w:rsidR="00B70F4B" w:rsidRPr="00A46ADE">
        <w:t>get</w:t>
      </w:r>
      <w:r w:rsidR="002313D5" w:rsidRPr="00A46ADE">
        <w:t>ting</w:t>
      </w:r>
      <w:r w:rsidR="00B70F4B" w:rsidRPr="00A46ADE">
        <w:t xml:space="preserve"> angry at their mothers for not leaving or doing more to prevent or stop the violence</w:t>
      </w:r>
      <w:r w:rsidR="003F528B" w:rsidRPr="00A46ADE">
        <w:t xml:space="preserve">. A few children also expressed anger towards their </w:t>
      </w:r>
      <w:r w:rsidR="00B70F4B" w:rsidRPr="00A46ADE">
        <w:t xml:space="preserve">mothers </w:t>
      </w:r>
      <w:r w:rsidR="003F528B" w:rsidRPr="00A46ADE">
        <w:t>for making them</w:t>
      </w:r>
      <w:r w:rsidR="00B70F4B" w:rsidRPr="00A46ADE">
        <w:t xml:space="preserve"> leave their family </w:t>
      </w:r>
      <w:r w:rsidR="003F528B" w:rsidRPr="00A46ADE">
        <w:t>home and father</w:t>
      </w:r>
      <w:r w:rsidR="00B70F4B" w:rsidRPr="00A46ADE">
        <w:t xml:space="preserve"> (McGee</w:t>
      </w:r>
      <w:r w:rsidR="004B6A7D" w:rsidRPr="00A46ADE">
        <w:t>, 2000</w:t>
      </w:r>
      <w:r w:rsidR="00B70F4B" w:rsidRPr="00A46ADE">
        <w:t xml:space="preserve">). </w:t>
      </w:r>
    </w:p>
    <w:p w14:paraId="45EB5702" w14:textId="308AE2C3" w:rsidR="00B70F4B" w:rsidRPr="00A46ADE" w:rsidRDefault="001C40CD" w:rsidP="002F4F70">
      <w:pPr>
        <w:pStyle w:val="ICPSNormal"/>
      </w:pPr>
      <w:r w:rsidRPr="00A46ADE">
        <w:t xml:space="preserve">Researchers suggested </w:t>
      </w:r>
      <w:r w:rsidR="00275BA8" w:rsidRPr="00A46ADE">
        <w:t xml:space="preserve">that displays of anger from children are not uncommon, and often </w:t>
      </w:r>
      <w:r w:rsidR="00B70F4B" w:rsidRPr="00A46ADE">
        <w:t>cause difficulties for children a</w:t>
      </w:r>
      <w:r w:rsidR="00275BA8" w:rsidRPr="00A46ADE">
        <w:t>t school</w:t>
      </w:r>
      <w:r w:rsidR="00B70F4B" w:rsidRPr="00A46ADE">
        <w:t xml:space="preserve"> (McGee</w:t>
      </w:r>
      <w:r w:rsidR="0091638B" w:rsidRPr="00A46ADE">
        <w:t>,</w:t>
      </w:r>
      <w:r w:rsidR="001F09B2" w:rsidRPr="00A46ADE">
        <w:t xml:space="preserve"> 2000; Stanley</w:t>
      </w:r>
      <w:r w:rsidR="00D528F0" w:rsidRPr="00A46ADE">
        <w:t xml:space="preserve"> et al., </w:t>
      </w:r>
      <w:r w:rsidR="001F09B2" w:rsidRPr="00A46ADE">
        <w:t>2012</w:t>
      </w:r>
      <w:r w:rsidR="00B70F4B" w:rsidRPr="00A46ADE">
        <w:t>)</w:t>
      </w:r>
      <w:r w:rsidR="001F09B2" w:rsidRPr="00A46ADE">
        <w:t>.</w:t>
      </w:r>
      <w:r w:rsidR="00B70F4B" w:rsidRPr="00A46ADE">
        <w:t xml:space="preserve"> </w:t>
      </w:r>
      <w:r w:rsidR="003F528B" w:rsidRPr="00A46ADE">
        <w:t xml:space="preserve">However, </w:t>
      </w:r>
      <w:r w:rsidR="00B70F4B" w:rsidRPr="00A46ADE">
        <w:t>the meta-synthesis revealed that</w:t>
      </w:r>
      <w:r w:rsidR="003F528B" w:rsidRPr="00A46ADE">
        <w:t>,</w:t>
      </w:r>
      <w:r w:rsidR="00B70F4B" w:rsidRPr="00A46ADE">
        <w:t xml:space="preserve"> more often than not</w:t>
      </w:r>
      <w:r w:rsidR="003F528B" w:rsidRPr="00A46ADE">
        <w:t>,</w:t>
      </w:r>
      <w:r w:rsidR="00B70F4B" w:rsidRPr="00A46ADE">
        <w:t xml:space="preserve"> children went to great lengths to </w:t>
      </w:r>
      <w:r w:rsidR="00275BA8" w:rsidRPr="00A46ADE">
        <w:t>hide their anger from others</w:t>
      </w:r>
      <w:r w:rsidR="00B70F4B" w:rsidRPr="00A46ADE">
        <w:t>,</w:t>
      </w:r>
      <w:r w:rsidR="00275BA8" w:rsidRPr="00A46ADE">
        <w:t xml:space="preserve"> </w:t>
      </w:r>
      <w:r w:rsidR="00B70F4B" w:rsidRPr="00A46ADE">
        <w:t xml:space="preserve">often </w:t>
      </w:r>
      <w:r w:rsidR="00275BA8" w:rsidRPr="00A46ADE">
        <w:t>by removing themselves or applying strategies to calm themselves down.</w:t>
      </w:r>
      <w:r w:rsidR="00B70F4B" w:rsidRPr="00A46ADE">
        <w:t xml:space="preserve"> </w:t>
      </w:r>
      <w:r w:rsidR="002313D5" w:rsidRPr="00A46ADE">
        <w:t>Children also described letting their anger out by screaming and shouting</w:t>
      </w:r>
      <w:r w:rsidR="0091638B" w:rsidRPr="00A46ADE">
        <w:t xml:space="preserve"> (Mullender, et al., 2002; </w:t>
      </w:r>
      <w:r w:rsidR="00D528F0" w:rsidRPr="00A46ADE">
        <w:t xml:space="preserve">Stanley et al., </w:t>
      </w:r>
      <w:r w:rsidR="00D528F0" w:rsidRPr="00A46ADE">
        <w:lastRenderedPageBreak/>
        <w:t>2012</w:t>
      </w:r>
      <w:r w:rsidR="0091638B" w:rsidRPr="00A46ADE">
        <w:t>)</w:t>
      </w:r>
      <w:r w:rsidR="002313D5" w:rsidRPr="00A46ADE">
        <w:t>.</w:t>
      </w:r>
      <w:r w:rsidR="003F528B" w:rsidRPr="00A46ADE">
        <w:t xml:space="preserve"> </w:t>
      </w:r>
      <w:r w:rsidR="00B70F4B" w:rsidRPr="00A46ADE">
        <w:t xml:space="preserve">In short, children’s anger rarely translated into them </w:t>
      </w:r>
      <w:r w:rsidR="002313D5" w:rsidRPr="00A46ADE">
        <w:t xml:space="preserve">being aggressive or </w:t>
      </w:r>
      <w:r w:rsidR="00B70F4B" w:rsidRPr="00A46ADE">
        <w:t xml:space="preserve">committing </w:t>
      </w:r>
      <w:r w:rsidR="002313D5" w:rsidRPr="00A46ADE">
        <w:t xml:space="preserve">acts of </w:t>
      </w:r>
      <w:r w:rsidR="00B70F4B" w:rsidRPr="00A46ADE">
        <w:t>violence themselves</w:t>
      </w:r>
      <w:r w:rsidR="002313D5" w:rsidRPr="00A46ADE">
        <w:t>:</w:t>
      </w:r>
      <w:r w:rsidR="00B70F4B" w:rsidRPr="00A46ADE">
        <w:t xml:space="preserve"> </w:t>
      </w:r>
    </w:p>
    <w:p w14:paraId="7075CF80" w14:textId="7B1B5029" w:rsidR="00B70F4B" w:rsidRPr="00A46ADE" w:rsidRDefault="003677FC" w:rsidP="00B203B6">
      <w:pPr>
        <w:pStyle w:val="ICPSQuote"/>
      </w:pPr>
      <w:r w:rsidRPr="00A46ADE">
        <w:t>“</w:t>
      </w:r>
      <w:r w:rsidR="00B70F4B" w:rsidRPr="00A46ADE">
        <w:t>I would just watch and get m</w:t>
      </w:r>
      <w:r w:rsidR="0091638B" w:rsidRPr="00A46ADE">
        <w:t>ad at him</w:t>
      </w:r>
      <w:r w:rsidRPr="00A46ADE">
        <w:t>”</w:t>
      </w:r>
      <w:r w:rsidR="0091638B" w:rsidRPr="00A46ADE">
        <w:t xml:space="preserve"> </w:t>
      </w:r>
      <w:r w:rsidR="0091638B" w:rsidRPr="00A46ADE">
        <w:rPr>
          <w:i w:val="0"/>
        </w:rPr>
        <w:t>(</w:t>
      </w:r>
      <w:r w:rsidR="00D345DF" w:rsidRPr="00A46ADE">
        <w:rPr>
          <w:i w:val="0"/>
        </w:rPr>
        <w:t xml:space="preserve">boy, </w:t>
      </w:r>
      <w:r w:rsidR="0091638B" w:rsidRPr="00A46ADE">
        <w:rPr>
          <w:i w:val="0"/>
        </w:rPr>
        <w:t>Aymer, 2008</w:t>
      </w:r>
      <w:r w:rsidR="00D345DF" w:rsidRPr="00A46ADE">
        <w:rPr>
          <w:i w:val="0"/>
        </w:rPr>
        <w:t>, p.</w:t>
      </w:r>
      <w:r w:rsidR="00985B80" w:rsidRPr="00A46ADE">
        <w:rPr>
          <w:i w:val="0"/>
        </w:rPr>
        <w:t xml:space="preserve"> </w:t>
      </w:r>
      <w:r w:rsidR="00D345DF" w:rsidRPr="00A46ADE">
        <w:rPr>
          <w:i w:val="0"/>
        </w:rPr>
        <w:t>661</w:t>
      </w:r>
      <w:r w:rsidR="00B70F4B" w:rsidRPr="00A46ADE">
        <w:rPr>
          <w:i w:val="0"/>
        </w:rPr>
        <w:t>)</w:t>
      </w:r>
      <w:r w:rsidR="00B70F4B" w:rsidRPr="00A46ADE">
        <w:t xml:space="preserve"> </w:t>
      </w:r>
    </w:p>
    <w:p w14:paraId="72A6514A" w14:textId="61DF365E" w:rsidR="0098705E" w:rsidRPr="00A46ADE" w:rsidRDefault="003677FC" w:rsidP="00B203B6">
      <w:pPr>
        <w:pStyle w:val="ICPSQuote"/>
      </w:pPr>
      <w:r w:rsidRPr="00A46ADE">
        <w:t>“</w:t>
      </w:r>
      <w:r w:rsidR="0098705E" w:rsidRPr="00A46ADE">
        <w:t>I was so scared. And I would so much like to tell [him]. I would like to hit him the same way he hit my mum. But I was so young I didn’t dare to.</w:t>
      </w:r>
      <w:r w:rsidRPr="00A46ADE">
        <w:t>”</w:t>
      </w:r>
      <w:r w:rsidR="0098705E" w:rsidRPr="00A46ADE">
        <w:t xml:space="preserve"> </w:t>
      </w:r>
      <w:r w:rsidR="00D345DF" w:rsidRPr="00A46ADE">
        <w:rPr>
          <w:i w:val="0"/>
        </w:rPr>
        <w:t>(</w:t>
      </w:r>
      <w:r w:rsidR="0098705E" w:rsidRPr="00A46ADE">
        <w:rPr>
          <w:i w:val="0"/>
        </w:rPr>
        <w:t>10 year old</w:t>
      </w:r>
      <w:r w:rsidR="00D345DF" w:rsidRPr="00A46ADE">
        <w:rPr>
          <w:i w:val="0"/>
        </w:rPr>
        <w:t xml:space="preserve"> boy, </w:t>
      </w:r>
      <w:r w:rsidR="0098705E" w:rsidRPr="00A46ADE">
        <w:rPr>
          <w:i w:val="0"/>
        </w:rPr>
        <w:t>Georgsson et al</w:t>
      </w:r>
      <w:r w:rsidR="00D345DF" w:rsidRPr="00A46ADE">
        <w:rPr>
          <w:i w:val="0"/>
        </w:rPr>
        <w:t>.,</w:t>
      </w:r>
      <w:r w:rsidR="0098705E" w:rsidRPr="00A46ADE">
        <w:rPr>
          <w:i w:val="0"/>
        </w:rPr>
        <w:t xml:space="preserve"> 2011</w:t>
      </w:r>
      <w:r w:rsidR="001932CB" w:rsidRPr="00A46ADE">
        <w:rPr>
          <w:i w:val="0"/>
        </w:rPr>
        <w:t>, p.</w:t>
      </w:r>
      <w:r w:rsidR="00985B80" w:rsidRPr="00A46ADE">
        <w:rPr>
          <w:i w:val="0"/>
        </w:rPr>
        <w:t xml:space="preserve"> </w:t>
      </w:r>
      <w:r w:rsidR="001932CB" w:rsidRPr="00A46ADE">
        <w:rPr>
          <w:i w:val="0"/>
        </w:rPr>
        <w:t>125)</w:t>
      </w:r>
    </w:p>
    <w:p w14:paraId="71898462" w14:textId="6A4E9D14" w:rsidR="00275BA8" w:rsidRPr="00A46ADE" w:rsidRDefault="00275BA8" w:rsidP="002F4F70">
      <w:pPr>
        <w:pStyle w:val="ICPSNormal"/>
      </w:pPr>
      <w:r w:rsidRPr="00A46ADE">
        <w:t>A</w:t>
      </w:r>
      <w:r w:rsidR="0098705E" w:rsidRPr="00A46ADE">
        <w:t>s the last quote demonstrates, a</w:t>
      </w:r>
      <w:r w:rsidRPr="00A46ADE">
        <w:t>cross many of the studies, s</w:t>
      </w:r>
      <w:r w:rsidR="00B20F88" w:rsidRPr="00A46ADE">
        <w:t>ome children</w:t>
      </w:r>
      <w:r w:rsidRPr="00A46ADE">
        <w:t xml:space="preserve">, often </w:t>
      </w:r>
      <w:r w:rsidR="0091638B" w:rsidRPr="00A46ADE">
        <w:t>in retrospect and as</w:t>
      </w:r>
      <w:r w:rsidRPr="00A46ADE">
        <w:t xml:space="preserve"> they got older, </w:t>
      </w:r>
      <w:r w:rsidR="00B20F88" w:rsidRPr="00A46ADE">
        <w:t>w</w:t>
      </w:r>
      <w:r w:rsidR="00B70F4B" w:rsidRPr="00A46ADE">
        <w:t xml:space="preserve">ished they had </w:t>
      </w:r>
      <w:r w:rsidRPr="00A46ADE">
        <w:t xml:space="preserve">fought </w:t>
      </w:r>
      <w:r w:rsidR="0091638B" w:rsidRPr="00A46ADE">
        <w:t xml:space="preserve">back </w:t>
      </w:r>
      <w:r w:rsidR="00A1331A" w:rsidRPr="00A46ADE">
        <w:t>to</w:t>
      </w:r>
      <w:r w:rsidR="0091638B" w:rsidRPr="00A46ADE">
        <w:t xml:space="preserve"> </w:t>
      </w:r>
      <w:r w:rsidRPr="00A46ADE">
        <w:t>physically hurt the perpetrator (McGee</w:t>
      </w:r>
      <w:r w:rsidR="004B6A7D" w:rsidRPr="00A46ADE">
        <w:t>, 2000</w:t>
      </w:r>
      <w:r w:rsidRPr="00A46ADE">
        <w:t xml:space="preserve">; </w:t>
      </w:r>
      <w:r w:rsidR="00F4247A" w:rsidRPr="00A46ADE">
        <w:t>Georgsson</w:t>
      </w:r>
      <w:r w:rsidR="00D67F17" w:rsidRPr="00A46ADE">
        <w:t xml:space="preserve"> et al., </w:t>
      </w:r>
      <w:r w:rsidR="00F4247A" w:rsidRPr="00A46ADE">
        <w:t>2011</w:t>
      </w:r>
      <w:r w:rsidRPr="00A46ADE">
        <w:t>;</w:t>
      </w:r>
      <w:r w:rsidR="003F528B" w:rsidRPr="00A46ADE">
        <w:t xml:space="preserve"> Overlien &amp; Hyden,</w:t>
      </w:r>
      <w:r w:rsidR="009C26D3" w:rsidRPr="00A46ADE">
        <w:t xml:space="preserve"> 2009</w:t>
      </w:r>
      <w:r w:rsidRPr="00A46ADE">
        <w:t>). At the time</w:t>
      </w:r>
      <w:r w:rsidR="00B70F4B" w:rsidRPr="00A46ADE">
        <w:t xml:space="preserve"> though, </w:t>
      </w:r>
      <w:r w:rsidRPr="00A46ADE">
        <w:t>this was rarely considered an option by children, as this child described:</w:t>
      </w:r>
    </w:p>
    <w:p w14:paraId="43A89139" w14:textId="4B35AF8E" w:rsidR="00275BA8" w:rsidRPr="00A46ADE" w:rsidRDefault="00275BA8" w:rsidP="00B203B6">
      <w:pPr>
        <w:pStyle w:val="ICPSQuote"/>
      </w:pPr>
      <w:r w:rsidRPr="00A46ADE">
        <w:t xml:space="preserve">“No, I never dared to get really angry with him.” </w:t>
      </w:r>
      <w:r w:rsidRPr="00A46ADE">
        <w:rPr>
          <w:i w:val="0"/>
        </w:rPr>
        <w:t>(</w:t>
      </w:r>
      <w:r w:rsidR="001932CB" w:rsidRPr="00A46ADE">
        <w:rPr>
          <w:i w:val="0"/>
        </w:rPr>
        <w:t xml:space="preserve">8 year old boy, </w:t>
      </w:r>
      <w:r w:rsidRPr="00A46ADE">
        <w:rPr>
          <w:i w:val="0"/>
        </w:rPr>
        <w:t>Georg</w:t>
      </w:r>
      <w:r w:rsidR="00A1331A" w:rsidRPr="00A46ADE">
        <w:rPr>
          <w:i w:val="0"/>
        </w:rPr>
        <w:t xml:space="preserve">sson </w:t>
      </w:r>
      <w:r w:rsidR="001932CB" w:rsidRPr="00A46ADE">
        <w:rPr>
          <w:i w:val="0"/>
        </w:rPr>
        <w:t>Staf &amp; Almqvist, 2015, p.</w:t>
      </w:r>
      <w:r w:rsidR="00985B80" w:rsidRPr="00A46ADE">
        <w:rPr>
          <w:i w:val="0"/>
        </w:rPr>
        <w:t xml:space="preserve"> </w:t>
      </w:r>
      <w:r w:rsidR="001932CB" w:rsidRPr="00A46ADE">
        <w:rPr>
          <w:i w:val="0"/>
        </w:rPr>
        <w:t>154</w:t>
      </w:r>
      <w:r w:rsidRPr="00A46ADE">
        <w:rPr>
          <w:i w:val="0"/>
        </w:rPr>
        <w:t>)</w:t>
      </w:r>
    </w:p>
    <w:p w14:paraId="34D807A8" w14:textId="6F49105D" w:rsidR="00B20F88" w:rsidRPr="00A46ADE" w:rsidRDefault="00F4247A" w:rsidP="002F4F70">
      <w:pPr>
        <w:pStyle w:val="ICPSNormal"/>
      </w:pPr>
      <w:r w:rsidRPr="00A46ADE">
        <w:t>Georgsson</w:t>
      </w:r>
      <w:r w:rsidR="00D67F17" w:rsidRPr="00A46ADE">
        <w:t xml:space="preserve"> et al. </w:t>
      </w:r>
      <w:r w:rsidRPr="00A46ADE">
        <w:t xml:space="preserve">(2011) </w:t>
      </w:r>
      <w:r w:rsidR="00275BA8" w:rsidRPr="00A46ADE">
        <w:t xml:space="preserve">explain that in these cases </w:t>
      </w:r>
      <w:r w:rsidR="00B20F88" w:rsidRPr="00A46ADE">
        <w:t xml:space="preserve">the focus </w:t>
      </w:r>
      <w:r w:rsidR="002313D5" w:rsidRPr="00A46ADE">
        <w:t xml:space="preserve">for children </w:t>
      </w:r>
      <w:r w:rsidR="00B20F88" w:rsidRPr="00A46ADE">
        <w:t>wa</w:t>
      </w:r>
      <w:r w:rsidR="00275BA8" w:rsidRPr="00A46ADE">
        <w:t>s on</w:t>
      </w:r>
      <w:r w:rsidR="00B20F88" w:rsidRPr="00A46ADE">
        <w:t xml:space="preserve"> </w:t>
      </w:r>
      <w:r w:rsidR="00B70F4B" w:rsidRPr="00A46ADE">
        <w:t xml:space="preserve">contemplating </w:t>
      </w:r>
      <w:r w:rsidR="00B20F88" w:rsidRPr="00A46ADE">
        <w:t>alternative ways</w:t>
      </w:r>
      <w:r w:rsidR="00B70F4B" w:rsidRPr="00A46ADE">
        <w:t xml:space="preserve"> that they could have </w:t>
      </w:r>
      <w:r w:rsidR="00B20F88" w:rsidRPr="00A46ADE">
        <w:t xml:space="preserve">dealt with the </w:t>
      </w:r>
      <w:r w:rsidR="00275BA8" w:rsidRPr="00A46ADE">
        <w:t>situation</w:t>
      </w:r>
      <w:r w:rsidR="00B70F4B" w:rsidRPr="00A46ADE">
        <w:t xml:space="preserve"> that might have more su</w:t>
      </w:r>
      <w:r w:rsidR="00275BA8" w:rsidRPr="00A46ADE">
        <w:t>c</w:t>
      </w:r>
      <w:r w:rsidR="00B70F4B" w:rsidRPr="00A46ADE">
        <w:t>c</w:t>
      </w:r>
      <w:r w:rsidR="00275BA8" w:rsidRPr="00A46ADE">
        <w:t>essfully prevented the violence or protected themselves and their family members.</w:t>
      </w:r>
      <w:r w:rsidR="002313D5" w:rsidRPr="00A46ADE">
        <w:t xml:space="preserve"> </w:t>
      </w:r>
    </w:p>
    <w:p w14:paraId="5EAA8A9A" w14:textId="20896949" w:rsidR="00A52CA5" w:rsidRPr="00A46ADE" w:rsidRDefault="00E06BBE" w:rsidP="00A52CA5">
      <w:pPr>
        <w:pStyle w:val="ICPSHeading3"/>
      </w:pPr>
      <w:bookmarkStart w:id="50" w:name="_Toc479344381"/>
      <w:r w:rsidRPr="00A46ADE">
        <w:t xml:space="preserve">3.2.3 </w:t>
      </w:r>
      <w:r w:rsidR="00A52CA5" w:rsidRPr="00A46ADE">
        <w:t>Children’s coping, agency and resistance</w:t>
      </w:r>
      <w:bookmarkEnd w:id="50"/>
    </w:p>
    <w:p w14:paraId="4F94163A" w14:textId="659CBAA4" w:rsidR="009C506A" w:rsidRPr="00A46ADE" w:rsidRDefault="009C506A" w:rsidP="002F4F70">
      <w:pPr>
        <w:pStyle w:val="ICPSNormal"/>
      </w:pPr>
      <w:r w:rsidRPr="00A46ADE">
        <w:t>Alongside a fo</w:t>
      </w:r>
      <w:r w:rsidR="00F2135A" w:rsidRPr="00A46ADE">
        <w:t xml:space="preserve">cus on children’s feelings, </w:t>
      </w:r>
      <w:r w:rsidRPr="00A46ADE">
        <w:t xml:space="preserve">studies also </w:t>
      </w:r>
      <w:r w:rsidR="00305604" w:rsidRPr="00A46ADE">
        <w:t xml:space="preserve">discussed </w:t>
      </w:r>
      <w:r w:rsidRPr="00A46ADE">
        <w:t>children’s responses to domestic and family violence</w:t>
      </w:r>
      <w:r w:rsidR="00305604" w:rsidRPr="00A46ADE">
        <w:t xml:space="preserve">; highlighting </w:t>
      </w:r>
      <w:r w:rsidRPr="00A46ADE">
        <w:t>c</w:t>
      </w:r>
      <w:r w:rsidR="00A52CA5" w:rsidRPr="00A46ADE">
        <w:t>hildren’s agency</w:t>
      </w:r>
      <w:r w:rsidR="009A0C59" w:rsidRPr="00A46ADE">
        <w:t xml:space="preserve">, </w:t>
      </w:r>
      <w:r w:rsidR="00A52CA5" w:rsidRPr="00A46ADE">
        <w:t xml:space="preserve">resistance </w:t>
      </w:r>
      <w:r w:rsidRPr="00A46ADE">
        <w:t xml:space="preserve">and coping </w:t>
      </w:r>
      <w:r w:rsidR="00A52CA5" w:rsidRPr="00A46ADE">
        <w:t>strategies.</w:t>
      </w:r>
      <w:r w:rsidR="00F70724" w:rsidRPr="00A46ADE">
        <w:t xml:space="preserve"> </w:t>
      </w:r>
      <w:r w:rsidR="00305604" w:rsidRPr="00A46ADE">
        <w:t>Across a number of studies</w:t>
      </w:r>
      <w:r w:rsidR="009A0C59" w:rsidRPr="00A46ADE">
        <w:t>,</w:t>
      </w:r>
      <w:r w:rsidR="00305604" w:rsidRPr="00A46ADE">
        <w:t xml:space="preserve"> </w:t>
      </w:r>
      <w:r w:rsidRPr="00A46ADE">
        <w:t>c</w:t>
      </w:r>
      <w:r w:rsidR="009B25D1" w:rsidRPr="00A46ADE">
        <w:t xml:space="preserve">hildren </w:t>
      </w:r>
      <w:r w:rsidR="00CF0DE8" w:rsidRPr="00A46ADE">
        <w:t xml:space="preserve">of all ages </w:t>
      </w:r>
      <w:r w:rsidR="009B25D1" w:rsidRPr="00A46ADE">
        <w:t xml:space="preserve">used a wide range of </w:t>
      </w:r>
      <w:r w:rsidRPr="00A46ADE">
        <w:t>complex</w:t>
      </w:r>
      <w:r w:rsidR="00C43BF8" w:rsidRPr="00A46ADE">
        <w:t>, creative</w:t>
      </w:r>
      <w:r w:rsidRPr="00A46ADE">
        <w:t xml:space="preserve"> and carefully considered coping strategies </w:t>
      </w:r>
      <w:r w:rsidR="009B25D1" w:rsidRPr="00A46ADE">
        <w:t>which were influenced by the</w:t>
      </w:r>
      <w:r w:rsidR="00C43BF8" w:rsidRPr="00A46ADE">
        <w:t>ir assessments of the</w:t>
      </w:r>
      <w:r w:rsidR="009B25D1" w:rsidRPr="00A46ADE">
        <w:t xml:space="preserve"> violence they </w:t>
      </w:r>
      <w:r w:rsidRPr="00A46ADE">
        <w:t>were experiencing</w:t>
      </w:r>
      <w:r w:rsidR="009A0C59" w:rsidRPr="00A46ADE">
        <w:t>,</w:t>
      </w:r>
      <w:r w:rsidR="00305604" w:rsidRPr="00A46ADE">
        <w:t xml:space="preserve"> and</w:t>
      </w:r>
      <w:r w:rsidR="009A0C59" w:rsidRPr="00A46ADE">
        <w:t xml:space="preserve"> </w:t>
      </w:r>
      <w:r w:rsidR="00F36991" w:rsidRPr="00A46ADE">
        <w:t>the resources available to them</w:t>
      </w:r>
      <w:r w:rsidR="00F2135A" w:rsidRPr="00A46ADE">
        <w:t xml:space="preserve"> </w:t>
      </w:r>
      <w:r w:rsidRPr="00A46ADE">
        <w:t>(</w:t>
      </w:r>
      <w:r w:rsidR="00561337" w:rsidRPr="00A46ADE">
        <w:t xml:space="preserve">Aymer, 2008; </w:t>
      </w:r>
      <w:r w:rsidR="008359CF" w:rsidRPr="00A46ADE">
        <w:t>Chanmu</w:t>
      </w:r>
      <w:r w:rsidR="004A0B53" w:rsidRPr="00A46ADE">
        <w:t>gam</w:t>
      </w:r>
      <w:r w:rsidR="00F2135A" w:rsidRPr="00A46ADE">
        <w:t>,</w:t>
      </w:r>
      <w:r w:rsidR="004A0B53" w:rsidRPr="00A46ADE">
        <w:t xml:space="preserve"> 2015;</w:t>
      </w:r>
      <w:r w:rsidRPr="00A46ADE">
        <w:t xml:space="preserve"> Hague</w:t>
      </w:r>
      <w:r w:rsidR="00F2135A" w:rsidRPr="00A46ADE">
        <w:t xml:space="preserve"> et al</w:t>
      </w:r>
      <w:r w:rsidR="00057161" w:rsidRPr="00A46ADE">
        <w:t>.</w:t>
      </w:r>
      <w:r w:rsidR="00F2135A" w:rsidRPr="00A46ADE">
        <w:t>, 2002; Mullender et al., 2002</w:t>
      </w:r>
      <w:r w:rsidRPr="00A46ADE">
        <w:t>)</w:t>
      </w:r>
      <w:r w:rsidR="00F36991" w:rsidRPr="00A46ADE">
        <w:t>.</w:t>
      </w:r>
      <w:r w:rsidR="000D10F6" w:rsidRPr="00A46ADE">
        <w:t xml:space="preserve"> </w:t>
      </w:r>
      <w:r w:rsidR="00A9021A" w:rsidRPr="00A46ADE">
        <w:t>I</w:t>
      </w:r>
      <w:r w:rsidR="008359CF" w:rsidRPr="00A46ADE">
        <w:t xml:space="preserve">ndividual </w:t>
      </w:r>
      <w:r w:rsidR="00A9021A" w:rsidRPr="00A46ADE">
        <w:t>child</w:t>
      </w:r>
      <w:r w:rsidR="008359CF" w:rsidRPr="00A46ADE">
        <w:t xml:space="preserve">ren </w:t>
      </w:r>
      <w:r w:rsidR="00A9021A" w:rsidRPr="00A46ADE">
        <w:t>use</w:t>
      </w:r>
      <w:r w:rsidR="008359CF" w:rsidRPr="00A46ADE">
        <w:t>d</w:t>
      </w:r>
      <w:r w:rsidR="00A9021A" w:rsidRPr="00A46ADE">
        <w:t xml:space="preserve"> different strategies in different situations at </w:t>
      </w:r>
      <w:r w:rsidR="007855C1" w:rsidRPr="00A46ADE">
        <w:t xml:space="preserve">different times (Overlien </w:t>
      </w:r>
      <w:r w:rsidR="00F2135A" w:rsidRPr="00A46ADE">
        <w:t xml:space="preserve">&amp; Hyden, </w:t>
      </w:r>
      <w:r w:rsidR="007855C1" w:rsidRPr="00A46ADE">
        <w:t xml:space="preserve">2009), </w:t>
      </w:r>
      <w:r w:rsidR="00F2135A" w:rsidRPr="00A46ADE">
        <w:t xml:space="preserve">often </w:t>
      </w:r>
      <w:r w:rsidR="007855C1" w:rsidRPr="00A46ADE">
        <w:t>learning new ways to manage and avoid abusive behaviour over time (Callaghan</w:t>
      </w:r>
      <w:r w:rsidR="00F2135A" w:rsidRPr="00A46ADE">
        <w:t xml:space="preserve"> et al.,</w:t>
      </w:r>
      <w:r w:rsidR="007855C1" w:rsidRPr="00A46ADE">
        <w:t xml:space="preserve"> 2015).</w:t>
      </w:r>
      <w:r w:rsidR="00A9021A" w:rsidRPr="00A46ADE">
        <w:t xml:space="preserve"> </w:t>
      </w:r>
      <w:r w:rsidRPr="00A46ADE">
        <w:t>Once again, no particular gender divisions were noted</w:t>
      </w:r>
      <w:r w:rsidR="008359CF" w:rsidRPr="00A46ADE">
        <w:t xml:space="preserve"> in the diverse responses and strategies children employed</w:t>
      </w:r>
      <w:r w:rsidRPr="00A46ADE">
        <w:t xml:space="preserve">, even amongst </w:t>
      </w:r>
      <w:r w:rsidR="008359CF" w:rsidRPr="00A46ADE">
        <w:t>studies with larger samples</w:t>
      </w:r>
      <w:r w:rsidRPr="00A46ADE">
        <w:t xml:space="preserve"> (Mullender</w:t>
      </w:r>
      <w:r w:rsidR="00F2135A" w:rsidRPr="00A46ADE">
        <w:t xml:space="preserve"> et al.</w:t>
      </w:r>
      <w:r w:rsidRPr="00A46ADE">
        <w:t>, 2002).</w:t>
      </w:r>
      <w:r w:rsidR="000D10F6" w:rsidRPr="00A46ADE">
        <w:t xml:space="preserve"> </w:t>
      </w:r>
    </w:p>
    <w:p w14:paraId="7F259891" w14:textId="74728578" w:rsidR="00C43BF8" w:rsidRPr="00A46ADE" w:rsidRDefault="009C506A" w:rsidP="002F4F70">
      <w:pPr>
        <w:pStyle w:val="ICPSNormal"/>
      </w:pPr>
      <w:r w:rsidRPr="00A46ADE">
        <w:t>In most cases</w:t>
      </w:r>
      <w:r w:rsidR="009A0C59" w:rsidRPr="00A46ADE">
        <w:t>,</w:t>
      </w:r>
      <w:r w:rsidRPr="00A46ADE">
        <w:t xml:space="preserve"> </w:t>
      </w:r>
      <w:r w:rsidR="008359CF" w:rsidRPr="00A46ADE">
        <w:t>children’s</w:t>
      </w:r>
      <w:r w:rsidRPr="00A46ADE">
        <w:t xml:space="preserve"> strategies were </w:t>
      </w:r>
      <w:r w:rsidR="00305604" w:rsidRPr="00A46ADE">
        <w:t>used to</w:t>
      </w:r>
      <w:r w:rsidRPr="00A46ADE">
        <w:t xml:space="preserve"> </w:t>
      </w:r>
      <w:r w:rsidR="00305604" w:rsidRPr="00A46ADE">
        <w:t xml:space="preserve">try and </w:t>
      </w:r>
      <w:r w:rsidRPr="00A46ADE">
        <w:t xml:space="preserve">prevent or </w:t>
      </w:r>
      <w:r w:rsidR="009A0C59" w:rsidRPr="00A46ADE">
        <w:t xml:space="preserve">minimise </w:t>
      </w:r>
      <w:r w:rsidRPr="00A46ADE">
        <w:t>the undesirable consequences of the perpet</w:t>
      </w:r>
      <w:r w:rsidR="00A9021A" w:rsidRPr="00A46ADE">
        <w:t>r</w:t>
      </w:r>
      <w:r w:rsidRPr="00A46ADE">
        <w:t>ator</w:t>
      </w:r>
      <w:r w:rsidR="00305604" w:rsidRPr="00A46ADE">
        <w:t>’</w:t>
      </w:r>
      <w:r w:rsidRPr="00A46ADE">
        <w:t>s behaviour (Swan</w:t>
      </w:r>
      <w:r w:rsidR="00A9021A" w:rsidRPr="00A46ADE">
        <w:t>st</w:t>
      </w:r>
      <w:r w:rsidRPr="00A46ADE">
        <w:t>on</w:t>
      </w:r>
      <w:r w:rsidR="00F2135A" w:rsidRPr="00A46ADE">
        <w:t>,</w:t>
      </w:r>
      <w:r w:rsidR="00F4247A" w:rsidRPr="00A46ADE">
        <w:t xml:space="preserve"> Bowyer, &amp; Vetere,</w:t>
      </w:r>
      <w:r w:rsidR="00F2135A" w:rsidRPr="00A46ADE">
        <w:t xml:space="preserve"> 2014</w:t>
      </w:r>
      <w:r w:rsidRPr="00A46ADE">
        <w:t xml:space="preserve">). Children were clearly motivated by the desire to </w:t>
      </w:r>
      <w:r w:rsidR="00A9021A" w:rsidRPr="00A46ADE">
        <w:t xml:space="preserve">enhance the safety and wellbeing of </w:t>
      </w:r>
      <w:r w:rsidRPr="00A46ADE">
        <w:t xml:space="preserve">themselves and their family </w:t>
      </w:r>
      <w:r w:rsidR="00A9021A" w:rsidRPr="00A46ADE">
        <w:t>members</w:t>
      </w:r>
      <w:r w:rsidR="004A0B53" w:rsidRPr="00A46ADE">
        <w:t xml:space="preserve"> and many remained hopeful of changing their family circumstances (</w:t>
      </w:r>
      <w:r w:rsidR="00F2135A" w:rsidRPr="00A46ADE">
        <w:t xml:space="preserve">Aymer, 2008; </w:t>
      </w:r>
      <w:r w:rsidR="004A0B53" w:rsidRPr="00A46ADE">
        <w:t>Benevides</w:t>
      </w:r>
      <w:r w:rsidR="00F2135A" w:rsidRPr="00A46ADE">
        <w:t>, 2012</w:t>
      </w:r>
      <w:r w:rsidR="004A0B53" w:rsidRPr="00A46ADE">
        <w:t>)</w:t>
      </w:r>
      <w:r w:rsidRPr="00A46ADE">
        <w:t xml:space="preserve">. </w:t>
      </w:r>
      <w:r w:rsidR="00C43BF8" w:rsidRPr="00A46ADE">
        <w:t>Many researchers stress that given this, children’s strategies go beyond coping, and should be considered as acts of resistance and defiance</w:t>
      </w:r>
      <w:r w:rsidR="00761A1C" w:rsidRPr="00A46ADE">
        <w:t>,</w:t>
      </w:r>
      <w:r w:rsidR="00C43BF8" w:rsidRPr="00A46ADE">
        <w:t xml:space="preserve"> because they were clearly opposing violence and never responded in a way that was accepting of it (Callaghan</w:t>
      </w:r>
      <w:r w:rsidR="00F2135A" w:rsidRPr="00A46ADE">
        <w:t xml:space="preserve"> et al</w:t>
      </w:r>
      <w:r w:rsidR="00057161" w:rsidRPr="00A46ADE">
        <w:t>.</w:t>
      </w:r>
      <w:r w:rsidR="00F2135A" w:rsidRPr="00A46ADE">
        <w:t>, 2015</w:t>
      </w:r>
      <w:r w:rsidR="00C43BF8" w:rsidRPr="00A46ADE">
        <w:t xml:space="preserve">; Overlien </w:t>
      </w:r>
      <w:r w:rsidR="00F2135A" w:rsidRPr="00A46ADE">
        <w:t xml:space="preserve">&amp; Hyden, </w:t>
      </w:r>
      <w:r w:rsidR="00C43BF8" w:rsidRPr="00A46ADE">
        <w:t xml:space="preserve">2009). </w:t>
      </w:r>
    </w:p>
    <w:p w14:paraId="605AE949" w14:textId="3CABFEFD" w:rsidR="000D10F6" w:rsidRPr="00A46ADE" w:rsidRDefault="009C506A" w:rsidP="002F4F70">
      <w:pPr>
        <w:pStyle w:val="ICPSNormal"/>
      </w:pPr>
      <w:r w:rsidRPr="00A46ADE">
        <w:t xml:space="preserve">Children often realised that they were unable to do this effectively on their own, and some of their strategies involved seeking support or assistance from others. This section explains that </w:t>
      </w:r>
      <w:r w:rsidR="00F2135A" w:rsidRPr="00A46ADE">
        <w:t xml:space="preserve">when they sought help, children would </w:t>
      </w:r>
      <w:r w:rsidRPr="00A46ADE">
        <w:t xml:space="preserve">most often initially consult informal support options, </w:t>
      </w:r>
      <w:r w:rsidR="00A9021A" w:rsidRPr="00A46ADE">
        <w:t>before calling on other trusted adults or authorities</w:t>
      </w:r>
      <w:r w:rsidR="00761A1C" w:rsidRPr="00A46ADE">
        <w:t>,</w:t>
      </w:r>
      <w:r w:rsidR="00A9021A" w:rsidRPr="00A46ADE">
        <w:t xml:space="preserve"> such as the police</w:t>
      </w:r>
      <w:r w:rsidR="00761A1C" w:rsidRPr="00A46ADE">
        <w:t>,</w:t>
      </w:r>
      <w:r w:rsidR="00A9021A" w:rsidRPr="00A46ADE">
        <w:t xml:space="preserve"> in the case of emergencies. </w:t>
      </w:r>
      <w:r w:rsidRPr="00A46ADE">
        <w:t xml:space="preserve"> </w:t>
      </w:r>
    </w:p>
    <w:p w14:paraId="1A3A4A67" w14:textId="77777777" w:rsidR="00A52CA5" w:rsidRPr="00A46ADE" w:rsidRDefault="004A0B53" w:rsidP="00A52CA5">
      <w:pPr>
        <w:pStyle w:val="ICPSHeading4"/>
      </w:pPr>
      <w:r w:rsidRPr="00A46ADE">
        <w:t>E</w:t>
      </w:r>
      <w:r w:rsidR="00C43BF8" w:rsidRPr="00A46ADE">
        <w:t>nhancing the safety and wellbeing of themselves and other family members</w:t>
      </w:r>
    </w:p>
    <w:p w14:paraId="494511EE" w14:textId="29284CF5" w:rsidR="00431979" w:rsidRPr="00A46ADE" w:rsidRDefault="008359CF" w:rsidP="002F4F70">
      <w:pPr>
        <w:pStyle w:val="ICPSNormal"/>
      </w:pPr>
      <w:r w:rsidRPr="00A46ADE">
        <w:t xml:space="preserve">Across the </w:t>
      </w:r>
      <w:r w:rsidR="008C4784" w:rsidRPr="00A46ADE">
        <w:t xml:space="preserve">publications </w:t>
      </w:r>
      <w:r w:rsidRPr="00A46ADE">
        <w:t>included in this review, c</w:t>
      </w:r>
      <w:r w:rsidR="00431979" w:rsidRPr="00A46ADE">
        <w:t>hildren</w:t>
      </w:r>
      <w:r w:rsidR="00F2135A" w:rsidRPr="00A46ADE">
        <w:t xml:space="preserve"> discussed </w:t>
      </w:r>
      <w:r w:rsidR="008C4784" w:rsidRPr="00A46ADE">
        <w:t xml:space="preserve">frequently </w:t>
      </w:r>
      <w:r w:rsidR="00F2135A" w:rsidRPr="00A46ADE">
        <w:t>their</w:t>
      </w:r>
      <w:r w:rsidRPr="00A46ADE">
        <w:t xml:space="preserve"> efforts to protect </w:t>
      </w:r>
      <w:r w:rsidR="00431979" w:rsidRPr="00A46ADE">
        <w:t>themselves and others</w:t>
      </w:r>
      <w:r w:rsidRPr="00A46ADE">
        <w:t xml:space="preserve"> (</w:t>
      </w:r>
      <w:r w:rsidR="00431979" w:rsidRPr="00A46ADE">
        <w:t>most</w:t>
      </w:r>
      <w:r w:rsidRPr="00A46ADE">
        <w:t xml:space="preserve"> commonly sibling</w:t>
      </w:r>
      <w:r w:rsidR="00F2135A" w:rsidRPr="00A46ADE">
        <w:t>s and mothers)</w:t>
      </w:r>
      <w:r w:rsidRPr="00A46ADE">
        <w:t xml:space="preserve">. On closer inspection, it was </w:t>
      </w:r>
      <w:r w:rsidR="008C4784" w:rsidRPr="00A46ADE">
        <w:t xml:space="preserve">apparent </w:t>
      </w:r>
      <w:r w:rsidRPr="00A46ADE">
        <w:t xml:space="preserve">that these strategies went beyond an immediate response to violence, and </w:t>
      </w:r>
      <w:r w:rsidR="00EE4106" w:rsidRPr="00A46ADE">
        <w:t>involved a wide range</w:t>
      </w:r>
      <w:r w:rsidRPr="00A46ADE">
        <w:t xml:space="preserve"> of longer term strategies designed to enhance their own, and their mother’s, coping and emotional wellbeing</w:t>
      </w:r>
      <w:r w:rsidR="00F2135A" w:rsidRPr="00A46ADE">
        <w:t xml:space="preserve"> (Katz, 2015)</w:t>
      </w:r>
      <w:r w:rsidRPr="00A46ADE">
        <w:t>.</w:t>
      </w:r>
    </w:p>
    <w:p w14:paraId="79CDC05B" w14:textId="5A8D0E3F" w:rsidR="000459AF" w:rsidRPr="00A46ADE" w:rsidRDefault="00C43BF8" w:rsidP="002F4F70">
      <w:pPr>
        <w:pStyle w:val="ICPSNormal"/>
      </w:pPr>
      <w:r w:rsidRPr="00A46ADE">
        <w:lastRenderedPageBreak/>
        <w:t xml:space="preserve">Different researchers sought to categorise </w:t>
      </w:r>
      <w:r w:rsidR="008359CF" w:rsidRPr="00A46ADE">
        <w:t xml:space="preserve">children’s responses and actions in different ways, but </w:t>
      </w:r>
      <w:r w:rsidR="008C4784" w:rsidRPr="00A46ADE">
        <w:t>t</w:t>
      </w:r>
      <w:r w:rsidR="008359CF" w:rsidRPr="00A46ADE">
        <w:t xml:space="preserve">wo aspects of coping were </w:t>
      </w:r>
      <w:r w:rsidR="008C4784" w:rsidRPr="00A46ADE">
        <w:t>commonly identified</w:t>
      </w:r>
      <w:r w:rsidR="008359CF" w:rsidRPr="00A46ADE">
        <w:t xml:space="preserve">. Firstly, immediate </w:t>
      </w:r>
      <w:r w:rsidR="007855C1" w:rsidRPr="00A46ADE">
        <w:t xml:space="preserve">situational </w:t>
      </w:r>
      <w:r w:rsidR="008359CF" w:rsidRPr="00A46ADE">
        <w:t>coping in response to, or during, actual incidents of violence, and</w:t>
      </w:r>
      <w:r w:rsidR="00264D00" w:rsidRPr="00A46ADE">
        <w:t xml:space="preserve"> secondly, longer-term coping that sought to </w:t>
      </w:r>
      <w:r w:rsidR="008359CF" w:rsidRPr="00A46ADE">
        <w:t xml:space="preserve">deal with the constant presence of the violence in </w:t>
      </w:r>
      <w:r w:rsidR="00F2135A" w:rsidRPr="00A46ADE">
        <w:t>children’s</w:t>
      </w:r>
      <w:r w:rsidR="008359CF" w:rsidRPr="00A46ADE">
        <w:t xml:space="preserve"> lives and its enduring</w:t>
      </w:r>
      <w:r w:rsidR="00264D00" w:rsidRPr="00A46ADE">
        <w:t xml:space="preserve"> impacts (O</w:t>
      </w:r>
      <w:r w:rsidRPr="00A46ADE">
        <w:t xml:space="preserve">verlien </w:t>
      </w:r>
      <w:r w:rsidR="00F2135A" w:rsidRPr="00A46ADE">
        <w:t xml:space="preserve">&amp; Hyden, </w:t>
      </w:r>
      <w:r w:rsidRPr="00A46ADE">
        <w:t>2009; Mullender</w:t>
      </w:r>
      <w:r w:rsidR="00F2135A" w:rsidRPr="00A46ADE">
        <w:t xml:space="preserve"> et al.,</w:t>
      </w:r>
      <w:r w:rsidRPr="00A46ADE">
        <w:t xml:space="preserve"> 2002). </w:t>
      </w:r>
      <w:r w:rsidR="00264D00" w:rsidRPr="00A46ADE">
        <w:t>The coping strategies used in both instances mirrored each other, in that they included a range of b</w:t>
      </w:r>
      <w:r w:rsidR="00B1572E" w:rsidRPr="00A46ADE">
        <w:t>oth passive internalis</w:t>
      </w:r>
      <w:r w:rsidR="00264D00" w:rsidRPr="00A46ADE">
        <w:t xml:space="preserve">ed </w:t>
      </w:r>
      <w:r w:rsidR="00B1572E" w:rsidRPr="00A46ADE">
        <w:t>responses, and active externalis</w:t>
      </w:r>
      <w:r w:rsidR="00264D00" w:rsidRPr="00A46ADE">
        <w:t xml:space="preserve">ed strategies </w:t>
      </w:r>
      <w:r w:rsidRPr="00A46ADE">
        <w:t>(</w:t>
      </w:r>
      <w:r w:rsidR="00264D00" w:rsidRPr="00A46ADE">
        <w:t>Hague</w:t>
      </w:r>
      <w:r w:rsidR="00F2135A" w:rsidRPr="00A46ADE">
        <w:t xml:space="preserve"> et al., 2002</w:t>
      </w:r>
      <w:r w:rsidR="00264D00" w:rsidRPr="00A46ADE">
        <w:t xml:space="preserve">; </w:t>
      </w:r>
      <w:r w:rsidRPr="00A46ADE">
        <w:t xml:space="preserve">Mullender </w:t>
      </w:r>
      <w:r w:rsidR="00F2135A" w:rsidRPr="00A46ADE">
        <w:t xml:space="preserve">et al., </w:t>
      </w:r>
      <w:r w:rsidRPr="00A46ADE">
        <w:t>2002)</w:t>
      </w:r>
      <w:r w:rsidR="00264D00" w:rsidRPr="00A46ADE">
        <w:t>. Most studies described the most common responses</w:t>
      </w:r>
      <w:r w:rsidR="00EE4106" w:rsidRPr="00A46ADE">
        <w:t xml:space="preserve"> (both short and longer term)</w:t>
      </w:r>
      <w:r w:rsidR="00264D00" w:rsidRPr="00A46ADE">
        <w:t xml:space="preserve"> as falling into one of three categories: </w:t>
      </w:r>
      <w:r w:rsidR="00916EBA" w:rsidRPr="00A46ADE">
        <w:t>observing, retreating or interfering</w:t>
      </w:r>
      <w:r w:rsidR="00264D00" w:rsidRPr="00A46ADE">
        <w:t>.</w:t>
      </w:r>
      <w:r w:rsidR="00916EBA" w:rsidRPr="00A46ADE">
        <w:t xml:space="preserve"> </w:t>
      </w:r>
    </w:p>
    <w:p w14:paraId="65596EA6" w14:textId="2614114D" w:rsidR="000459AF" w:rsidRPr="00A46ADE" w:rsidRDefault="000459AF" w:rsidP="002F4F70">
      <w:pPr>
        <w:pStyle w:val="ICPSNormal"/>
      </w:pPr>
      <w:r w:rsidRPr="00A46ADE">
        <w:t>When observing</w:t>
      </w:r>
      <w:r w:rsidR="00761A1C" w:rsidRPr="00A46ADE">
        <w:t>,</w:t>
      </w:r>
      <w:r w:rsidRPr="00A46ADE">
        <w:t xml:space="preserve"> children would carefully monitor the safety of their mothers, and formulate plans to prevent or minimise</w:t>
      </w:r>
      <w:r w:rsidR="00996D7D" w:rsidRPr="00A46ADE">
        <w:t xml:space="preserve"> violence</w:t>
      </w:r>
      <w:r w:rsidRPr="00A46ADE">
        <w:t>:</w:t>
      </w:r>
    </w:p>
    <w:p w14:paraId="32F6BF6E" w14:textId="48B12089" w:rsidR="00996D7D" w:rsidRPr="00A46ADE" w:rsidRDefault="00761A1C" w:rsidP="00B203B6">
      <w:pPr>
        <w:pStyle w:val="ICPSQuote"/>
      </w:pPr>
      <w:r w:rsidRPr="00A46ADE">
        <w:t>“</w:t>
      </w:r>
      <w:r w:rsidR="00996D7D" w:rsidRPr="00A46ADE">
        <w:t>So I just stay really quiet so they don't know, and listen and check</w:t>
      </w:r>
      <w:r w:rsidRPr="00A46ADE">
        <w:t>.”</w:t>
      </w:r>
      <w:r w:rsidR="00996D7D" w:rsidRPr="00A46ADE">
        <w:t xml:space="preserve"> </w:t>
      </w:r>
      <w:r w:rsidR="001932CB" w:rsidRPr="00A46ADE">
        <w:rPr>
          <w:i w:val="0"/>
        </w:rPr>
        <w:t xml:space="preserve">(15 year </w:t>
      </w:r>
      <w:r w:rsidR="00996D7D" w:rsidRPr="00A46ADE">
        <w:rPr>
          <w:i w:val="0"/>
        </w:rPr>
        <w:t>old girl</w:t>
      </w:r>
      <w:r w:rsidR="001932CB" w:rsidRPr="00A46ADE">
        <w:rPr>
          <w:i w:val="0"/>
        </w:rPr>
        <w:t>,</w:t>
      </w:r>
      <w:r w:rsidR="00996D7D" w:rsidRPr="00A46ADE">
        <w:rPr>
          <w:i w:val="0"/>
        </w:rPr>
        <w:t xml:space="preserve"> Mullender </w:t>
      </w:r>
      <w:r w:rsidR="001932CB" w:rsidRPr="00A46ADE">
        <w:rPr>
          <w:i w:val="0"/>
        </w:rPr>
        <w:t>et al., 2002, p.</w:t>
      </w:r>
      <w:r w:rsidR="00985B80" w:rsidRPr="00A46ADE">
        <w:rPr>
          <w:i w:val="0"/>
        </w:rPr>
        <w:t xml:space="preserve"> </w:t>
      </w:r>
      <w:r w:rsidR="001932CB" w:rsidRPr="00A46ADE">
        <w:rPr>
          <w:i w:val="0"/>
        </w:rPr>
        <w:t>130)</w:t>
      </w:r>
    </w:p>
    <w:p w14:paraId="3F1AB2BB" w14:textId="776935C6" w:rsidR="00996D7D" w:rsidRPr="00A46ADE" w:rsidRDefault="00996D7D" w:rsidP="002F4F70">
      <w:pPr>
        <w:pStyle w:val="ICPSNormal"/>
      </w:pPr>
      <w:r w:rsidRPr="00A46ADE">
        <w:t>In the longer-term</w:t>
      </w:r>
      <w:r w:rsidR="00761A1C" w:rsidRPr="00A46ADE">
        <w:t>,</w:t>
      </w:r>
      <w:r w:rsidRPr="00A46ADE">
        <w:t xml:space="preserve"> this included </w:t>
      </w:r>
      <w:r w:rsidR="002A417E" w:rsidRPr="00A46ADE">
        <w:t xml:space="preserve">making careful observations and assessments of their environments, being in a constant state of readiness and always thinking ahead (Callaghan et al., 2015; Overlien, 2013; </w:t>
      </w:r>
      <w:r w:rsidR="00F4247A" w:rsidRPr="00A46ADE">
        <w:t>Swanston</w:t>
      </w:r>
      <w:r w:rsidR="00D528F0" w:rsidRPr="00A46ADE">
        <w:t xml:space="preserve"> et al., </w:t>
      </w:r>
      <w:r w:rsidR="00F4247A" w:rsidRPr="00A46ADE">
        <w:t>2014</w:t>
      </w:r>
      <w:r w:rsidR="002A417E" w:rsidRPr="00A46ADE">
        <w:t xml:space="preserve">). </w:t>
      </w:r>
      <w:r w:rsidR="00B203B6" w:rsidRPr="00A46ADE">
        <w:t xml:space="preserve"> </w:t>
      </w:r>
    </w:p>
    <w:p w14:paraId="7E478C9E" w14:textId="4E3A0461" w:rsidR="00B203B6" w:rsidRPr="00A46ADE" w:rsidRDefault="00761A1C" w:rsidP="00B203B6">
      <w:pPr>
        <w:pStyle w:val="ICPSQuote"/>
      </w:pPr>
      <w:r w:rsidRPr="00A46ADE">
        <w:t>“</w:t>
      </w:r>
      <w:r w:rsidR="00B203B6" w:rsidRPr="00A46ADE">
        <w:t>You had to act like weary and stuff ... Cos you didn’t know like when he [perpetrator] was going to be drunk ... It would depend how drunk he was really, because when he was really drunk he was horrible because he started getting abusive and angry ... I was always thinking about what had happened, what was going to happen next.</w:t>
      </w:r>
      <w:r w:rsidRPr="00A46ADE">
        <w:t>”</w:t>
      </w:r>
      <w:r w:rsidR="00B203B6" w:rsidRPr="00A46ADE">
        <w:t xml:space="preserve"> </w:t>
      </w:r>
      <w:r w:rsidR="00B203B6" w:rsidRPr="00A46ADE">
        <w:rPr>
          <w:i w:val="0"/>
        </w:rPr>
        <w:t>(</w:t>
      </w:r>
      <w:r w:rsidR="001932CB" w:rsidRPr="00A46ADE">
        <w:rPr>
          <w:i w:val="0"/>
        </w:rPr>
        <w:t xml:space="preserve">8-13 year old girl, </w:t>
      </w:r>
      <w:r w:rsidR="00B203B6" w:rsidRPr="00A46ADE">
        <w:rPr>
          <w:i w:val="0"/>
        </w:rPr>
        <w:t>Swanston, 2014</w:t>
      </w:r>
      <w:r w:rsidR="001932CB" w:rsidRPr="00A46ADE">
        <w:rPr>
          <w:i w:val="0"/>
        </w:rPr>
        <w:t>, p.</w:t>
      </w:r>
      <w:r w:rsidR="00985B80" w:rsidRPr="00A46ADE">
        <w:rPr>
          <w:i w:val="0"/>
        </w:rPr>
        <w:t xml:space="preserve"> </w:t>
      </w:r>
      <w:r w:rsidR="001932CB" w:rsidRPr="00A46ADE">
        <w:rPr>
          <w:i w:val="0"/>
        </w:rPr>
        <w:t>189</w:t>
      </w:r>
      <w:r w:rsidR="00B203B6" w:rsidRPr="00A46ADE">
        <w:rPr>
          <w:i w:val="0"/>
        </w:rPr>
        <w:t>)</w:t>
      </w:r>
    </w:p>
    <w:p w14:paraId="19EA7DB1" w14:textId="22BA4B3A" w:rsidR="000459AF" w:rsidRPr="00A46ADE" w:rsidRDefault="00996D7D" w:rsidP="002F4F70">
      <w:pPr>
        <w:pStyle w:val="ICPSNormal"/>
        <w:rPr>
          <w:rFonts w:eastAsiaTheme="minorHAnsi"/>
        </w:rPr>
      </w:pPr>
      <w:r w:rsidRPr="00A46ADE">
        <w:t xml:space="preserve">Retreating was </w:t>
      </w:r>
      <w:r w:rsidR="002A417E" w:rsidRPr="00A46ADE">
        <w:t>also a common strategy</w:t>
      </w:r>
      <w:r w:rsidR="00761A1C" w:rsidRPr="00A46ADE">
        <w:t>,</w:t>
      </w:r>
      <w:r w:rsidR="002A417E" w:rsidRPr="00A46ADE">
        <w:t xml:space="preserve"> which mostly involved children </w:t>
      </w:r>
      <w:r w:rsidRPr="00A46ADE">
        <w:t>hiding</w:t>
      </w:r>
      <w:r w:rsidRPr="00A46ADE">
        <w:rPr>
          <w:rFonts w:eastAsiaTheme="minorHAnsi"/>
        </w:rPr>
        <w:t xml:space="preserve">. </w:t>
      </w:r>
      <w:r w:rsidR="002A417E" w:rsidRPr="00A46ADE">
        <w:t>Many children disclosed that they would retreat to a safe place within their homes, where they would hide, cry</w:t>
      </w:r>
      <w:r w:rsidR="00761A1C" w:rsidRPr="00A46ADE">
        <w:t xml:space="preserve">, </w:t>
      </w:r>
      <w:r w:rsidR="002A417E" w:rsidRPr="00A46ADE">
        <w:t xml:space="preserve">cuddle with and reassure siblings. </w:t>
      </w:r>
      <w:r w:rsidRPr="00A46ADE">
        <w:t>Leaving the home</w:t>
      </w:r>
      <w:r w:rsidR="002A417E" w:rsidRPr="00A46ADE">
        <w:t xml:space="preserve"> was also used as a strategy, but this </w:t>
      </w:r>
      <w:r w:rsidRPr="00A46ADE">
        <w:t>appeared to be an option more available to older children (Chanmugam, 2015; Mullender et al</w:t>
      </w:r>
      <w:r w:rsidR="00057161" w:rsidRPr="00A46ADE">
        <w:t>.</w:t>
      </w:r>
      <w:r w:rsidRPr="00A46ADE">
        <w:t>, 2002</w:t>
      </w:r>
      <w:r w:rsidR="002A417E" w:rsidRPr="00A46ADE">
        <w:t xml:space="preserve">). </w:t>
      </w:r>
    </w:p>
    <w:p w14:paraId="53E49F2E" w14:textId="01DE184B" w:rsidR="000459AF" w:rsidRPr="00A46ADE" w:rsidRDefault="00761A1C" w:rsidP="00B203B6">
      <w:pPr>
        <w:pStyle w:val="ICPSQuote"/>
      </w:pPr>
      <w:r w:rsidRPr="00A46ADE">
        <w:t>“</w:t>
      </w:r>
      <w:r w:rsidR="000459AF" w:rsidRPr="00A46ADE">
        <w:t>I went straight upstairs to my bedroom, (umm) I’d sort of like sneak downstairs and check that no one was arguing or anything and if it was all OK, I’d come downstairs and sit down (umm)</w:t>
      </w:r>
      <w:r w:rsidRPr="00A46ADE">
        <w:t xml:space="preserve"> … </w:t>
      </w:r>
      <w:r w:rsidR="000459AF" w:rsidRPr="00A46ADE">
        <w:t>and watch TV with my brother (umm) but if there was an argument I’d run downstairs, grab my brother and take him upstairs.</w:t>
      </w:r>
      <w:r w:rsidRPr="00A46ADE">
        <w:t>”</w:t>
      </w:r>
      <w:r w:rsidR="000459AF" w:rsidRPr="00A46ADE">
        <w:t xml:space="preserve"> </w:t>
      </w:r>
      <w:r w:rsidR="001932CB" w:rsidRPr="00A46ADE">
        <w:rPr>
          <w:i w:val="0"/>
        </w:rPr>
        <w:t xml:space="preserve">(11 year old girl, </w:t>
      </w:r>
      <w:r w:rsidR="000459AF" w:rsidRPr="00A46ADE">
        <w:rPr>
          <w:i w:val="0"/>
        </w:rPr>
        <w:t>Callaghan et al</w:t>
      </w:r>
      <w:r w:rsidR="001932CB" w:rsidRPr="00A46ADE">
        <w:rPr>
          <w:i w:val="0"/>
        </w:rPr>
        <w:t>.,</w:t>
      </w:r>
      <w:r w:rsidR="000459AF" w:rsidRPr="00A46ADE">
        <w:rPr>
          <w:i w:val="0"/>
        </w:rPr>
        <w:t xml:space="preserve"> 2015</w:t>
      </w:r>
      <w:r w:rsidR="001932CB" w:rsidRPr="00A46ADE">
        <w:rPr>
          <w:i w:val="0"/>
        </w:rPr>
        <w:t>, p. 15</w:t>
      </w:r>
      <w:r w:rsidR="000459AF" w:rsidRPr="00A46ADE">
        <w:rPr>
          <w:i w:val="0"/>
        </w:rPr>
        <w:t>)</w:t>
      </w:r>
    </w:p>
    <w:p w14:paraId="04BB842D" w14:textId="22C6EA90" w:rsidR="000459AF" w:rsidRPr="00A46ADE" w:rsidRDefault="00761A1C" w:rsidP="00B203B6">
      <w:pPr>
        <w:pStyle w:val="ICPSQuote"/>
      </w:pPr>
      <w:r w:rsidRPr="00A46ADE">
        <w:t>“</w:t>
      </w:r>
      <w:r w:rsidR="000459AF" w:rsidRPr="00A46ADE">
        <w:t>I get my sister away from it</w:t>
      </w:r>
      <w:r w:rsidRPr="00A46ADE">
        <w:t>… T</w:t>
      </w:r>
      <w:r w:rsidR="000459AF" w:rsidRPr="00A46ADE">
        <w:t>ake her outside to go play at the park or something, just get her away from it.. . . Whenever they fought</w:t>
      </w:r>
      <w:r w:rsidRPr="00A46ADE">
        <w:t>…”</w:t>
      </w:r>
      <w:r w:rsidR="000459AF" w:rsidRPr="00A46ADE">
        <w:t xml:space="preserve"> </w:t>
      </w:r>
      <w:r w:rsidR="001932CB" w:rsidRPr="00A46ADE">
        <w:rPr>
          <w:i w:val="0"/>
        </w:rPr>
        <w:t>(</w:t>
      </w:r>
      <w:r w:rsidR="000459AF" w:rsidRPr="00A46ADE">
        <w:rPr>
          <w:i w:val="0"/>
        </w:rPr>
        <w:t>13</w:t>
      </w:r>
      <w:r w:rsidR="001932CB" w:rsidRPr="00A46ADE">
        <w:rPr>
          <w:i w:val="0"/>
        </w:rPr>
        <w:t xml:space="preserve"> </w:t>
      </w:r>
      <w:r w:rsidR="000459AF" w:rsidRPr="00A46ADE">
        <w:rPr>
          <w:i w:val="0"/>
        </w:rPr>
        <w:t>y</w:t>
      </w:r>
      <w:r w:rsidR="001932CB" w:rsidRPr="00A46ADE">
        <w:rPr>
          <w:i w:val="0"/>
        </w:rPr>
        <w:t>ea</w:t>
      </w:r>
      <w:r w:rsidR="000459AF" w:rsidRPr="00A46ADE">
        <w:rPr>
          <w:i w:val="0"/>
        </w:rPr>
        <w:t xml:space="preserve">r old </w:t>
      </w:r>
      <w:r w:rsidR="001932CB" w:rsidRPr="00A46ADE">
        <w:rPr>
          <w:i w:val="0"/>
        </w:rPr>
        <w:t xml:space="preserve">girl, </w:t>
      </w:r>
      <w:r w:rsidR="000459AF" w:rsidRPr="00A46ADE">
        <w:rPr>
          <w:i w:val="0"/>
        </w:rPr>
        <w:t>Chanmugam</w:t>
      </w:r>
      <w:r w:rsidR="001932CB" w:rsidRPr="00A46ADE">
        <w:rPr>
          <w:i w:val="0"/>
        </w:rPr>
        <w:t>,</w:t>
      </w:r>
      <w:r w:rsidR="000459AF" w:rsidRPr="00A46ADE">
        <w:rPr>
          <w:i w:val="0"/>
        </w:rPr>
        <w:t xml:space="preserve"> 2015</w:t>
      </w:r>
      <w:r w:rsidR="001932CB" w:rsidRPr="00A46ADE">
        <w:rPr>
          <w:i w:val="0"/>
        </w:rPr>
        <w:t>, p.</w:t>
      </w:r>
      <w:r w:rsidR="00985B80" w:rsidRPr="00A46ADE">
        <w:rPr>
          <w:i w:val="0"/>
        </w:rPr>
        <w:t xml:space="preserve"> </w:t>
      </w:r>
      <w:r w:rsidR="001932CB" w:rsidRPr="00A46ADE">
        <w:rPr>
          <w:i w:val="0"/>
        </w:rPr>
        <w:t>109</w:t>
      </w:r>
      <w:r w:rsidR="000459AF" w:rsidRPr="00A46ADE">
        <w:rPr>
          <w:i w:val="0"/>
        </w:rPr>
        <w:t>)</w:t>
      </w:r>
    </w:p>
    <w:p w14:paraId="28CA6B5F" w14:textId="44214A50" w:rsidR="000459AF" w:rsidRPr="00A46ADE" w:rsidRDefault="000459AF" w:rsidP="00B203B6">
      <w:pPr>
        <w:pStyle w:val="ICPSQuote"/>
      </w:pPr>
      <w:r w:rsidRPr="00A46ADE">
        <w:t>“When I was little I used to go hide. . . like me and [my siblings</w:t>
      </w:r>
      <w:r w:rsidR="00996D7D" w:rsidRPr="00A46ADE">
        <w:t xml:space="preserve">] </w:t>
      </w:r>
      <w:r w:rsidRPr="00A46ADE">
        <w:t xml:space="preserve">l, I’d take them and go in the closet.” </w:t>
      </w:r>
      <w:r w:rsidRPr="00A46ADE">
        <w:rPr>
          <w:i w:val="0"/>
        </w:rPr>
        <w:t>(</w:t>
      </w:r>
      <w:r w:rsidR="001932CB" w:rsidRPr="00A46ADE">
        <w:rPr>
          <w:i w:val="0"/>
        </w:rPr>
        <w:t xml:space="preserve">13 year old girl, Chanmugam, </w:t>
      </w:r>
      <w:r w:rsidRPr="00A46ADE">
        <w:rPr>
          <w:i w:val="0"/>
        </w:rPr>
        <w:t>2015</w:t>
      </w:r>
      <w:r w:rsidR="001932CB" w:rsidRPr="00A46ADE">
        <w:rPr>
          <w:i w:val="0"/>
        </w:rPr>
        <w:t>, p.</w:t>
      </w:r>
      <w:r w:rsidR="00985B80" w:rsidRPr="00A46ADE">
        <w:rPr>
          <w:i w:val="0"/>
        </w:rPr>
        <w:t xml:space="preserve"> </w:t>
      </w:r>
      <w:r w:rsidR="001932CB" w:rsidRPr="00A46ADE">
        <w:rPr>
          <w:i w:val="0"/>
        </w:rPr>
        <w:t>110</w:t>
      </w:r>
      <w:r w:rsidRPr="00A46ADE">
        <w:rPr>
          <w:i w:val="0"/>
        </w:rPr>
        <w:t>)</w:t>
      </w:r>
    </w:p>
    <w:p w14:paraId="7885D7C0" w14:textId="23179743" w:rsidR="000379BD" w:rsidRPr="00A46ADE" w:rsidRDefault="00996D7D" w:rsidP="002F4F70">
      <w:pPr>
        <w:pStyle w:val="ICPSNormal"/>
      </w:pPr>
      <w:r w:rsidRPr="00A46ADE">
        <w:t>In the longer term</w:t>
      </w:r>
      <w:r w:rsidR="002A417E" w:rsidRPr="00A46ADE">
        <w:t>,</w:t>
      </w:r>
      <w:r w:rsidRPr="00A46ADE">
        <w:t xml:space="preserve"> </w:t>
      </w:r>
      <w:r w:rsidR="002A417E" w:rsidRPr="00A46ADE">
        <w:t xml:space="preserve">retreating strategies </w:t>
      </w:r>
      <w:r w:rsidRPr="00A46ADE">
        <w:t>include</w:t>
      </w:r>
      <w:r w:rsidR="002A417E" w:rsidRPr="00A46ADE">
        <w:t>d</w:t>
      </w:r>
      <w:r w:rsidRPr="00A46ADE">
        <w:t xml:space="preserve"> hiding emotions from others, and </w:t>
      </w:r>
      <w:r w:rsidR="000379BD" w:rsidRPr="00A46ADE">
        <w:t>distracting themselves by thinking about something else, or engaging in creative or fun activities (</w:t>
      </w:r>
      <w:r w:rsidR="00F4247A" w:rsidRPr="00A46ADE">
        <w:t>Georgsson, Almqvist, &amp; Broberg, 2011</w:t>
      </w:r>
      <w:r w:rsidR="000379BD" w:rsidRPr="00A46ADE">
        <w:t>; Willis</w:t>
      </w:r>
      <w:r w:rsidR="00057161" w:rsidRPr="00A46ADE">
        <w:t>, Hawkins, Pearce, Phalen, Keet, &amp; Singer,</w:t>
      </w:r>
      <w:r w:rsidR="000379BD" w:rsidRPr="00A46ADE">
        <w:t xml:space="preserve"> 2010):</w:t>
      </w:r>
    </w:p>
    <w:p w14:paraId="41B2E273" w14:textId="4C2CBB26" w:rsidR="00996D7D" w:rsidRPr="00A46ADE" w:rsidRDefault="00761A1C" w:rsidP="000379BD">
      <w:pPr>
        <w:pStyle w:val="ICPSQuote"/>
      </w:pPr>
      <w:r w:rsidRPr="00A46ADE">
        <w:t>“</w:t>
      </w:r>
      <w:r w:rsidR="00996D7D" w:rsidRPr="00A46ADE">
        <w:t>I really like cooking and it just takes my mind off stuff and all that ... Either playing on my Xbox, punching a wall, playing football or eating or cooking calms me down.</w:t>
      </w:r>
      <w:r w:rsidRPr="00A46ADE">
        <w:t>”</w:t>
      </w:r>
      <w:r w:rsidR="00996D7D" w:rsidRPr="00A46ADE">
        <w:t xml:space="preserve"> </w:t>
      </w:r>
      <w:r w:rsidR="00996D7D" w:rsidRPr="00A46ADE">
        <w:rPr>
          <w:i w:val="0"/>
        </w:rPr>
        <w:t>(</w:t>
      </w:r>
      <w:r w:rsidR="001932CB" w:rsidRPr="00A46ADE">
        <w:rPr>
          <w:i w:val="0"/>
        </w:rPr>
        <w:t xml:space="preserve">8-13 year old boy, </w:t>
      </w:r>
      <w:r w:rsidR="00996D7D" w:rsidRPr="00A46ADE">
        <w:rPr>
          <w:i w:val="0"/>
        </w:rPr>
        <w:t>Swanston</w:t>
      </w:r>
      <w:r w:rsidR="001932CB" w:rsidRPr="00A46ADE">
        <w:rPr>
          <w:i w:val="0"/>
        </w:rPr>
        <w:t>,</w:t>
      </w:r>
      <w:r w:rsidR="00996D7D" w:rsidRPr="00A46ADE">
        <w:rPr>
          <w:i w:val="0"/>
        </w:rPr>
        <w:t xml:space="preserve"> 2014</w:t>
      </w:r>
      <w:r w:rsidR="001932CB" w:rsidRPr="00A46ADE">
        <w:rPr>
          <w:i w:val="0"/>
        </w:rPr>
        <w:t>, p.</w:t>
      </w:r>
      <w:r w:rsidR="00985B80" w:rsidRPr="00A46ADE">
        <w:rPr>
          <w:i w:val="0"/>
        </w:rPr>
        <w:t xml:space="preserve"> </w:t>
      </w:r>
      <w:r w:rsidR="001932CB" w:rsidRPr="00A46ADE">
        <w:rPr>
          <w:i w:val="0"/>
        </w:rPr>
        <w:t>191)</w:t>
      </w:r>
    </w:p>
    <w:p w14:paraId="06A63FCE" w14:textId="6B1483B5" w:rsidR="00996D7D" w:rsidRPr="00A46ADE" w:rsidRDefault="00761A1C" w:rsidP="00B203B6">
      <w:pPr>
        <w:pStyle w:val="ICPSQuote"/>
      </w:pPr>
      <w:r w:rsidRPr="00A46ADE">
        <w:t>“</w:t>
      </w:r>
      <w:r w:rsidR="00996D7D" w:rsidRPr="00A46ADE">
        <w:t>[When feeling sad] My teddy, this helps me ... It cuddles me and then it makes me feel a bit better ... It’s the only thing that helps me.</w:t>
      </w:r>
      <w:r w:rsidRPr="00A46ADE">
        <w:t>”</w:t>
      </w:r>
      <w:r w:rsidR="00996D7D" w:rsidRPr="00A46ADE">
        <w:t xml:space="preserve"> </w:t>
      </w:r>
      <w:r w:rsidR="001932CB" w:rsidRPr="00A46ADE">
        <w:rPr>
          <w:i w:val="0"/>
        </w:rPr>
        <w:t xml:space="preserve">(8-13 year old girl, </w:t>
      </w:r>
      <w:r w:rsidR="00996D7D" w:rsidRPr="00A46ADE">
        <w:rPr>
          <w:i w:val="0"/>
        </w:rPr>
        <w:t>Swanston</w:t>
      </w:r>
      <w:r w:rsidR="001932CB" w:rsidRPr="00A46ADE">
        <w:rPr>
          <w:i w:val="0"/>
        </w:rPr>
        <w:t>,</w:t>
      </w:r>
      <w:r w:rsidR="00996D7D" w:rsidRPr="00A46ADE">
        <w:rPr>
          <w:i w:val="0"/>
        </w:rPr>
        <w:t xml:space="preserve"> 2014</w:t>
      </w:r>
      <w:r w:rsidR="001932CB" w:rsidRPr="00A46ADE">
        <w:rPr>
          <w:i w:val="0"/>
        </w:rPr>
        <w:t>, p.</w:t>
      </w:r>
      <w:r w:rsidR="00985B80" w:rsidRPr="00A46ADE">
        <w:rPr>
          <w:i w:val="0"/>
        </w:rPr>
        <w:t xml:space="preserve"> </w:t>
      </w:r>
      <w:r w:rsidR="001932CB" w:rsidRPr="00A46ADE">
        <w:rPr>
          <w:i w:val="0"/>
        </w:rPr>
        <w:t>191)</w:t>
      </w:r>
    </w:p>
    <w:p w14:paraId="32EA7623" w14:textId="3518F948" w:rsidR="00B203B6" w:rsidRPr="00A46ADE" w:rsidRDefault="00B203B6" w:rsidP="002F4F70">
      <w:pPr>
        <w:pStyle w:val="ICPSNormal"/>
      </w:pPr>
      <w:r w:rsidRPr="00A46ADE">
        <w:lastRenderedPageBreak/>
        <w:t xml:space="preserve">Although observing and retreating </w:t>
      </w:r>
      <w:r w:rsidR="002A417E" w:rsidRPr="00A46ADE">
        <w:t xml:space="preserve">are often described as </w:t>
      </w:r>
      <w:r w:rsidRPr="00A46ADE">
        <w:t xml:space="preserve">passive </w:t>
      </w:r>
      <w:r w:rsidR="002A417E" w:rsidRPr="00A46ADE">
        <w:t xml:space="preserve">emotion focused </w:t>
      </w:r>
      <w:r w:rsidRPr="00A46ADE">
        <w:t xml:space="preserve">strategies, many children </w:t>
      </w:r>
      <w:r w:rsidR="002A417E" w:rsidRPr="00A46ADE">
        <w:t xml:space="preserve">had made active decisions that </w:t>
      </w:r>
      <w:r w:rsidRPr="00A46ADE">
        <w:t>th</w:t>
      </w:r>
      <w:r w:rsidR="002A417E" w:rsidRPr="00A46ADE">
        <w:t xml:space="preserve">is is how they could best </w:t>
      </w:r>
      <w:r w:rsidRPr="00A46ADE">
        <w:t>prevent, minimise</w:t>
      </w:r>
      <w:r w:rsidR="002A417E" w:rsidRPr="00A46ADE">
        <w:t xml:space="preserve"> or protect against violence</w:t>
      </w:r>
      <w:r w:rsidRPr="00A46ADE">
        <w:t xml:space="preserve">. </w:t>
      </w:r>
      <w:r w:rsidR="002A417E" w:rsidRPr="00A46ADE">
        <w:t>As an explicitly active strategy m</w:t>
      </w:r>
      <w:r w:rsidR="00996D7D" w:rsidRPr="00A46ADE">
        <w:t xml:space="preserve">any children </w:t>
      </w:r>
      <w:r w:rsidR="002A417E" w:rsidRPr="00A46ADE">
        <w:t xml:space="preserve">also </w:t>
      </w:r>
      <w:r w:rsidRPr="00A46ADE">
        <w:t xml:space="preserve">described physically or verbally interfering in the violence being perpetrated towards their mothers. </w:t>
      </w:r>
      <w:r w:rsidR="002A417E" w:rsidRPr="00A46ADE">
        <w:t xml:space="preserve">Over half </w:t>
      </w:r>
      <w:r w:rsidRPr="00A46ADE">
        <w:t xml:space="preserve">of the 54 children </w:t>
      </w:r>
      <w:r w:rsidR="002A417E" w:rsidRPr="00A46ADE">
        <w:t>in Mullender et al</w:t>
      </w:r>
      <w:r w:rsidR="00761A1C" w:rsidRPr="00A46ADE">
        <w:t>.</w:t>
      </w:r>
      <w:r w:rsidR="002A417E" w:rsidRPr="00A46ADE">
        <w:t xml:space="preserve">’s (2002) study </w:t>
      </w:r>
      <w:r w:rsidRPr="00A46ADE">
        <w:t xml:space="preserve">described </w:t>
      </w:r>
      <w:r w:rsidR="002A417E" w:rsidRPr="00A46ADE">
        <w:t xml:space="preserve">attempts to directly </w:t>
      </w:r>
      <w:r w:rsidRPr="00A46ADE">
        <w:t>interven</w:t>
      </w:r>
      <w:r w:rsidR="002A417E" w:rsidRPr="00A46ADE">
        <w:t>e</w:t>
      </w:r>
      <w:r w:rsidRPr="00A46ADE">
        <w:t xml:space="preserve"> in violence. Mullender et al</w:t>
      </w:r>
      <w:r w:rsidR="00761A1C" w:rsidRPr="00A46ADE">
        <w:t>.</w:t>
      </w:r>
      <w:r w:rsidRPr="00A46ADE">
        <w:t xml:space="preserve"> (2002) further explained that most of the interveners were over the age of 12 years and that this strategy may become more available to children as they grow older and stronger.</w:t>
      </w:r>
      <w:r w:rsidR="002A417E" w:rsidRPr="00A46ADE">
        <w:t xml:space="preserve"> Unfortunately, in</w:t>
      </w:r>
      <w:r w:rsidRPr="00A46ADE">
        <w:t>tervening was often unsuccessful and sometimes resulted in children themselves being assaulted (</w:t>
      </w:r>
      <w:r w:rsidR="00117428" w:rsidRPr="00A46ADE">
        <w:t>Georgsson</w:t>
      </w:r>
      <w:r w:rsidR="00D67F17" w:rsidRPr="00A46ADE">
        <w:t xml:space="preserve"> et al., </w:t>
      </w:r>
      <w:r w:rsidR="00117428" w:rsidRPr="00A46ADE">
        <w:t>2011</w:t>
      </w:r>
      <w:r w:rsidRPr="00A46ADE">
        <w:t>):</w:t>
      </w:r>
    </w:p>
    <w:p w14:paraId="67C2EE4F" w14:textId="0D0DADF8" w:rsidR="000A09DE" w:rsidRPr="00A46ADE" w:rsidRDefault="00761A1C" w:rsidP="000A09DE">
      <w:pPr>
        <w:pStyle w:val="ICPSQuote"/>
      </w:pPr>
      <w:r w:rsidRPr="00A46ADE">
        <w:t>“</w:t>
      </w:r>
      <w:r w:rsidR="000A09DE" w:rsidRPr="00A46ADE">
        <w:t xml:space="preserve">He saw like dishes in the sink and grabbed her by the hair and told her to wash them. She was on the floor and he was slapping her. I pulled him off.” </w:t>
      </w:r>
      <w:r w:rsidR="001932CB" w:rsidRPr="00A46ADE">
        <w:rPr>
          <w:i w:val="0"/>
        </w:rPr>
        <w:t>(</w:t>
      </w:r>
      <w:r w:rsidR="000A09DE" w:rsidRPr="00A46ADE">
        <w:rPr>
          <w:i w:val="0"/>
        </w:rPr>
        <w:t>12</w:t>
      </w:r>
      <w:r w:rsidR="001932CB" w:rsidRPr="00A46ADE">
        <w:rPr>
          <w:i w:val="0"/>
        </w:rPr>
        <w:t xml:space="preserve"> </w:t>
      </w:r>
      <w:r w:rsidR="000A09DE" w:rsidRPr="00A46ADE">
        <w:rPr>
          <w:i w:val="0"/>
        </w:rPr>
        <w:t>y</w:t>
      </w:r>
      <w:r w:rsidR="001932CB" w:rsidRPr="00A46ADE">
        <w:rPr>
          <w:i w:val="0"/>
        </w:rPr>
        <w:t xml:space="preserve">ear old girl, </w:t>
      </w:r>
      <w:r w:rsidR="000A09DE" w:rsidRPr="00A46ADE">
        <w:rPr>
          <w:i w:val="0"/>
        </w:rPr>
        <w:t>Chanmugam, 2015</w:t>
      </w:r>
      <w:r w:rsidR="001932CB" w:rsidRPr="00A46ADE">
        <w:rPr>
          <w:i w:val="0"/>
        </w:rPr>
        <w:t>, p.</w:t>
      </w:r>
      <w:r w:rsidR="00985B80" w:rsidRPr="00A46ADE">
        <w:rPr>
          <w:i w:val="0"/>
        </w:rPr>
        <w:t xml:space="preserve"> </w:t>
      </w:r>
      <w:r w:rsidR="001932CB" w:rsidRPr="00A46ADE">
        <w:rPr>
          <w:i w:val="0"/>
        </w:rPr>
        <w:t>112</w:t>
      </w:r>
      <w:r w:rsidR="000A09DE" w:rsidRPr="00A46ADE">
        <w:rPr>
          <w:i w:val="0"/>
        </w:rPr>
        <w:t>)</w:t>
      </w:r>
    </w:p>
    <w:p w14:paraId="3C3D457C" w14:textId="60D7B645" w:rsidR="000A09DE" w:rsidRPr="00A46ADE" w:rsidRDefault="00761A1C" w:rsidP="000A09DE">
      <w:pPr>
        <w:pStyle w:val="ICPSQuote"/>
      </w:pPr>
      <w:r w:rsidRPr="00A46ADE">
        <w:t>“</w:t>
      </w:r>
      <w:r w:rsidR="000A09DE" w:rsidRPr="00A46ADE">
        <w:t xml:space="preserve">He’d push me out of the way and try to push her to the floor again when I was helping her get up. One time he pushed her and I was behind her and I fell and hit my head on the table.” </w:t>
      </w:r>
      <w:r w:rsidR="001932CB" w:rsidRPr="00A46ADE">
        <w:rPr>
          <w:i w:val="0"/>
        </w:rPr>
        <w:t>(</w:t>
      </w:r>
      <w:r w:rsidR="000A09DE" w:rsidRPr="00A46ADE">
        <w:rPr>
          <w:i w:val="0"/>
        </w:rPr>
        <w:t>13</w:t>
      </w:r>
      <w:r w:rsidR="001932CB" w:rsidRPr="00A46ADE">
        <w:rPr>
          <w:i w:val="0"/>
        </w:rPr>
        <w:t xml:space="preserve"> </w:t>
      </w:r>
      <w:r w:rsidR="000A09DE" w:rsidRPr="00A46ADE">
        <w:rPr>
          <w:i w:val="0"/>
        </w:rPr>
        <w:t>y</w:t>
      </w:r>
      <w:r w:rsidR="001932CB" w:rsidRPr="00A46ADE">
        <w:rPr>
          <w:i w:val="0"/>
        </w:rPr>
        <w:t>ear old girl,</w:t>
      </w:r>
      <w:r w:rsidR="000A09DE" w:rsidRPr="00A46ADE">
        <w:rPr>
          <w:i w:val="0"/>
        </w:rPr>
        <w:t xml:space="preserve"> Chanmugam, 2015</w:t>
      </w:r>
      <w:r w:rsidR="001932CB" w:rsidRPr="00A46ADE">
        <w:rPr>
          <w:i w:val="0"/>
        </w:rPr>
        <w:t>, p.</w:t>
      </w:r>
      <w:r w:rsidR="00985B80" w:rsidRPr="00A46ADE">
        <w:rPr>
          <w:i w:val="0"/>
        </w:rPr>
        <w:t xml:space="preserve"> </w:t>
      </w:r>
      <w:r w:rsidR="001932CB" w:rsidRPr="00A46ADE">
        <w:rPr>
          <w:i w:val="0"/>
        </w:rPr>
        <w:t>112</w:t>
      </w:r>
      <w:r w:rsidR="000A09DE" w:rsidRPr="00A46ADE">
        <w:rPr>
          <w:i w:val="0"/>
        </w:rPr>
        <w:t>)</w:t>
      </w:r>
    </w:p>
    <w:p w14:paraId="159F7865" w14:textId="4E78513A" w:rsidR="000A09DE" w:rsidRPr="00A46ADE" w:rsidRDefault="00761A1C" w:rsidP="000A09DE">
      <w:pPr>
        <w:pStyle w:val="ICPSQuote"/>
      </w:pPr>
      <w:r w:rsidRPr="00A46ADE">
        <w:t>“</w:t>
      </w:r>
      <w:r w:rsidR="000A09DE" w:rsidRPr="00A46ADE">
        <w:t>I tried to stop him when he hit mum but, no, then he hit me instead.</w:t>
      </w:r>
      <w:r w:rsidRPr="00A46ADE">
        <w:t>”</w:t>
      </w:r>
      <w:r w:rsidR="000A09DE" w:rsidRPr="00A46ADE">
        <w:t xml:space="preserve"> </w:t>
      </w:r>
      <w:r w:rsidR="001932CB" w:rsidRPr="00A46ADE">
        <w:rPr>
          <w:i w:val="0"/>
        </w:rPr>
        <w:t>(9 year</w:t>
      </w:r>
      <w:r w:rsidR="000A09DE" w:rsidRPr="00A46ADE">
        <w:rPr>
          <w:i w:val="0"/>
        </w:rPr>
        <w:t xml:space="preserve"> old</w:t>
      </w:r>
      <w:r w:rsidR="001932CB" w:rsidRPr="00A46ADE">
        <w:rPr>
          <w:i w:val="0"/>
        </w:rPr>
        <w:t xml:space="preserve"> girl, </w:t>
      </w:r>
      <w:r w:rsidR="000A09DE" w:rsidRPr="00A46ADE">
        <w:rPr>
          <w:i w:val="0"/>
        </w:rPr>
        <w:t xml:space="preserve">Georgsson </w:t>
      </w:r>
      <w:r w:rsidR="001932CB" w:rsidRPr="00A46ADE">
        <w:rPr>
          <w:i w:val="0"/>
        </w:rPr>
        <w:t xml:space="preserve">et al., </w:t>
      </w:r>
      <w:r w:rsidR="000A09DE" w:rsidRPr="00A46ADE">
        <w:rPr>
          <w:i w:val="0"/>
        </w:rPr>
        <w:t>2011</w:t>
      </w:r>
      <w:r w:rsidR="001932CB" w:rsidRPr="00A46ADE">
        <w:rPr>
          <w:i w:val="0"/>
        </w:rPr>
        <w:t>, p.</w:t>
      </w:r>
      <w:r w:rsidR="00985B80" w:rsidRPr="00A46ADE">
        <w:rPr>
          <w:i w:val="0"/>
        </w:rPr>
        <w:t xml:space="preserve"> </w:t>
      </w:r>
      <w:r w:rsidR="001932CB" w:rsidRPr="00A46ADE">
        <w:rPr>
          <w:i w:val="0"/>
        </w:rPr>
        <w:t>123)</w:t>
      </w:r>
    </w:p>
    <w:p w14:paraId="21DA8612" w14:textId="78D107F1" w:rsidR="000A09DE" w:rsidRPr="00A46ADE" w:rsidRDefault="00761A1C" w:rsidP="000A09DE">
      <w:pPr>
        <w:pStyle w:val="ICPSQuote"/>
        <w:rPr>
          <w:i w:val="0"/>
        </w:rPr>
      </w:pPr>
      <w:r w:rsidRPr="00A46ADE">
        <w:t>“</w:t>
      </w:r>
      <w:r w:rsidR="000A09DE" w:rsidRPr="00A46ADE">
        <w:t>Last time I done it [tried to stop him] I had a knife in my hand and he tried to make me stab him with it, so I didn't bother trying to stop him no more.</w:t>
      </w:r>
      <w:r w:rsidRPr="00A46ADE">
        <w:t>”</w:t>
      </w:r>
      <w:r w:rsidR="000A09DE" w:rsidRPr="00A46ADE">
        <w:t xml:space="preserve"> </w:t>
      </w:r>
      <w:r w:rsidR="001932CB" w:rsidRPr="00A46ADE">
        <w:rPr>
          <w:i w:val="0"/>
        </w:rPr>
        <w:t xml:space="preserve">(13 year </w:t>
      </w:r>
      <w:r w:rsidR="000A09DE" w:rsidRPr="00A46ADE">
        <w:rPr>
          <w:i w:val="0"/>
        </w:rPr>
        <w:t>old boy</w:t>
      </w:r>
      <w:r w:rsidR="001932CB" w:rsidRPr="00A46ADE">
        <w:rPr>
          <w:i w:val="0"/>
        </w:rPr>
        <w:t>, Mullender et al., 2002, p.</w:t>
      </w:r>
      <w:r w:rsidR="00985B80" w:rsidRPr="00A46ADE">
        <w:rPr>
          <w:i w:val="0"/>
        </w:rPr>
        <w:t xml:space="preserve"> </w:t>
      </w:r>
      <w:r w:rsidR="001932CB" w:rsidRPr="00A46ADE">
        <w:rPr>
          <w:i w:val="0"/>
        </w:rPr>
        <w:t>99)</w:t>
      </w:r>
    </w:p>
    <w:p w14:paraId="57563009" w14:textId="0A67E394" w:rsidR="000A09DE" w:rsidRPr="00A46ADE" w:rsidRDefault="00761A1C" w:rsidP="000A09DE">
      <w:pPr>
        <w:pStyle w:val="ICPSQuote"/>
      </w:pPr>
      <w:r w:rsidRPr="00A46ADE">
        <w:t>“</w:t>
      </w:r>
      <w:r w:rsidR="000A09DE" w:rsidRPr="00A46ADE">
        <w:t>It was night, it was like two or three, and I slept but then I heard mom screaming, she said ‘let me go, don’t touch me’, and I just jumped out of bed and ran to the kitchen, then I saw him putting his arms around her neck, and she screamed and screamed so I screamed to him ‘let her go, let her go’, and he just looked at me and did nothing</w:t>
      </w:r>
      <w:r w:rsidRPr="00A46ADE">
        <w:t>.”</w:t>
      </w:r>
      <w:r w:rsidR="0002624F" w:rsidRPr="00A46ADE">
        <w:t xml:space="preserve"> </w:t>
      </w:r>
      <w:r w:rsidR="0002624F" w:rsidRPr="00A46ADE">
        <w:rPr>
          <w:i w:val="0"/>
        </w:rPr>
        <w:t>(</w:t>
      </w:r>
      <w:r w:rsidR="00042C1E" w:rsidRPr="00A46ADE">
        <w:rPr>
          <w:i w:val="0"/>
        </w:rPr>
        <w:t xml:space="preserve">18 year old girl, </w:t>
      </w:r>
      <w:r w:rsidR="0002624F" w:rsidRPr="00A46ADE">
        <w:rPr>
          <w:i w:val="0"/>
        </w:rPr>
        <w:t>O</w:t>
      </w:r>
      <w:r w:rsidR="000A09DE" w:rsidRPr="00A46ADE">
        <w:rPr>
          <w:i w:val="0"/>
        </w:rPr>
        <w:t>verlien</w:t>
      </w:r>
      <w:r w:rsidR="0002624F" w:rsidRPr="00A46ADE">
        <w:rPr>
          <w:i w:val="0"/>
        </w:rPr>
        <w:t>,</w:t>
      </w:r>
      <w:r w:rsidR="000A09DE" w:rsidRPr="00A46ADE">
        <w:rPr>
          <w:i w:val="0"/>
        </w:rPr>
        <w:t xml:space="preserve"> 2014</w:t>
      </w:r>
      <w:r w:rsidR="00042C1E" w:rsidRPr="00A46ADE">
        <w:rPr>
          <w:i w:val="0"/>
        </w:rPr>
        <w:t>, p. 158</w:t>
      </w:r>
      <w:r w:rsidR="000A09DE" w:rsidRPr="00A46ADE">
        <w:rPr>
          <w:i w:val="0"/>
        </w:rPr>
        <w:t>)</w:t>
      </w:r>
    </w:p>
    <w:p w14:paraId="207DBEC2" w14:textId="5A077BDB" w:rsidR="00996D7D" w:rsidRPr="00A46ADE" w:rsidRDefault="00996D7D" w:rsidP="002F4F70">
      <w:pPr>
        <w:pStyle w:val="ICPSNormal"/>
      </w:pPr>
      <w:r w:rsidRPr="00A46ADE">
        <w:t>Children were also sometimes not in a position to choose from the three options of observing, retreating or interfering because they were obstructed from participating in the conflict (</w:t>
      </w:r>
      <w:r w:rsidR="00117428" w:rsidRPr="00A46ADE">
        <w:t>Georgsson</w:t>
      </w:r>
      <w:r w:rsidR="00D67F17" w:rsidRPr="00A46ADE">
        <w:t xml:space="preserve"> et al., </w:t>
      </w:r>
      <w:r w:rsidR="00117428" w:rsidRPr="00A46ADE">
        <w:t>2011</w:t>
      </w:r>
      <w:r w:rsidRPr="00A46ADE">
        <w:t>):</w:t>
      </w:r>
    </w:p>
    <w:p w14:paraId="130BEB20" w14:textId="062A9BA5" w:rsidR="00996D7D" w:rsidRPr="00A46ADE" w:rsidRDefault="00761A1C" w:rsidP="00B203B6">
      <w:pPr>
        <w:pStyle w:val="ICPSQuote"/>
      </w:pPr>
      <w:r w:rsidRPr="00A46ADE">
        <w:t>“</w:t>
      </w:r>
      <w:r w:rsidR="00996D7D" w:rsidRPr="00A46ADE">
        <w:t xml:space="preserve">We couldn’t [look] because dad locked the door. </w:t>
      </w:r>
      <w:r w:rsidR="005C6869" w:rsidRPr="00A46ADE">
        <w:t>H</w:t>
      </w:r>
      <w:r w:rsidR="00996D7D" w:rsidRPr="00A46ADE">
        <w:t>e did it each time</w:t>
      </w:r>
      <w:r w:rsidR="001C40CD" w:rsidRPr="00A46ADE">
        <w:t>…t</w:t>
      </w:r>
      <w:r w:rsidR="00996D7D" w:rsidRPr="00A46ADE">
        <w:t>hey fought, because he didn’t want us to get out.</w:t>
      </w:r>
      <w:r w:rsidRPr="00A46ADE">
        <w:t>”</w:t>
      </w:r>
      <w:r w:rsidR="00996D7D" w:rsidRPr="00A46ADE">
        <w:t xml:space="preserve"> </w:t>
      </w:r>
      <w:r w:rsidR="00042C1E" w:rsidRPr="00A46ADE">
        <w:rPr>
          <w:i w:val="0"/>
        </w:rPr>
        <w:t>(9 year</w:t>
      </w:r>
      <w:r w:rsidR="00996D7D" w:rsidRPr="00A46ADE">
        <w:rPr>
          <w:i w:val="0"/>
        </w:rPr>
        <w:t xml:space="preserve"> old</w:t>
      </w:r>
      <w:r w:rsidR="00042C1E" w:rsidRPr="00A46ADE">
        <w:rPr>
          <w:i w:val="0"/>
        </w:rPr>
        <w:t xml:space="preserve"> boy, </w:t>
      </w:r>
      <w:r w:rsidR="00996D7D" w:rsidRPr="00A46ADE">
        <w:rPr>
          <w:i w:val="0"/>
        </w:rPr>
        <w:t>Georgsson et al., 2011</w:t>
      </w:r>
      <w:r w:rsidR="00042C1E" w:rsidRPr="00A46ADE">
        <w:rPr>
          <w:i w:val="0"/>
        </w:rPr>
        <w:t>, p.</w:t>
      </w:r>
      <w:r w:rsidR="00985B80" w:rsidRPr="00A46ADE">
        <w:rPr>
          <w:i w:val="0"/>
        </w:rPr>
        <w:t xml:space="preserve"> </w:t>
      </w:r>
      <w:r w:rsidR="00042C1E" w:rsidRPr="00A46ADE">
        <w:rPr>
          <w:i w:val="0"/>
        </w:rPr>
        <w:t>124</w:t>
      </w:r>
      <w:r w:rsidR="00996D7D" w:rsidRPr="00A46ADE">
        <w:rPr>
          <w:i w:val="0"/>
        </w:rPr>
        <w:t>)</w:t>
      </w:r>
    </w:p>
    <w:p w14:paraId="4B47EB83" w14:textId="77777777" w:rsidR="00996D7D" w:rsidRPr="00A46ADE" w:rsidRDefault="009715A5" w:rsidP="002F4F70">
      <w:pPr>
        <w:pStyle w:val="ICPSNormal"/>
      </w:pPr>
      <w:r w:rsidRPr="00A46ADE">
        <w:t xml:space="preserve">Chanmugam (2015) also </w:t>
      </w:r>
      <w:r w:rsidR="00996D7D" w:rsidRPr="00A46ADE">
        <w:t xml:space="preserve">explained that the common responses (of observing, retreating or interfering) may also be involuntary responses to the trauma of violence, </w:t>
      </w:r>
      <w:r w:rsidRPr="00A46ADE">
        <w:t>as these quotes</w:t>
      </w:r>
      <w:r w:rsidR="00996D7D" w:rsidRPr="00A46ADE">
        <w:t xml:space="preserve"> </w:t>
      </w:r>
      <w:r w:rsidRPr="00A46ADE">
        <w:t>demonstrate:</w:t>
      </w:r>
    </w:p>
    <w:p w14:paraId="2122E5F8" w14:textId="2BA1BC6B" w:rsidR="00996D7D" w:rsidRPr="00A46ADE" w:rsidRDefault="00996D7D" w:rsidP="00B203B6">
      <w:pPr>
        <w:pStyle w:val="ICPSQuote"/>
      </w:pPr>
      <w:r w:rsidRPr="00A46ADE">
        <w:rPr>
          <w:rFonts w:asciiTheme="minorHAnsi" w:eastAsiaTheme="minorHAnsi" w:hAnsiTheme="minorHAnsi" w:cs="Arial"/>
        </w:rPr>
        <w:t>“One time I couldn’t do anything, I just went into s</w:t>
      </w:r>
      <w:r w:rsidRPr="00A46ADE">
        <w:rPr>
          <w:rFonts w:asciiTheme="minorHAnsi" w:hAnsiTheme="minorHAnsi"/>
        </w:rPr>
        <w:t>hock and stood there and couldn’t move.</w:t>
      </w:r>
      <w:r w:rsidRPr="00A46ADE">
        <w:t xml:space="preserve"> But usually I just would hold my head because I’d get a headache and the room would start spinning. I’d sit down and just hold my head</w:t>
      </w:r>
      <w:r w:rsidR="00761A1C" w:rsidRPr="00A46ADE">
        <w:t>.</w:t>
      </w:r>
      <w:r w:rsidRPr="00A46ADE">
        <w:t xml:space="preserve">” </w:t>
      </w:r>
      <w:r w:rsidR="00042C1E" w:rsidRPr="00A46ADE">
        <w:rPr>
          <w:i w:val="0"/>
        </w:rPr>
        <w:t>(</w:t>
      </w:r>
      <w:r w:rsidRPr="00A46ADE">
        <w:rPr>
          <w:i w:val="0"/>
        </w:rPr>
        <w:t>13</w:t>
      </w:r>
      <w:r w:rsidR="00042C1E" w:rsidRPr="00A46ADE">
        <w:rPr>
          <w:i w:val="0"/>
        </w:rPr>
        <w:t xml:space="preserve"> year old girl, </w:t>
      </w:r>
      <w:r w:rsidRPr="00A46ADE">
        <w:rPr>
          <w:i w:val="0"/>
        </w:rPr>
        <w:t>Chanmugam</w:t>
      </w:r>
      <w:r w:rsidR="00042C1E" w:rsidRPr="00A46ADE">
        <w:rPr>
          <w:i w:val="0"/>
        </w:rPr>
        <w:t>,</w:t>
      </w:r>
      <w:r w:rsidRPr="00A46ADE">
        <w:rPr>
          <w:i w:val="0"/>
        </w:rPr>
        <w:t xml:space="preserve"> 2015</w:t>
      </w:r>
      <w:r w:rsidR="00042C1E" w:rsidRPr="00A46ADE">
        <w:rPr>
          <w:i w:val="0"/>
        </w:rPr>
        <w:t>, p.</w:t>
      </w:r>
      <w:r w:rsidR="00985B80" w:rsidRPr="00A46ADE">
        <w:rPr>
          <w:i w:val="0"/>
        </w:rPr>
        <w:t xml:space="preserve"> </w:t>
      </w:r>
      <w:r w:rsidR="00042C1E" w:rsidRPr="00A46ADE">
        <w:rPr>
          <w:i w:val="0"/>
        </w:rPr>
        <w:t>107-108)</w:t>
      </w:r>
    </w:p>
    <w:p w14:paraId="52DD2BB7" w14:textId="76C6268A" w:rsidR="00996D7D" w:rsidRPr="00A46ADE" w:rsidRDefault="00761A1C" w:rsidP="00B203B6">
      <w:pPr>
        <w:pStyle w:val="ICPSQuote"/>
      </w:pPr>
      <w:r w:rsidRPr="00A46ADE">
        <w:t>“</w:t>
      </w:r>
      <w:r w:rsidR="00996D7D" w:rsidRPr="00A46ADE">
        <w:t>I don't really want to remember those times too much – they upset me. I used to feel I was bleeding inside.</w:t>
      </w:r>
      <w:r w:rsidRPr="00A46ADE">
        <w:t>”</w:t>
      </w:r>
      <w:r w:rsidR="00996D7D" w:rsidRPr="00A46ADE">
        <w:t xml:space="preserve"> </w:t>
      </w:r>
      <w:r w:rsidR="00042C1E" w:rsidRPr="00A46ADE">
        <w:rPr>
          <w:i w:val="0"/>
        </w:rPr>
        <w:t xml:space="preserve">(15 year </w:t>
      </w:r>
      <w:r w:rsidR="00996D7D" w:rsidRPr="00A46ADE">
        <w:rPr>
          <w:i w:val="0"/>
        </w:rPr>
        <w:t>old girl</w:t>
      </w:r>
      <w:r w:rsidR="00042C1E" w:rsidRPr="00A46ADE">
        <w:rPr>
          <w:i w:val="0"/>
        </w:rPr>
        <w:t xml:space="preserve">, </w:t>
      </w:r>
      <w:r w:rsidR="00996D7D" w:rsidRPr="00A46ADE">
        <w:rPr>
          <w:i w:val="0"/>
        </w:rPr>
        <w:t>Mullender et al., 2002</w:t>
      </w:r>
      <w:r w:rsidR="00042C1E" w:rsidRPr="00A46ADE">
        <w:rPr>
          <w:i w:val="0"/>
        </w:rPr>
        <w:t>, p.</w:t>
      </w:r>
      <w:r w:rsidR="00985B80" w:rsidRPr="00A46ADE">
        <w:rPr>
          <w:i w:val="0"/>
        </w:rPr>
        <w:t xml:space="preserve"> </w:t>
      </w:r>
      <w:r w:rsidR="00042C1E" w:rsidRPr="00A46ADE">
        <w:rPr>
          <w:i w:val="0"/>
        </w:rPr>
        <w:t>110)</w:t>
      </w:r>
    </w:p>
    <w:p w14:paraId="09E2F668" w14:textId="77777777" w:rsidR="00166D18" w:rsidRPr="00A46ADE" w:rsidRDefault="000379BD" w:rsidP="002F4F70">
      <w:pPr>
        <w:pStyle w:val="ICPSNormal"/>
      </w:pPr>
      <w:r w:rsidRPr="00A46ADE">
        <w:t xml:space="preserve">Whether observing, retreating or intervening, one of strategies used by children was to eventually  </w:t>
      </w:r>
      <w:r w:rsidR="00166D18" w:rsidRPr="00A46ADE">
        <w:t>disclos</w:t>
      </w:r>
      <w:r w:rsidRPr="00A46ADE">
        <w:t>e or talk about</w:t>
      </w:r>
      <w:r w:rsidR="00166D18" w:rsidRPr="00A46ADE">
        <w:t xml:space="preserve"> the viole</w:t>
      </w:r>
      <w:r w:rsidRPr="00A46ADE">
        <w:t>nce to others</w:t>
      </w:r>
      <w:r w:rsidR="000A09DE" w:rsidRPr="00A46ADE">
        <w:t xml:space="preserve"> to seek their help and support</w:t>
      </w:r>
      <w:r w:rsidRPr="00A46ADE">
        <w:t>.</w:t>
      </w:r>
      <w:r w:rsidR="00166D18" w:rsidRPr="00A46ADE">
        <w:t xml:space="preserve">  </w:t>
      </w:r>
    </w:p>
    <w:p w14:paraId="6313AEF9" w14:textId="77777777" w:rsidR="00A52CA5" w:rsidRPr="00A46ADE" w:rsidRDefault="00A52CA5" w:rsidP="00A52CA5">
      <w:pPr>
        <w:pStyle w:val="ICPSHeading4"/>
      </w:pPr>
      <w:r w:rsidRPr="00A46ADE">
        <w:lastRenderedPageBreak/>
        <w:t>Seeking help</w:t>
      </w:r>
      <w:r w:rsidR="008965DF" w:rsidRPr="00A46ADE">
        <w:t xml:space="preserve"> and support</w:t>
      </w:r>
      <w:r w:rsidRPr="00A46ADE">
        <w:t xml:space="preserve"> from others</w:t>
      </w:r>
    </w:p>
    <w:p w14:paraId="052C7355" w14:textId="77777777" w:rsidR="00A55154" w:rsidRPr="00A46ADE" w:rsidRDefault="005A63E7" w:rsidP="002F4F70">
      <w:pPr>
        <w:pStyle w:val="ICPSNormal"/>
      </w:pPr>
      <w:r w:rsidRPr="00A46ADE">
        <w:t xml:space="preserve">Alongside children’s </w:t>
      </w:r>
      <w:r w:rsidR="007855C1" w:rsidRPr="00A46ADE">
        <w:t xml:space="preserve">independent responses and strategies, children were clear they wanted adults to </w:t>
      </w:r>
      <w:r w:rsidR="00D40DD9" w:rsidRPr="00A46ADE">
        <w:t>take responsibility for intervening and stopping the viol</w:t>
      </w:r>
      <w:r w:rsidR="007855C1" w:rsidRPr="00A46ADE">
        <w:t>ence</w:t>
      </w:r>
      <w:r w:rsidR="00A76FCA" w:rsidRPr="00A46ADE">
        <w:t xml:space="preserve"> which was occurring in their homes</w:t>
      </w:r>
      <w:r w:rsidR="00AE4593" w:rsidRPr="00A46ADE">
        <w:t xml:space="preserve"> (M</w:t>
      </w:r>
      <w:r w:rsidR="00D40DD9" w:rsidRPr="00A46ADE">
        <w:t>ullender</w:t>
      </w:r>
      <w:r w:rsidR="00F6089F" w:rsidRPr="00A46ADE">
        <w:t xml:space="preserve"> et al., 2002</w:t>
      </w:r>
      <w:r w:rsidR="00D40DD9" w:rsidRPr="00A46ADE">
        <w:t>)</w:t>
      </w:r>
      <w:r w:rsidR="007855C1" w:rsidRPr="00A46ADE">
        <w:t>.</w:t>
      </w:r>
      <w:r w:rsidR="00AE4593" w:rsidRPr="00A46ADE">
        <w:t xml:space="preserve"> </w:t>
      </w:r>
    </w:p>
    <w:p w14:paraId="675554C6" w14:textId="2AC17BE3" w:rsidR="00A55154" w:rsidRPr="00A46ADE" w:rsidRDefault="00761A1C" w:rsidP="00A55154">
      <w:pPr>
        <w:pStyle w:val="ICPSQuote"/>
      </w:pPr>
      <w:r w:rsidRPr="00A46ADE">
        <w:t>“</w:t>
      </w:r>
      <w:r w:rsidR="00A55154" w:rsidRPr="00A46ADE">
        <w:t>Tell someone. Doesn’t matter what’s happening. Tell someone. The adults should deal with it, not you. Get it sorted out and get out if you can. We’ve gained so much strength by being far away. If you do leave, tell yourself you’re safe now. You’re safe. Keep telling yourself this. Build your confidence. Hopefully you can become stronger and more confident in such situations. Get stronger. You can do it. That’s really important and that’s what I want you to tell other young people.</w:t>
      </w:r>
      <w:r w:rsidRPr="00A46ADE">
        <w:t>”</w:t>
      </w:r>
      <w:r w:rsidR="00A55154" w:rsidRPr="00A46ADE">
        <w:t xml:space="preserve"> </w:t>
      </w:r>
      <w:r w:rsidR="00042C1E" w:rsidRPr="00A46ADE">
        <w:rPr>
          <w:i w:val="0"/>
        </w:rPr>
        <w:t>(14 year old boy, Hague et al., 2002, p.</w:t>
      </w:r>
      <w:r w:rsidR="00985B80" w:rsidRPr="00A46ADE">
        <w:rPr>
          <w:i w:val="0"/>
        </w:rPr>
        <w:t xml:space="preserve"> </w:t>
      </w:r>
      <w:r w:rsidR="00042C1E" w:rsidRPr="00A46ADE">
        <w:rPr>
          <w:i w:val="0"/>
        </w:rPr>
        <w:t>24)</w:t>
      </w:r>
    </w:p>
    <w:p w14:paraId="4FA21096" w14:textId="1D1A355C" w:rsidR="00D40DD9" w:rsidRPr="00A46ADE" w:rsidRDefault="00AE4593" w:rsidP="002F4F70">
      <w:pPr>
        <w:pStyle w:val="ICPSNormal"/>
      </w:pPr>
      <w:r w:rsidRPr="00A46ADE">
        <w:t>The rol</w:t>
      </w:r>
      <w:r w:rsidR="00B14490" w:rsidRPr="00A46ADE">
        <w:t xml:space="preserve">e of </w:t>
      </w:r>
      <w:r w:rsidR="001C40CD" w:rsidRPr="00A46ADE">
        <w:t xml:space="preserve">significant </w:t>
      </w:r>
      <w:r w:rsidR="00B14490" w:rsidRPr="00A46ADE">
        <w:t>others</w:t>
      </w:r>
      <w:r w:rsidRPr="00A46ADE">
        <w:t xml:space="preserve"> </w:t>
      </w:r>
      <w:r w:rsidR="00B14490" w:rsidRPr="00A46ADE">
        <w:t xml:space="preserve">(informal or formal) </w:t>
      </w:r>
      <w:r w:rsidR="009478B5" w:rsidRPr="00A46ADE">
        <w:t xml:space="preserve">emerged as being </w:t>
      </w:r>
      <w:r w:rsidRPr="00A46ADE">
        <w:t>critically important for children (Morris</w:t>
      </w:r>
      <w:r w:rsidR="00F6089F" w:rsidRPr="00A46ADE">
        <w:t xml:space="preserve"> et al</w:t>
      </w:r>
      <w:r w:rsidR="00761A1C" w:rsidRPr="00A46ADE">
        <w:t>.</w:t>
      </w:r>
      <w:r w:rsidR="00F6089F" w:rsidRPr="00A46ADE">
        <w:t>, 2015</w:t>
      </w:r>
      <w:r w:rsidR="009478B5" w:rsidRPr="00A46ADE">
        <w:t>)</w:t>
      </w:r>
      <w:r w:rsidR="00A76FCA" w:rsidRPr="00A46ADE">
        <w:t>. This was evident across studies as children described the challenges a</w:t>
      </w:r>
      <w:r w:rsidR="008C22A2" w:rsidRPr="00A46ADE">
        <w:t>nd isolation that existed when the</w:t>
      </w:r>
      <w:r w:rsidR="00A76FCA" w:rsidRPr="00A46ADE">
        <w:t xml:space="preserve">se connections </w:t>
      </w:r>
      <w:r w:rsidR="008C22A2" w:rsidRPr="00A46ADE">
        <w:t xml:space="preserve">were lacking, </w:t>
      </w:r>
      <w:r w:rsidR="00A76FCA" w:rsidRPr="00A46ADE">
        <w:t xml:space="preserve">and the significant support they provided when they were </w:t>
      </w:r>
      <w:r w:rsidR="00FF5A15" w:rsidRPr="00A46ADE">
        <w:t>present</w:t>
      </w:r>
      <w:r w:rsidRPr="00A46ADE">
        <w:t xml:space="preserve">. </w:t>
      </w:r>
      <w:r w:rsidR="00B14490" w:rsidRPr="00A46ADE">
        <w:t>Unfortunately, children’s support networks were extremely limited, and sometimes children had to turn to pets or toys for comfort and support (Mudaly &amp; Tucci</w:t>
      </w:r>
      <w:r w:rsidR="00F6089F" w:rsidRPr="00A46ADE">
        <w:t>, 2002</w:t>
      </w:r>
      <w:r w:rsidR="00B14490" w:rsidRPr="00A46ADE">
        <w:t xml:space="preserve">; </w:t>
      </w:r>
      <w:r w:rsidR="00D528F0" w:rsidRPr="00A46ADE">
        <w:t>Swanston et al., 2014</w:t>
      </w:r>
      <w:r w:rsidR="00B14490" w:rsidRPr="00A46ADE">
        <w:t>).</w:t>
      </w:r>
    </w:p>
    <w:p w14:paraId="17633079" w14:textId="5BBA81C3" w:rsidR="009478B5" w:rsidRPr="00A46ADE" w:rsidRDefault="00761A1C" w:rsidP="009478B5">
      <w:pPr>
        <w:pStyle w:val="ICPSQuote"/>
      </w:pPr>
      <w:r w:rsidRPr="00A46ADE">
        <w:t>“</w:t>
      </w:r>
      <w:r w:rsidR="009478B5" w:rsidRPr="00A46ADE">
        <w:t>I used to hide under my bed all week. I used to make a little place out of it with all my teddies</w:t>
      </w:r>
      <w:r w:rsidRPr="00A46ADE">
        <w:t>.”</w:t>
      </w:r>
      <w:r w:rsidR="009478B5" w:rsidRPr="00A46ADE">
        <w:t xml:space="preserve"> </w:t>
      </w:r>
      <w:r w:rsidR="009478B5" w:rsidRPr="00A46ADE">
        <w:rPr>
          <w:i w:val="0"/>
        </w:rPr>
        <w:t>(</w:t>
      </w:r>
      <w:r w:rsidR="00042C1E" w:rsidRPr="00A46ADE">
        <w:rPr>
          <w:i w:val="0"/>
        </w:rPr>
        <w:t xml:space="preserve">girl, </w:t>
      </w:r>
      <w:r w:rsidR="009478B5" w:rsidRPr="00A46ADE">
        <w:rPr>
          <w:i w:val="0"/>
        </w:rPr>
        <w:t>Buckley et al., 2007</w:t>
      </w:r>
      <w:r w:rsidR="00042C1E" w:rsidRPr="00A46ADE">
        <w:rPr>
          <w:i w:val="0"/>
        </w:rPr>
        <w:t>, p.</w:t>
      </w:r>
      <w:r w:rsidR="00985B80" w:rsidRPr="00A46ADE">
        <w:rPr>
          <w:i w:val="0"/>
        </w:rPr>
        <w:t xml:space="preserve"> </w:t>
      </w:r>
      <w:r w:rsidR="00042C1E" w:rsidRPr="00A46ADE">
        <w:rPr>
          <w:i w:val="0"/>
        </w:rPr>
        <w:t>300</w:t>
      </w:r>
      <w:r w:rsidR="009478B5" w:rsidRPr="00A46ADE">
        <w:rPr>
          <w:i w:val="0"/>
        </w:rPr>
        <w:t>)</w:t>
      </w:r>
    </w:p>
    <w:p w14:paraId="53474D99" w14:textId="1D110EED" w:rsidR="009478B5" w:rsidRPr="00A46ADE" w:rsidRDefault="00761A1C" w:rsidP="009478B5">
      <w:pPr>
        <w:pStyle w:val="ICPSQuote"/>
      </w:pPr>
      <w:r w:rsidRPr="00A46ADE">
        <w:t>“</w:t>
      </w:r>
      <w:r w:rsidR="009478B5" w:rsidRPr="00A46ADE">
        <w:t>If I got worried or upset about things ‘cause I still had my little teddy, which is up in my room, it’s a little dog, and ehm I used to hug it, if I got worried or scared… I would basically risk my life just to go and get it</w:t>
      </w:r>
      <w:r w:rsidRPr="00A46ADE">
        <w:t>.”</w:t>
      </w:r>
      <w:r w:rsidR="009478B5" w:rsidRPr="00A46ADE">
        <w:t xml:space="preserve"> </w:t>
      </w:r>
      <w:r w:rsidR="00042C1E" w:rsidRPr="00A46ADE">
        <w:rPr>
          <w:i w:val="0"/>
        </w:rPr>
        <w:t xml:space="preserve">(14 year old girl, Bowyer </w:t>
      </w:r>
      <w:r w:rsidR="009478B5" w:rsidRPr="00A46ADE">
        <w:rPr>
          <w:i w:val="0"/>
        </w:rPr>
        <w:t>et al</w:t>
      </w:r>
      <w:r w:rsidR="00042C1E" w:rsidRPr="00A46ADE">
        <w:rPr>
          <w:i w:val="0"/>
        </w:rPr>
        <w:t>.</w:t>
      </w:r>
      <w:r w:rsidR="009478B5" w:rsidRPr="00A46ADE">
        <w:rPr>
          <w:i w:val="0"/>
        </w:rPr>
        <w:t>,</w:t>
      </w:r>
      <w:r w:rsidR="00042C1E" w:rsidRPr="00A46ADE">
        <w:rPr>
          <w:i w:val="0"/>
        </w:rPr>
        <w:t xml:space="preserve"> 2015, p.</w:t>
      </w:r>
      <w:r w:rsidR="00985B80" w:rsidRPr="00A46ADE">
        <w:rPr>
          <w:i w:val="0"/>
        </w:rPr>
        <w:t xml:space="preserve"> </w:t>
      </w:r>
      <w:r w:rsidR="00042C1E" w:rsidRPr="00A46ADE">
        <w:rPr>
          <w:i w:val="0"/>
        </w:rPr>
        <w:t>314</w:t>
      </w:r>
      <w:r w:rsidR="009478B5" w:rsidRPr="00A46ADE">
        <w:rPr>
          <w:i w:val="0"/>
        </w:rPr>
        <w:t>)</w:t>
      </w:r>
    </w:p>
    <w:p w14:paraId="7178D6E6" w14:textId="797A70A4" w:rsidR="009478B5" w:rsidRPr="00A46ADE" w:rsidRDefault="009478B5" w:rsidP="002F4F70">
      <w:pPr>
        <w:pStyle w:val="ICPSNormal"/>
      </w:pPr>
      <w:r w:rsidRPr="00A46ADE">
        <w:t>If afforded the option</w:t>
      </w:r>
      <w:r w:rsidR="00761A1C" w:rsidRPr="00A46ADE">
        <w:t>,</w:t>
      </w:r>
      <w:r w:rsidRPr="00A46ADE">
        <w:t xml:space="preserve"> children most often preferred to seek support from informal networks </w:t>
      </w:r>
      <w:r w:rsidR="005C6869" w:rsidRPr="00A46ADE">
        <w:t xml:space="preserve">such as family or friends </w:t>
      </w:r>
      <w:r w:rsidRPr="00A46ADE">
        <w:t xml:space="preserve">(Mullender et al., 2002). </w:t>
      </w:r>
      <w:r w:rsidR="00EE4106" w:rsidRPr="00A46ADE">
        <w:t xml:space="preserve">Seeking help </w:t>
      </w:r>
      <w:r w:rsidRPr="00A46ADE">
        <w:t xml:space="preserve">from professionals (such as police, child protection, domestic violence housing and support services and family law </w:t>
      </w:r>
      <w:r w:rsidR="005A63E7" w:rsidRPr="00A46ADE">
        <w:t>professionals</w:t>
      </w:r>
      <w:r w:rsidRPr="00A46ADE">
        <w:t xml:space="preserve">) </w:t>
      </w:r>
      <w:r w:rsidR="00EE4106" w:rsidRPr="00A46ADE">
        <w:t>was not something children did lightly</w:t>
      </w:r>
      <w:r w:rsidR="005A63E7" w:rsidRPr="00A46ADE">
        <w:t>. Many children were keenly aware</w:t>
      </w:r>
      <w:r w:rsidR="00EE4106" w:rsidRPr="00A46ADE">
        <w:t xml:space="preserve"> that </w:t>
      </w:r>
      <w:r w:rsidR="005A63E7" w:rsidRPr="00A46ADE">
        <w:t xml:space="preserve">talking to professionals </w:t>
      </w:r>
      <w:r w:rsidR="00EE4106" w:rsidRPr="00A46ADE">
        <w:t>was risky and could increase safety concerns (Overlien</w:t>
      </w:r>
      <w:r w:rsidRPr="00A46ADE">
        <w:t>,</w:t>
      </w:r>
      <w:r w:rsidR="00EE4106" w:rsidRPr="00A46ADE">
        <w:t xml:space="preserve"> 2013). </w:t>
      </w:r>
    </w:p>
    <w:p w14:paraId="43D91A1C" w14:textId="2229EFE0" w:rsidR="00EE4106" w:rsidRPr="00A46ADE" w:rsidRDefault="00B14490" w:rsidP="002F4F70">
      <w:pPr>
        <w:pStyle w:val="ICPSNormal"/>
      </w:pPr>
      <w:r w:rsidRPr="00A46ADE">
        <w:t>Man</w:t>
      </w:r>
      <w:r w:rsidR="00CD69FE" w:rsidRPr="00A46ADE">
        <w:t xml:space="preserve">y studies </w:t>
      </w:r>
      <w:r w:rsidRPr="00A46ADE">
        <w:t>report</w:t>
      </w:r>
      <w:r w:rsidR="00CD69FE" w:rsidRPr="00A46ADE">
        <w:t>ed</w:t>
      </w:r>
      <w:r w:rsidRPr="00A46ADE">
        <w:t xml:space="preserve"> </w:t>
      </w:r>
      <w:r w:rsidR="00CD69FE" w:rsidRPr="00A46ADE">
        <w:t>on children’s interactions with the police</w:t>
      </w:r>
      <w:r w:rsidR="009478B5" w:rsidRPr="00A46ADE">
        <w:t xml:space="preserve"> (</w:t>
      </w:r>
      <w:r w:rsidR="00D528F0" w:rsidRPr="00A46ADE">
        <w:t>Bowyer et al., 2015</w:t>
      </w:r>
      <w:r w:rsidR="004B4A54" w:rsidRPr="00A46ADE">
        <w:t>;</w:t>
      </w:r>
      <w:r w:rsidR="009478B5" w:rsidRPr="00A46ADE">
        <w:t xml:space="preserve"> Chanmugam, 2015; Richardson</w:t>
      </w:r>
      <w:r w:rsidR="004B4A54" w:rsidRPr="00A46ADE">
        <w:t>-Foster et al.</w:t>
      </w:r>
      <w:r w:rsidR="009478B5" w:rsidRPr="00A46ADE">
        <w:t>,</w:t>
      </w:r>
      <w:r w:rsidR="004B4A54" w:rsidRPr="00A46ADE">
        <w:t xml:space="preserve"> 2012)</w:t>
      </w:r>
      <w:r w:rsidR="00CD69FE" w:rsidRPr="00A46ADE">
        <w:t xml:space="preserve">. </w:t>
      </w:r>
      <w:r w:rsidR="00B77FF0" w:rsidRPr="00A46ADE">
        <w:t xml:space="preserve">The number of children </w:t>
      </w:r>
      <w:r w:rsidR="00EE4106" w:rsidRPr="00A46ADE">
        <w:t xml:space="preserve">who talked about calling police or </w:t>
      </w:r>
      <w:r w:rsidR="007D7E85" w:rsidRPr="00A46ADE">
        <w:t xml:space="preserve">seeking </w:t>
      </w:r>
      <w:r w:rsidR="00EE4106" w:rsidRPr="00A46ADE">
        <w:t xml:space="preserve">police involvement </w:t>
      </w:r>
      <w:r w:rsidR="001C40CD" w:rsidRPr="00A46ADE">
        <w:t>indicates</w:t>
      </w:r>
      <w:r w:rsidR="00EE4106" w:rsidRPr="00A46ADE">
        <w:t xml:space="preserve"> </w:t>
      </w:r>
      <w:r w:rsidR="001C40CD" w:rsidRPr="00A46ADE">
        <w:t xml:space="preserve">children perceive that they </w:t>
      </w:r>
      <w:r w:rsidR="00EE4106" w:rsidRPr="00A46ADE">
        <w:t xml:space="preserve">are important people in the response to domestic and family violence. </w:t>
      </w:r>
      <w:r w:rsidR="004A7CEE" w:rsidRPr="00A46ADE">
        <w:t>Children most often held the view that the police have a very important role to play in protecting people from domestic and family violence (McGee</w:t>
      </w:r>
      <w:r w:rsidR="009478B5" w:rsidRPr="00A46ADE">
        <w:t>, 2000</w:t>
      </w:r>
      <w:r w:rsidR="004A7CEE" w:rsidRPr="00A46ADE">
        <w:t xml:space="preserve">). </w:t>
      </w:r>
    </w:p>
    <w:p w14:paraId="7ACB7504" w14:textId="713CADCC" w:rsidR="00EA41D0" w:rsidRPr="00A46ADE" w:rsidRDefault="004A7CEE" w:rsidP="002F4F70">
      <w:pPr>
        <w:pStyle w:val="ICPSNormal"/>
      </w:pPr>
      <w:r w:rsidRPr="00A46ADE">
        <w:t xml:space="preserve">Children were hopeful </w:t>
      </w:r>
      <w:r w:rsidR="009478B5" w:rsidRPr="00A46ADE">
        <w:t xml:space="preserve">that </w:t>
      </w:r>
      <w:r w:rsidRPr="00A46ADE">
        <w:t>they coul</w:t>
      </w:r>
      <w:r w:rsidR="005A63E7" w:rsidRPr="00A46ADE">
        <w:t>d be empowered by professionals</w:t>
      </w:r>
      <w:r w:rsidRPr="00A46ADE">
        <w:t xml:space="preserve"> like the police,</w:t>
      </w:r>
      <w:r w:rsidR="004B4A54" w:rsidRPr="00A46ADE">
        <w:t xml:space="preserve"> or social workers and lawyers </w:t>
      </w:r>
      <w:r w:rsidRPr="00A46ADE">
        <w:t>(Fotheringham</w:t>
      </w:r>
      <w:r w:rsidR="00D528F0" w:rsidRPr="00A46ADE">
        <w:t xml:space="preserve"> et al., </w:t>
      </w:r>
      <w:r w:rsidR="004B4A54" w:rsidRPr="00A46ADE">
        <w:t>2013</w:t>
      </w:r>
      <w:r w:rsidRPr="00A46ADE">
        <w:t xml:space="preserve">). </w:t>
      </w:r>
      <w:r w:rsidR="004B4A54" w:rsidRPr="00A46ADE">
        <w:t xml:space="preserve">Unfortunately, however, many children </w:t>
      </w:r>
      <w:r w:rsidRPr="00A46ADE">
        <w:t>were let down and remained feeling like they needed to take responsibilit</w:t>
      </w:r>
      <w:r w:rsidR="00EA41D0" w:rsidRPr="00A46ADE">
        <w:t>y for their</w:t>
      </w:r>
      <w:r w:rsidR="00B75A0A" w:rsidRPr="00A46ADE">
        <w:t xml:space="preserve"> own</w:t>
      </w:r>
      <w:r w:rsidR="00EA41D0" w:rsidRPr="00A46ADE">
        <w:t>, and their family’s</w:t>
      </w:r>
      <w:r w:rsidRPr="00A46ADE">
        <w:t xml:space="preserve"> safety (</w:t>
      </w:r>
      <w:r w:rsidR="00D528F0" w:rsidRPr="00A46ADE">
        <w:t>Swanston et al., 2014</w:t>
      </w:r>
      <w:r w:rsidRPr="00A46ADE">
        <w:t xml:space="preserve">). </w:t>
      </w:r>
    </w:p>
    <w:p w14:paraId="6A551A47" w14:textId="327661F4" w:rsidR="00EA41D0" w:rsidRPr="00A46ADE" w:rsidRDefault="00B75A0A" w:rsidP="00B203B6">
      <w:pPr>
        <w:pStyle w:val="ICPSQuote"/>
      </w:pPr>
      <w:r w:rsidRPr="00A46ADE">
        <w:t>“</w:t>
      </w:r>
      <w:r w:rsidR="00EA41D0" w:rsidRPr="00A46ADE">
        <w:t>That just made things much worse, the police coming so I wish I never phoned the police</w:t>
      </w:r>
      <w:r w:rsidRPr="00A46ADE">
        <w:t>.”</w:t>
      </w:r>
      <w:r w:rsidR="00EA41D0" w:rsidRPr="00A46ADE">
        <w:t xml:space="preserve"> </w:t>
      </w:r>
      <w:r w:rsidR="00042C1E" w:rsidRPr="00A46ADE">
        <w:rPr>
          <w:i w:val="0"/>
        </w:rPr>
        <w:t xml:space="preserve">(14 year old girl, </w:t>
      </w:r>
      <w:r w:rsidR="00EA41D0" w:rsidRPr="00A46ADE">
        <w:rPr>
          <w:i w:val="0"/>
        </w:rPr>
        <w:t>Bowyer</w:t>
      </w:r>
      <w:r w:rsidR="009478B5" w:rsidRPr="00A46ADE">
        <w:rPr>
          <w:i w:val="0"/>
        </w:rPr>
        <w:t xml:space="preserve"> et al.,</w:t>
      </w:r>
      <w:r w:rsidR="00042C1E" w:rsidRPr="00A46ADE">
        <w:rPr>
          <w:i w:val="0"/>
        </w:rPr>
        <w:t xml:space="preserve"> 2015, p.</w:t>
      </w:r>
      <w:r w:rsidR="00985B80" w:rsidRPr="00A46ADE">
        <w:rPr>
          <w:i w:val="0"/>
        </w:rPr>
        <w:t xml:space="preserve"> </w:t>
      </w:r>
      <w:r w:rsidR="00042C1E" w:rsidRPr="00A46ADE">
        <w:rPr>
          <w:i w:val="0"/>
        </w:rPr>
        <w:t>314)</w:t>
      </w:r>
    </w:p>
    <w:p w14:paraId="5DDE1180" w14:textId="422B5508" w:rsidR="00EA41D0" w:rsidRPr="00A46ADE" w:rsidRDefault="00B75A0A" w:rsidP="00B203B6">
      <w:pPr>
        <w:pStyle w:val="ICPSQuote"/>
      </w:pPr>
      <w:r w:rsidRPr="00A46ADE">
        <w:t>“</w:t>
      </w:r>
      <w:r w:rsidR="00EA41D0" w:rsidRPr="00A46ADE">
        <w:t>Sometimes it’s just like frustrating when like you want them [staff</w:t>
      </w:r>
      <w:r w:rsidR="005A63E7" w:rsidRPr="00A46ADE">
        <w:t xml:space="preserve"> from family violence service</w:t>
      </w:r>
      <w:r w:rsidR="00EA41D0" w:rsidRPr="00A46ADE">
        <w:t>] to do something but they can’t or they won’t</w:t>
      </w:r>
      <w:r w:rsidRPr="00A46ADE">
        <w:t>.”</w:t>
      </w:r>
      <w:r w:rsidR="00EA41D0" w:rsidRPr="00A46ADE">
        <w:t xml:space="preserve"> </w:t>
      </w:r>
      <w:r w:rsidR="00042C1E" w:rsidRPr="00A46ADE">
        <w:rPr>
          <w:i w:val="0"/>
        </w:rPr>
        <w:t xml:space="preserve">(12 year old girl, </w:t>
      </w:r>
      <w:r w:rsidR="00EA41D0" w:rsidRPr="00A46ADE">
        <w:rPr>
          <w:i w:val="0"/>
        </w:rPr>
        <w:t>Bowyer</w:t>
      </w:r>
      <w:r w:rsidR="009478B5" w:rsidRPr="00A46ADE">
        <w:rPr>
          <w:i w:val="0"/>
        </w:rPr>
        <w:t xml:space="preserve"> et al.,</w:t>
      </w:r>
      <w:r w:rsidR="00042C1E" w:rsidRPr="00A46ADE">
        <w:rPr>
          <w:i w:val="0"/>
        </w:rPr>
        <w:t xml:space="preserve"> 2015, p. 314)</w:t>
      </w:r>
      <w:r w:rsidR="009478B5" w:rsidRPr="00A46ADE">
        <w:t xml:space="preserve"> </w:t>
      </w:r>
    </w:p>
    <w:p w14:paraId="2B523112" w14:textId="38DFCB17" w:rsidR="00B14490" w:rsidRPr="00A46ADE" w:rsidRDefault="005C6869" w:rsidP="002F4F70">
      <w:pPr>
        <w:pStyle w:val="ICPSNormal"/>
      </w:pPr>
      <w:r w:rsidRPr="00A46ADE">
        <w:t>C</w:t>
      </w:r>
      <w:r w:rsidR="00CD69FE" w:rsidRPr="00A46ADE">
        <w:t>hildren</w:t>
      </w:r>
      <w:r w:rsidR="00B14490" w:rsidRPr="00A46ADE">
        <w:t xml:space="preserve"> were often disappointed and let down by the response of the police, who often neglected to talk directly to children </w:t>
      </w:r>
      <w:r w:rsidR="004A7CEE" w:rsidRPr="00A46ADE">
        <w:t>(Mullender</w:t>
      </w:r>
      <w:r w:rsidR="004B4A54" w:rsidRPr="00A46ADE">
        <w:t xml:space="preserve"> et al., 2002</w:t>
      </w:r>
      <w:r w:rsidR="004A7CEE" w:rsidRPr="00A46ADE">
        <w:t xml:space="preserve">; Overlien </w:t>
      </w:r>
      <w:r w:rsidR="004B4A54" w:rsidRPr="00A46ADE">
        <w:t xml:space="preserve">&amp; Hyden, </w:t>
      </w:r>
      <w:r w:rsidR="004A7CEE" w:rsidRPr="00A46ADE">
        <w:t>2009</w:t>
      </w:r>
      <w:r w:rsidR="00EE4106" w:rsidRPr="00A46ADE">
        <w:t>; Richardson</w:t>
      </w:r>
      <w:r w:rsidR="004B4A54" w:rsidRPr="00A46ADE">
        <w:t>-Foster</w:t>
      </w:r>
      <w:r w:rsidR="00057161" w:rsidRPr="00A46ADE">
        <w:t xml:space="preserve"> et al.</w:t>
      </w:r>
      <w:r w:rsidR="004B4A54" w:rsidRPr="00A46ADE">
        <w:t xml:space="preserve">, </w:t>
      </w:r>
      <w:r w:rsidR="004B4A54" w:rsidRPr="00A46ADE">
        <w:lastRenderedPageBreak/>
        <w:t>2012</w:t>
      </w:r>
      <w:r w:rsidR="004A7CEE" w:rsidRPr="00A46ADE">
        <w:t>)</w:t>
      </w:r>
      <w:r w:rsidR="00B14490" w:rsidRPr="00A46ADE">
        <w:t xml:space="preserve">. </w:t>
      </w:r>
      <w:r w:rsidR="00AE4593" w:rsidRPr="00A46ADE">
        <w:t xml:space="preserve">Only a very few children were able to </w:t>
      </w:r>
      <w:r w:rsidR="00CD69FE" w:rsidRPr="00A46ADE">
        <w:t>place their trust in other</w:t>
      </w:r>
      <w:r w:rsidR="00AE4593" w:rsidRPr="00A46ADE">
        <w:t xml:space="preserve"> professional</w:t>
      </w:r>
      <w:r w:rsidR="00CD69FE" w:rsidRPr="00A46ADE">
        <w:t>s</w:t>
      </w:r>
      <w:r w:rsidR="00AE4593" w:rsidRPr="00A46ADE">
        <w:t xml:space="preserve"> such as teacher</w:t>
      </w:r>
      <w:r w:rsidR="005657BC" w:rsidRPr="00A46ADE">
        <w:t>s</w:t>
      </w:r>
      <w:r w:rsidR="00AE4593" w:rsidRPr="00A46ADE">
        <w:t>, social worker</w:t>
      </w:r>
      <w:r w:rsidR="005657BC" w:rsidRPr="00A46ADE">
        <w:t>s</w:t>
      </w:r>
      <w:r w:rsidR="00AE4593" w:rsidRPr="00A46ADE">
        <w:t xml:space="preserve"> or counsellor</w:t>
      </w:r>
      <w:r w:rsidR="005657BC" w:rsidRPr="00A46ADE">
        <w:t>s,</w:t>
      </w:r>
      <w:r w:rsidR="00AE4593" w:rsidRPr="00A46ADE">
        <w:t xml:space="preserve"> and it was clear that it took time for children to trust these </w:t>
      </w:r>
      <w:r w:rsidR="00CD69FE" w:rsidRPr="00A46ADE">
        <w:t xml:space="preserve">types of </w:t>
      </w:r>
      <w:r w:rsidR="00AE4593" w:rsidRPr="00A46ADE">
        <w:t>professionals</w:t>
      </w:r>
      <w:r w:rsidR="00CD69FE" w:rsidRPr="00A46ADE">
        <w:t xml:space="preserve"> and be able to talk to them</w:t>
      </w:r>
      <w:r w:rsidR="00AE4593" w:rsidRPr="00A46ADE">
        <w:t xml:space="preserve"> (Mullender</w:t>
      </w:r>
      <w:r w:rsidR="004B4A54" w:rsidRPr="00A46ADE">
        <w:t xml:space="preserve"> et al.,</w:t>
      </w:r>
      <w:r w:rsidR="00AE4593" w:rsidRPr="00A46ADE">
        <w:t xml:space="preserve"> 2002; McGee, 2000). There were </w:t>
      </w:r>
      <w:r w:rsidR="00CD69FE" w:rsidRPr="00A46ADE">
        <w:t xml:space="preserve">also </w:t>
      </w:r>
      <w:r w:rsidR="00AE4593" w:rsidRPr="00A46ADE">
        <w:t>some indications that seeking professional help</w:t>
      </w:r>
      <w:r w:rsidR="004B4A54" w:rsidRPr="00A46ADE">
        <w:t xml:space="preserve"> </w:t>
      </w:r>
      <w:r w:rsidR="00AE4593" w:rsidRPr="00A46ADE">
        <w:t xml:space="preserve">was </w:t>
      </w:r>
      <w:r w:rsidR="004B4A54" w:rsidRPr="00A46ADE">
        <w:t xml:space="preserve">often </w:t>
      </w:r>
      <w:r w:rsidR="00AE4593" w:rsidRPr="00A46ADE">
        <w:t>more difficult for children from minority groups or different cultural backgrounds (Mullender</w:t>
      </w:r>
      <w:r w:rsidR="004B4A54" w:rsidRPr="00A46ADE">
        <w:t xml:space="preserve"> et al.</w:t>
      </w:r>
      <w:r w:rsidR="00AE4593" w:rsidRPr="00A46ADE">
        <w:t xml:space="preserve">, 2002). </w:t>
      </w:r>
    </w:p>
    <w:p w14:paraId="7BFD1569" w14:textId="4BA6F55C" w:rsidR="00D40DD9" w:rsidRPr="00A46ADE" w:rsidRDefault="001C40CD" w:rsidP="002F4F70">
      <w:pPr>
        <w:pStyle w:val="ICPSNormal"/>
      </w:pPr>
      <w:r w:rsidRPr="00A46ADE">
        <w:t>S</w:t>
      </w:r>
      <w:r w:rsidR="005C6869" w:rsidRPr="00A46ADE">
        <w:t xml:space="preserve">ome </w:t>
      </w:r>
      <w:r w:rsidR="00AE4593" w:rsidRPr="00A46ADE">
        <w:t>children</w:t>
      </w:r>
      <w:r w:rsidRPr="00A46ADE">
        <w:t>, however,</w:t>
      </w:r>
      <w:r w:rsidR="00AE4593" w:rsidRPr="00A46ADE">
        <w:t xml:space="preserve"> provided accounts of helpful </w:t>
      </w:r>
      <w:r w:rsidR="004B4A54" w:rsidRPr="00A46ADE">
        <w:t>professionals</w:t>
      </w:r>
      <w:r w:rsidR="00AE4593" w:rsidRPr="00A46ADE">
        <w:t>, particularly children’s workers within refuges</w:t>
      </w:r>
      <w:r w:rsidR="003F666A" w:rsidRPr="00A46ADE">
        <w:t>,</w:t>
      </w:r>
      <w:r w:rsidR="00AE4593" w:rsidRPr="00A46ADE">
        <w:t xml:space="preserve"> whose </w:t>
      </w:r>
      <w:r w:rsidR="00CD69FE" w:rsidRPr="00A46ADE">
        <w:t xml:space="preserve">sensitive and responsive </w:t>
      </w:r>
      <w:r w:rsidR="005A63E7" w:rsidRPr="00A46ADE">
        <w:t>support</w:t>
      </w:r>
      <w:r w:rsidR="00AE4593" w:rsidRPr="00A46ADE">
        <w:t xml:space="preserve"> was able to address </w:t>
      </w:r>
      <w:r w:rsidR="00CD69FE" w:rsidRPr="00A46ADE">
        <w:t>both children’s</w:t>
      </w:r>
      <w:r w:rsidR="00AE4593" w:rsidRPr="00A46ADE">
        <w:t xml:space="preserve"> </w:t>
      </w:r>
      <w:r w:rsidR="00CD69FE" w:rsidRPr="00A46ADE">
        <w:t>safety and emotional health</w:t>
      </w:r>
      <w:r w:rsidR="004B4A54" w:rsidRPr="00A46ADE">
        <w:t xml:space="preserve"> needs (M</w:t>
      </w:r>
      <w:r w:rsidR="00AE4593" w:rsidRPr="00A46ADE">
        <w:t>ullender</w:t>
      </w:r>
      <w:r w:rsidR="004B4A54" w:rsidRPr="00A46ADE">
        <w:t xml:space="preserve"> et al.,</w:t>
      </w:r>
      <w:r w:rsidR="00AE4593" w:rsidRPr="00A46ADE">
        <w:t xml:space="preserve"> 2002)</w:t>
      </w:r>
      <w:r w:rsidR="00CD69FE" w:rsidRPr="00A46ADE">
        <w:t xml:space="preserve">. These workers had also often provided </w:t>
      </w:r>
      <w:r w:rsidR="004B4A54" w:rsidRPr="00A46ADE">
        <w:t xml:space="preserve">supported </w:t>
      </w:r>
      <w:r w:rsidR="00CD69FE" w:rsidRPr="00A46ADE">
        <w:t xml:space="preserve">opportunities for </w:t>
      </w:r>
      <w:r w:rsidR="004B4A54" w:rsidRPr="00A46ADE">
        <w:t xml:space="preserve">children to talk to their mothers and </w:t>
      </w:r>
      <w:r w:rsidR="00CD69FE" w:rsidRPr="00A46ADE">
        <w:t>peer</w:t>
      </w:r>
      <w:r w:rsidR="004B4A54" w:rsidRPr="00A46ADE">
        <w:t xml:space="preserve">s about their experiences and needs </w:t>
      </w:r>
      <w:r w:rsidR="00CD69FE" w:rsidRPr="00A46ADE">
        <w:t>(Mullender</w:t>
      </w:r>
      <w:r w:rsidR="004B4A54" w:rsidRPr="00A46ADE">
        <w:t xml:space="preserve"> et al., 2002</w:t>
      </w:r>
      <w:r w:rsidR="00CD69FE" w:rsidRPr="00A46ADE">
        <w:t>; Humphreys</w:t>
      </w:r>
      <w:r w:rsidR="004B4A54" w:rsidRPr="00A46ADE">
        <w:t xml:space="preserve"> et al., </w:t>
      </w:r>
      <w:r w:rsidR="00855160" w:rsidRPr="00A46ADE">
        <w:t>2006</w:t>
      </w:r>
      <w:r w:rsidR="00CD69FE" w:rsidRPr="00A46ADE">
        <w:t xml:space="preserve">). </w:t>
      </w:r>
      <w:r w:rsidR="005A63E7" w:rsidRPr="00A46ADE">
        <w:t>Positive interactions with professionals seemed more likely to occur when child-centred support services or children’s workers had been made available (</w:t>
      </w:r>
      <w:r w:rsidR="00D528F0" w:rsidRPr="00A46ADE">
        <w:t>Fotheringham et al., 2013</w:t>
      </w:r>
      <w:r w:rsidR="005A63E7" w:rsidRPr="00A46ADE">
        <w:t xml:space="preserve">; Humphreys et al., 2006). </w:t>
      </w:r>
    </w:p>
    <w:p w14:paraId="372B62BE" w14:textId="4E93E012" w:rsidR="0057396F" w:rsidRPr="00A46ADE" w:rsidRDefault="00E06BBE" w:rsidP="0057396F">
      <w:pPr>
        <w:pStyle w:val="ICPSHeading3"/>
      </w:pPr>
      <w:bookmarkStart w:id="51" w:name="_Toc479344382"/>
      <w:r w:rsidRPr="00A46ADE">
        <w:t xml:space="preserve">3.2.4 </w:t>
      </w:r>
      <w:r w:rsidR="0057396F" w:rsidRPr="00A46ADE">
        <w:t>Children’s needs</w:t>
      </w:r>
      <w:bookmarkEnd w:id="51"/>
    </w:p>
    <w:p w14:paraId="1677E7C5" w14:textId="578711CA" w:rsidR="003666A3" w:rsidRPr="00A46ADE" w:rsidRDefault="00A55154" w:rsidP="002F4F70">
      <w:pPr>
        <w:pStyle w:val="ICPSNormal"/>
      </w:pPr>
      <w:r w:rsidRPr="00A46ADE">
        <w:t xml:space="preserve">The meta-synthesis revealed </w:t>
      </w:r>
      <w:r w:rsidR="00B1572E" w:rsidRPr="00A46ADE">
        <w:t>some key needs</w:t>
      </w:r>
      <w:r w:rsidR="003F666A" w:rsidRPr="00A46ADE">
        <w:t>,</w:t>
      </w:r>
      <w:r w:rsidR="00B1572E" w:rsidRPr="00A46ADE">
        <w:t xml:space="preserve"> </w:t>
      </w:r>
      <w:r w:rsidRPr="00A46ADE">
        <w:t xml:space="preserve">which children persistently raised with researchers. </w:t>
      </w:r>
      <w:r w:rsidR="00B77FF0" w:rsidRPr="00A46ADE">
        <w:t>Most important to children was the</w:t>
      </w:r>
      <w:r w:rsidR="003F666A" w:rsidRPr="00A46ADE">
        <w:t>ir own and their family’s</w:t>
      </w:r>
      <w:r w:rsidR="00B77FF0" w:rsidRPr="00A46ADE">
        <w:t xml:space="preserve"> safety and emotional wellbeing</w:t>
      </w:r>
      <w:r w:rsidR="00071DC2" w:rsidRPr="00A46ADE">
        <w:t xml:space="preserve">. Children perceived these two things </w:t>
      </w:r>
      <w:r w:rsidR="003F666A" w:rsidRPr="00A46ADE">
        <w:t xml:space="preserve">as </w:t>
      </w:r>
      <w:r w:rsidR="00071DC2" w:rsidRPr="00A46ADE">
        <w:t>i</w:t>
      </w:r>
      <w:r w:rsidR="00B77FF0" w:rsidRPr="00A46ADE">
        <w:t>nextricably linked</w:t>
      </w:r>
      <w:r w:rsidRPr="00A46ADE">
        <w:t>. Physical safety and emotional wellbeing was hard to obtain, but c</w:t>
      </w:r>
      <w:r w:rsidR="00071DC2" w:rsidRPr="00A46ADE">
        <w:t xml:space="preserve">ritical to </w:t>
      </w:r>
      <w:r w:rsidRPr="00A46ADE">
        <w:t>ensure children could survive and overcome</w:t>
      </w:r>
      <w:r w:rsidR="00274644" w:rsidRPr="00A46ADE">
        <w:t xml:space="preserve"> the impacts of </w:t>
      </w:r>
      <w:r w:rsidR="00071DC2" w:rsidRPr="00A46ADE">
        <w:t>domestic and family violence</w:t>
      </w:r>
      <w:r w:rsidR="00B77FF0" w:rsidRPr="00A46ADE">
        <w:t xml:space="preserve">. </w:t>
      </w:r>
      <w:r w:rsidR="00071DC2" w:rsidRPr="00A46ADE">
        <w:t>In addition to thi</w:t>
      </w:r>
      <w:r w:rsidR="001A1F29" w:rsidRPr="00A46ADE">
        <w:t xml:space="preserve">s, </w:t>
      </w:r>
      <w:r w:rsidR="00071DC2" w:rsidRPr="00A46ADE">
        <w:t xml:space="preserve">children also talked about </w:t>
      </w:r>
      <w:r w:rsidR="0018654E" w:rsidRPr="00A46ADE">
        <w:t>needing</w:t>
      </w:r>
      <w:r w:rsidR="00274644" w:rsidRPr="00A46ADE">
        <w:t xml:space="preserve"> </w:t>
      </w:r>
      <w:r w:rsidR="00071DC2" w:rsidRPr="00A46ADE">
        <w:t xml:space="preserve">opportunities to talk, be listened to and taken seriously, be included, informed and empowered and for </w:t>
      </w:r>
      <w:r w:rsidR="001A1F29" w:rsidRPr="00A46ADE">
        <w:t xml:space="preserve">help to build positive </w:t>
      </w:r>
      <w:r w:rsidR="00071DC2" w:rsidRPr="00A46ADE">
        <w:t>relationships with family and friends. T</w:t>
      </w:r>
      <w:r w:rsidR="00BC63F8" w:rsidRPr="00A46ADE">
        <w:t>o understand why the</w:t>
      </w:r>
      <w:r w:rsidR="00407178" w:rsidRPr="00A46ADE">
        <w:t xml:space="preserve">se </w:t>
      </w:r>
      <w:r w:rsidR="00274644" w:rsidRPr="00A46ADE">
        <w:t xml:space="preserve">needs were </w:t>
      </w:r>
      <w:r w:rsidR="00BC63F8" w:rsidRPr="00A46ADE">
        <w:t xml:space="preserve">important to children they are </w:t>
      </w:r>
      <w:r w:rsidR="00274644" w:rsidRPr="00A46ADE">
        <w:t xml:space="preserve">each </w:t>
      </w:r>
      <w:r w:rsidR="00BC63F8" w:rsidRPr="00A46ADE">
        <w:t>explored further below.</w:t>
      </w:r>
    </w:p>
    <w:p w14:paraId="430B8ED4" w14:textId="77777777" w:rsidR="0009343B" w:rsidRPr="00A46ADE" w:rsidRDefault="00F12746" w:rsidP="0009343B">
      <w:pPr>
        <w:pStyle w:val="ICPSHeading4"/>
      </w:pPr>
      <w:r w:rsidRPr="00A46ADE">
        <w:t>Facilitating</w:t>
      </w:r>
      <w:r w:rsidR="0009343B" w:rsidRPr="00A46ADE">
        <w:t xml:space="preserve"> safety and emotional wellbeing</w:t>
      </w:r>
    </w:p>
    <w:p w14:paraId="2D733621" w14:textId="2E061D2E" w:rsidR="0009095A" w:rsidRPr="00A46ADE" w:rsidRDefault="00C81230" w:rsidP="002F4F70">
      <w:pPr>
        <w:pStyle w:val="ICPSNormal"/>
      </w:pPr>
      <w:r w:rsidRPr="00A46ADE">
        <w:t xml:space="preserve">The physical safety and emotional wellbeing of themselves and their family members (most often mothers and siblings) was of primary importance to children. </w:t>
      </w:r>
      <w:r w:rsidR="00661780" w:rsidRPr="00A46ADE">
        <w:t xml:space="preserve">Children </w:t>
      </w:r>
      <w:r w:rsidR="00D40F96" w:rsidRPr="00A46ADE">
        <w:t xml:space="preserve">understood that the violence made them fearful, worried and sad and as such, </w:t>
      </w:r>
      <w:r w:rsidR="005378EA" w:rsidRPr="00A46ADE">
        <w:t xml:space="preserve">they </w:t>
      </w:r>
      <w:r w:rsidR="00661780" w:rsidRPr="00A46ADE">
        <w:t>perceived that their physical safety and emotional wellbeing were linked</w:t>
      </w:r>
      <w:r w:rsidR="00D40F96" w:rsidRPr="00A46ADE">
        <w:t xml:space="preserve">. </w:t>
      </w:r>
      <w:r w:rsidR="00726847" w:rsidRPr="00A46ADE">
        <w:t xml:space="preserve">Children </w:t>
      </w:r>
      <w:r w:rsidR="00EC12F1" w:rsidRPr="00A46ADE">
        <w:t>stressed the need for supporters to r</w:t>
      </w:r>
      <w:r w:rsidR="00661780" w:rsidRPr="00A46ADE">
        <w:t xml:space="preserve">espond to both </w:t>
      </w:r>
      <w:r w:rsidR="0009095A" w:rsidRPr="00A46ADE">
        <w:t>of these aspects of their lives</w:t>
      </w:r>
      <w:r w:rsidR="0030195E" w:rsidRPr="00A46ADE">
        <w:t>, but it only rarely occurred. For example, a</w:t>
      </w:r>
      <w:r w:rsidR="0009095A" w:rsidRPr="00A46ADE">
        <w:t>t times, and especially early on in interventions</w:t>
      </w:r>
      <w:r w:rsidR="00522C0D" w:rsidRPr="00A46ADE">
        <w:t>,</w:t>
      </w:r>
      <w:r w:rsidR="0009095A" w:rsidRPr="00A46ADE">
        <w:t xml:space="preserve"> professionals would concentrate </w:t>
      </w:r>
      <w:r w:rsidR="00522C0D" w:rsidRPr="00A46ADE">
        <w:t xml:space="preserve">only </w:t>
      </w:r>
      <w:r w:rsidR="0009095A" w:rsidRPr="00A46ADE">
        <w:t>on establishing physical safety</w:t>
      </w:r>
      <w:r w:rsidR="00522C0D" w:rsidRPr="00A46ADE">
        <w:t xml:space="preserve">. The </w:t>
      </w:r>
      <w:r w:rsidR="0009095A" w:rsidRPr="00A46ADE">
        <w:t>pervasive feelings of fear and sadness that remained for children and that continued to make them feel</w:t>
      </w:r>
      <w:r w:rsidR="00522C0D" w:rsidRPr="00A46ADE">
        <w:t xml:space="preserve"> unsafe, even after their physical safety was secured, were often left aside and </w:t>
      </w:r>
      <w:r w:rsidR="00726847" w:rsidRPr="00A46ADE">
        <w:t>ignored</w:t>
      </w:r>
      <w:r w:rsidR="00522C0D" w:rsidRPr="00A46ADE">
        <w:t>:</w:t>
      </w:r>
    </w:p>
    <w:p w14:paraId="37F06508" w14:textId="0D36BD9F" w:rsidR="00FD2432" w:rsidRPr="00A46ADE" w:rsidRDefault="00205CAD" w:rsidP="00FD2432">
      <w:pPr>
        <w:pStyle w:val="ICPSQuote"/>
      </w:pPr>
      <w:r w:rsidRPr="00A46ADE">
        <w:t>“</w:t>
      </w:r>
      <w:r w:rsidR="00FD2432" w:rsidRPr="00A46ADE">
        <w:t>It's not better at the refuge but it's safer. Yes, it's safer – definitely safer</w:t>
      </w:r>
      <w:r w:rsidRPr="00A46ADE">
        <w:t>.”</w:t>
      </w:r>
      <w:r w:rsidR="00FD2432" w:rsidRPr="00A46ADE">
        <w:t xml:space="preserve"> </w:t>
      </w:r>
      <w:r w:rsidR="00FD2432" w:rsidRPr="00A46ADE">
        <w:rPr>
          <w:i w:val="0"/>
        </w:rPr>
        <w:t>(8 y</w:t>
      </w:r>
      <w:r w:rsidR="00042C1E" w:rsidRPr="00A46ADE">
        <w:rPr>
          <w:i w:val="0"/>
        </w:rPr>
        <w:t>ea</w:t>
      </w:r>
      <w:r w:rsidR="00FD2432" w:rsidRPr="00A46ADE">
        <w:rPr>
          <w:i w:val="0"/>
        </w:rPr>
        <w:t>r old boy</w:t>
      </w:r>
      <w:r w:rsidR="00042C1E" w:rsidRPr="00A46ADE">
        <w:rPr>
          <w:i w:val="0"/>
        </w:rPr>
        <w:t>,</w:t>
      </w:r>
      <w:r w:rsidR="00FD2432" w:rsidRPr="00A46ADE">
        <w:rPr>
          <w:i w:val="0"/>
        </w:rPr>
        <w:t xml:space="preserve"> Mullender et al</w:t>
      </w:r>
      <w:r w:rsidR="00042C1E" w:rsidRPr="00A46ADE">
        <w:rPr>
          <w:i w:val="0"/>
        </w:rPr>
        <w:t>.</w:t>
      </w:r>
      <w:r w:rsidR="00FD2432" w:rsidRPr="00A46ADE">
        <w:rPr>
          <w:i w:val="0"/>
        </w:rPr>
        <w:t>, 2002</w:t>
      </w:r>
      <w:r w:rsidR="00042C1E" w:rsidRPr="00A46ADE">
        <w:rPr>
          <w:i w:val="0"/>
        </w:rPr>
        <w:t>, p. 108)</w:t>
      </w:r>
    </w:p>
    <w:p w14:paraId="1C60C3F8" w14:textId="0298AEE7" w:rsidR="00FD2432" w:rsidRPr="00A46ADE" w:rsidRDefault="00205CAD" w:rsidP="00FD2432">
      <w:pPr>
        <w:pStyle w:val="ICPSQuote"/>
      </w:pPr>
      <w:r w:rsidRPr="00A46ADE">
        <w:t>“</w:t>
      </w:r>
      <w:r w:rsidR="00FD2432" w:rsidRPr="00A46ADE">
        <w:t>I'm better than I was but I'm scared to go into the garden in the dark in case he jumps out.</w:t>
      </w:r>
      <w:r w:rsidRPr="00A46ADE">
        <w:t>”</w:t>
      </w:r>
      <w:r w:rsidR="00FD2432" w:rsidRPr="00A46ADE">
        <w:t xml:space="preserve"> </w:t>
      </w:r>
      <w:r w:rsidR="00042C1E" w:rsidRPr="00A46ADE">
        <w:rPr>
          <w:i w:val="0"/>
        </w:rPr>
        <w:t xml:space="preserve">(12 year </w:t>
      </w:r>
      <w:r w:rsidR="00FD2432" w:rsidRPr="00A46ADE">
        <w:rPr>
          <w:i w:val="0"/>
        </w:rPr>
        <w:t>old girl</w:t>
      </w:r>
      <w:r w:rsidR="00042C1E" w:rsidRPr="00A46ADE">
        <w:rPr>
          <w:i w:val="0"/>
        </w:rPr>
        <w:t xml:space="preserve">, </w:t>
      </w:r>
      <w:r w:rsidR="00FD2432" w:rsidRPr="00A46ADE">
        <w:rPr>
          <w:i w:val="0"/>
        </w:rPr>
        <w:t>Mullender et al</w:t>
      </w:r>
      <w:r w:rsidR="00042C1E" w:rsidRPr="00A46ADE">
        <w:rPr>
          <w:i w:val="0"/>
        </w:rPr>
        <w:t>.</w:t>
      </w:r>
      <w:r w:rsidR="00FD2432" w:rsidRPr="00A46ADE">
        <w:rPr>
          <w:i w:val="0"/>
        </w:rPr>
        <w:t>, 2002</w:t>
      </w:r>
      <w:r w:rsidR="00042C1E" w:rsidRPr="00A46ADE">
        <w:rPr>
          <w:i w:val="0"/>
        </w:rPr>
        <w:t>, p.</w:t>
      </w:r>
      <w:r w:rsidR="00985B80" w:rsidRPr="00A46ADE">
        <w:rPr>
          <w:i w:val="0"/>
        </w:rPr>
        <w:t xml:space="preserve"> </w:t>
      </w:r>
      <w:r w:rsidR="00042C1E" w:rsidRPr="00A46ADE">
        <w:rPr>
          <w:i w:val="0"/>
        </w:rPr>
        <w:t>113)</w:t>
      </w:r>
    </w:p>
    <w:p w14:paraId="474AAF53" w14:textId="0A20B6C6" w:rsidR="0009095A" w:rsidRPr="00A46ADE" w:rsidRDefault="00522C0D" w:rsidP="002F4F70">
      <w:pPr>
        <w:pStyle w:val="ICPSNormal"/>
      </w:pPr>
      <w:r w:rsidRPr="00A46ADE">
        <w:t>Conversely, some c</w:t>
      </w:r>
      <w:r w:rsidR="0009095A" w:rsidRPr="00A46ADE">
        <w:t xml:space="preserve">hildren </w:t>
      </w:r>
      <w:r w:rsidRPr="00A46ADE">
        <w:t xml:space="preserve">noted that </w:t>
      </w:r>
      <w:r w:rsidR="0009095A" w:rsidRPr="00A46ADE">
        <w:t>at times, others (such as teachers at school) would respond by only providing emotional support</w:t>
      </w:r>
      <w:r w:rsidR="003921B9" w:rsidRPr="00A46ADE">
        <w:t>;</w:t>
      </w:r>
      <w:r w:rsidR="0009095A" w:rsidRPr="00A46ADE">
        <w:t xml:space="preserve"> </w:t>
      </w:r>
      <w:r w:rsidRPr="00A46ADE">
        <w:t>leaving aside</w:t>
      </w:r>
      <w:r w:rsidR="0009095A" w:rsidRPr="00A46ADE">
        <w:t xml:space="preserve"> the very real and immediate safety risks that were apparent for children and their families</w:t>
      </w:r>
      <w:r w:rsidR="003921B9" w:rsidRPr="00A46ADE">
        <w:t xml:space="preserve"> (McGee, 2000)</w:t>
      </w:r>
      <w:r w:rsidR="0009095A" w:rsidRPr="00A46ADE">
        <w:t>.</w:t>
      </w:r>
      <w:r w:rsidRPr="00A46ADE">
        <w:t xml:space="preserve"> Children were grateful that someone was attending to their felt needs, but </w:t>
      </w:r>
      <w:r w:rsidR="00C31E27" w:rsidRPr="00A46ADE">
        <w:t xml:space="preserve">when they </w:t>
      </w:r>
      <w:r w:rsidRPr="00A46ADE">
        <w:t>neglected their real safety co</w:t>
      </w:r>
      <w:r w:rsidR="00C31E27" w:rsidRPr="00A46ADE">
        <w:t>ncerns these responses were perceived as being</w:t>
      </w:r>
      <w:r w:rsidRPr="00A46ADE">
        <w:t xml:space="preserve"> unsatisfactory. </w:t>
      </w:r>
      <w:r w:rsidR="00D40F96" w:rsidRPr="00A46ADE">
        <w:t>Whilst violence</w:t>
      </w:r>
      <w:r w:rsidR="0030195E" w:rsidRPr="00A46ADE">
        <w:t>, or the threat of it, remained present in children’s</w:t>
      </w:r>
      <w:r w:rsidR="00D40F96" w:rsidRPr="00A46ADE">
        <w:t xml:space="preserve"> lives it was impossible for </w:t>
      </w:r>
      <w:r w:rsidR="0030195E" w:rsidRPr="00A46ADE">
        <w:t>them</w:t>
      </w:r>
      <w:r w:rsidR="00D40F96" w:rsidRPr="00A46ADE">
        <w:t xml:space="preserve"> to achieve positive emotional health and wellbeing (Berman</w:t>
      </w:r>
      <w:r w:rsidR="00C31E27" w:rsidRPr="00A46ADE">
        <w:t>,</w:t>
      </w:r>
      <w:r w:rsidR="00D40F96" w:rsidRPr="00A46ADE">
        <w:t xml:space="preserve"> 1999</w:t>
      </w:r>
      <w:r w:rsidR="00117428" w:rsidRPr="00A46ADE">
        <w:t xml:space="preserve">; </w:t>
      </w:r>
      <w:r w:rsidR="00C31E27" w:rsidRPr="00A46ADE">
        <w:t>2000</w:t>
      </w:r>
      <w:r w:rsidR="00D40F96" w:rsidRPr="00A46ADE">
        <w:t>).</w:t>
      </w:r>
    </w:p>
    <w:p w14:paraId="1734DFC4" w14:textId="3AE4B414" w:rsidR="005C56D6" w:rsidRPr="00A46ADE" w:rsidRDefault="00205CAD" w:rsidP="00AF43E1">
      <w:pPr>
        <w:pStyle w:val="ICPSQuote"/>
      </w:pPr>
      <w:r w:rsidRPr="00A46ADE">
        <w:t>“</w:t>
      </w:r>
      <w:r w:rsidR="005C56D6" w:rsidRPr="00A46ADE">
        <w:t xml:space="preserve">I thought I was healthy, but now I see that I wasn’t. I had good physical health, but I didn’t have emotional or mental health. I can see that I wasn’t healthy now. I think violence affects </w:t>
      </w:r>
      <w:r w:rsidR="005C56D6" w:rsidRPr="00A46ADE">
        <w:lastRenderedPageBreak/>
        <w:t>health a lot more than people think.</w:t>
      </w:r>
      <w:r w:rsidR="00D33291" w:rsidRPr="00A46ADE">
        <w:t xml:space="preserve"> </w:t>
      </w:r>
      <w:r w:rsidR="005C56D6" w:rsidRPr="00A46ADE">
        <w:t>People don’t think it’s a big deal, but they don’t understand that it is.</w:t>
      </w:r>
      <w:r w:rsidRPr="00A46ADE">
        <w:t>”</w:t>
      </w:r>
      <w:r w:rsidR="005C56D6" w:rsidRPr="00A46ADE">
        <w:t xml:space="preserve"> </w:t>
      </w:r>
      <w:r w:rsidR="005C56D6" w:rsidRPr="00A46ADE">
        <w:rPr>
          <w:i w:val="0"/>
        </w:rPr>
        <w:t>(</w:t>
      </w:r>
      <w:r w:rsidR="00AF43E1" w:rsidRPr="00A46ADE">
        <w:rPr>
          <w:i w:val="0"/>
        </w:rPr>
        <w:t>14</w:t>
      </w:r>
      <w:r w:rsidR="000E41CD" w:rsidRPr="00A46ADE">
        <w:rPr>
          <w:i w:val="0"/>
        </w:rPr>
        <w:t xml:space="preserve"> </w:t>
      </w:r>
      <w:r w:rsidR="00AF43E1" w:rsidRPr="00A46ADE">
        <w:rPr>
          <w:i w:val="0"/>
        </w:rPr>
        <w:t>y</w:t>
      </w:r>
      <w:r w:rsidR="000E41CD" w:rsidRPr="00A46ADE">
        <w:rPr>
          <w:i w:val="0"/>
        </w:rPr>
        <w:t>ear old girl</w:t>
      </w:r>
      <w:r w:rsidR="00AF43E1" w:rsidRPr="00A46ADE">
        <w:rPr>
          <w:i w:val="0"/>
        </w:rPr>
        <w:t>, Berman, 1999</w:t>
      </w:r>
      <w:r w:rsidR="000E41CD" w:rsidRPr="00A46ADE">
        <w:rPr>
          <w:i w:val="0"/>
        </w:rPr>
        <w:t>, p.</w:t>
      </w:r>
      <w:r w:rsidR="00985B80" w:rsidRPr="00A46ADE">
        <w:rPr>
          <w:i w:val="0"/>
        </w:rPr>
        <w:t xml:space="preserve"> </w:t>
      </w:r>
      <w:r w:rsidR="000E41CD" w:rsidRPr="00A46ADE">
        <w:rPr>
          <w:i w:val="0"/>
        </w:rPr>
        <w:t>99</w:t>
      </w:r>
      <w:r w:rsidR="00985B80" w:rsidRPr="00A46ADE">
        <w:rPr>
          <w:i w:val="0"/>
        </w:rPr>
        <w:t>)</w:t>
      </w:r>
      <w:r w:rsidR="008B2CC2" w:rsidRPr="00A46ADE">
        <w:tab/>
      </w:r>
    </w:p>
    <w:p w14:paraId="62792929" w14:textId="37E9EA73" w:rsidR="00AF43E1" w:rsidRPr="00A46ADE" w:rsidRDefault="00205CAD" w:rsidP="00AF43E1">
      <w:pPr>
        <w:pStyle w:val="ICPSQuote"/>
      </w:pPr>
      <w:r w:rsidRPr="00A46ADE">
        <w:t>“</w:t>
      </w:r>
      <w:r w:rsidR="00AF43E1" w:rsidRPr="00A46ADE">
        <w:t>There’s been instances that I didn’t feel very well. I felt really tired because emotionally I was exhausted</w:t>
      </w:r>
      <w:r w:rsidRPr="00A46ADE">
        <w:t>.”</w:t>
      </w:r>
      <w:r w:rsidR="00AF43E1" w:rsidRPr="00A46ADE">
        <w:t xml:space="preserve"> </w:t>
      </w:r>
      <w:r w:rsidR="000E41CD" w:rsidRPr="00A46ADE">
        <w:rPr>
          <w:i w:val="0"/>
        </w:rPr>
        <w:t>(</w:t>
      </w:r>
      <w:r w:rsidR="00AF43E1" w:rsidRPr="00A46ADE">
        <w:rPr>
          <w:i w:val="0"/>
        </w:rPr>
        <w:t>13</w:t>
      </w:r>
      <w:r w:rsidR="000E41CD" w:rsidRPr="00A46ADE">
        <w:rPr>
          <w:i w:val="0"/>
        </w:rPr>
        <w:t xml:space="preserve"> </w:t>
      </w:r>
      <w:r w:rsidR="00AF43E1" w:rsidRPr="00A46ADE">
        <w:rPr>
          <w:i w:val="0"/>
        </w:rPr>
        <w:t>y</w:t>
      </w:r>
      <w:r w:rsidR="000E41CD" w:rsidRPr="00A46ADE">
        <w:rPr>
          <w:i w:val="0"/>
        </w:rPr>
        <w:t xml:space="preserve">ear old boy, </w:t>
      </w:r>
      <w:r w:rsidR="00AF43E1" w:rsidRPr="00A46ADE">
        <w:rPr>
          <w:i w:val="0"/>
        </w:rPr>
        <w:t>Berman</w:t>
      </w:r>
      <w:r w:rsidR="000E41CD" w:rsidRPr="00A46ADE">
        <w:rPr>
          <w:i w:val="0"/>
        </w:rPr>
        <w:t>,</w:t>
      </w:r>
      <w:r w:rsidR="00AF43E1" w:rsidRPr="00A46ADE">
        <w:rPr>
          <w:i w:val="0"/>
        </w:rPr>
        <w:t xml:space="preserve"> 1999</w:t>
      </w:r>
      <w:r w:rsidR="000E41CD" w:rsidRPr="00A46ADE">
        <w:rPr>
          <w:i w:val="0"/>
        </w:rPr>
        <w:t>, p. 100</w:t>
      </w:r>
      <w:r w:rsidR="00AF43E1" w:rsidRPr="00A46ADE">
        <w:rPr>
          <w:i w:val="0"/>
        </w:rPr>
        <w:t>)</w:t>
      </w:r>
    </w:p>
    <w:p w14:paraId="5D2CE442" w14:textId="2E44320C" w:rsidR="00AF43E1" w:rsidRPr="00A46ADE" w:rsidRDefault="00205CAD" w:rsidP="00AF43E1">
      <w:pPr>
        <w:pStyle w:val="ICPSQuote"/>
      </w:pPr>
      <w:r w:rsidRPr="00A46ADE">
        <w:t>“</w:t>
      </w:r>
      <w:r w:rsidR="003921B9" w:rsidRPr="00A46ADE">
        <w:t>I feel really healthy when I’m not around Kenny. I feel happier. When I’m around him I always have stomach aches. I feel like when he’s around we’re all scared and we just sit around and don’t say nothing. When Kenny lived with us, I couldn’t sleep because I was scared that he’d come in and say I did something wrong.</w:t>
      </w:r>
      <w:r w:rsidRPr="00A46ADE">
        <w:t>”</w:t>
      </w:r>
      <w:r w:rsidR="003921B9" w:rsidRPr="00A46ADE">
        <w:t xml:space="preserve"> </w:t>
      </w:r>
      <w:r w:rsidR="000E41CD" w:rsidRPr="00A46ADE">
        <w:rPr>
          <w:i w:val="0"/>
        </w:rPr>
        <w:t>(</w:t>
      </w:r>
      <w:r w:rsidR="00E75B8A" w:rsidRPr="00A46ADE">
        <w:rPr>
          <w:i w:val="0"/>
        </w:rPr>
        <w:t>13</w:t>
      </w:r>
      <w:r w:rsidR="000E41CD" w:rsidRPr="00A46ADE">
        <w:rPr>
          <w:i w:val="0"/>
        </w:rPr>
        <w:t xml:space="preserve"> </w:t>
      </w:r>
      <w:r w:rsidR="00E75B8A" w:rsidRPr="00A46ADE">
        <w:rPr>
          <w:i w:val="0"/>
        </w:rPr>
        <w:t>y</w:t>
      </w:r>
      <w:r w:rsidR="000E41CD" w:rsidRPr="00A46ADE">
        <w:rPr>
          <w:i w:val="0"/>
        </w:rPr>
        <w:t xml:space="preserve">ear old girl, </w:t>
      </w:r>
      <w:r w:rsidR="00E75B8A" w:rsidRPr="00A46ADE">
        <w:rPr>
          <w:i w:val="0"/>
        </w:rPr>
        <w:t>Berman</w:t>
      </w:r>
      <w:r w:rsidR="000E41CD" w:rsidRPr="00A46ADE">
        <w:rPr>
          <w:i w:val="0"/>
        </w:rPr>
        <w:t>,</w:t>
      </w:r>
      <w:r w:rsidR="00E75B8A" w:rsidRPr="00A46ADE">
        <w:rPr>
          <w:i w:val="0"/>
        </w:rPr>
        <w:t xml:space="preserve"> 1999</w:t>
      </w:r>
      <w:r w:rsidR="000E41CD" w:rsidRPr="00A46ADE">
        <w:rPr>
          <w:i w:val="0"/>
        </w:rPr>
        <w:t>, p.</w:t>
      </w:r>
      <w:r w:rsidR="00985B80" w:rsidRPr="00A46ADE">
        <w:rPr>
          <w:i w:val="0"/>
        </w:rPr>
        <w:t xml:space="preserve"> </w:t>
      </w:r>
      <w:r w:rsidR="000E41CD" w:rsidRPr="00A46ADE">
        <w:rPr>
          <w:i w:val="0"/>
        </w:rPr>
        <w:t>101</w:t>
      </w:r>
      <w:r w:rsidR="00E75B8A" w:rsidRPr="00A46ADE">
        <w:rPr>
          <w:i w:val="0"/>
        </w:rPr>
        <w:t>)</w:t>
      </w:r>
    </w:p>
    <w:p w14:paraId="1E3D9411" w14:textId="1E0DC732" w:rsidR="009C5623" w:rsidRPr="00A46ADE" w:rsidRDefault="00522C0D" w:rsidP="002F4F70">
      <w:pPr>
        <w:pStyle w:val="ICPSNormal"/>
      </w:pPr>
      <w:r w:rsidRPr="00A46ADE">
        <w:t xml:space="preserve">It was only when </w:t>
      </w:r>
      <w:r w:rsidR="003921B9" w:rsidRPr="00A46ADE">
        <w:t>children’s</w:t>
      </w:r>
      <w:r w:rsidRPr="00A46ADE">
        <w:t xml:space="preserve"> physical safety needs and felt safety concerns were met, and </w:t>
      </w:r>
      <w:r w:rsidR="00D40F96" w:rsidRPr="00A46ADE">
        <w:t xml:space="preserve">when they received sustained </w:t>
      </w:r>
      <w:r w:rsidRPr="00A46ADE">
        <w:t>emotional support to process and cope with the</w:t>
      </w:r>
      <w:r w:rsidR="00D40F96" w:rsidRPr="00A46ADE">
        <w:t xml:space="preserve"> ongoing impacts of domestic and family violence</w:t>
      </w:r>
      <w:r w:rsidR="00D33291" w:rsidRPr="00A46ADE">
        <w:t>,</w:t>
      </w:r>
      <w:r w:rsidR="00D40F96" w:rsidRPr="00A46ADE">
        <w:t xml:space="preserve"> that they </w:t>
      </w:r>
      <w:r w:rsidRPr="00A46ADE">
        <w:t xml:space="preserve">could begin </w:t>
      </w:r>
      <w:r w:rsidR="003921B9" w:rsidRPr="00A46ADE">
        <w:t>to feel happy</w:t>
      </w:r>
      <w:r w:rsidR="005378EA" w:rsidRPr="00A46ADE">
        <w:t>,</w:t>
      </w:r>
      <w:r w:rsidR="00D40F96" w:rsidRPr="00A46ADE">
        <w:t xml:space="preserve"> well and have a b</w:t>
      </w:r>
      <w:r w:rsidR="003921B9" w:rsidRPr="00A46ADE">
        <w:t>righter outlook on their future</w:t>
      </w:r>
      <w:r w:rsidR="00D40F96" w:rsidRPr="00A46ADE">
        <w:t xml:space="preserve"> </w:t>
      </w:r>
      <w:r w:rsidR="009C5623" w:rsidRPr="00A46ADE">
        <w:t>(Berman</w:t>
      </w:r>
      <w:r w:rsidR="00117428" w:rsidRPr="00A46ADE">
        <w:t>,</w:t>
      </w:r>
      <w:r w:rsidR="009C5623" w:rsidRPr="00A46ADE">
        <w:t xml:space="preserve"> 2000</w:t>
      </w:r>
      <w:r w:rsidR="00D40F96" w:rsidRPr="00A46ADE">
        <w:t xml:space="preserve">; </w:t>
      </w:r>
      <w:r w:rsidR="00D528F0" w:rsidRPr="00A46ADE">
        <w:t>Swanston et al., 2014</w:t>
      </w:r>
      <w:r w:rsidR="009C5623" w:rsidRPr="00A46ADE">
        <w:t>)</w:t>
      </w:r>
      <w:r w:rsidR="00D40F96" w:rsidRPr="00A46ADE">
        <w:t>.</w:t>
      </w:r>
    </w:p>
    <w:p w14:paraId="3B660CB8" w14:textId="0940D0CD" w:rsidR="005378EA" w:rsidRPr="00A46ADE" w:rsidRDefault="00205CAD" w:rsidP="005378EA">
      <w:pPr>
        <w:pStyle w:val="ICPSQuote"/>
      </w:pPr>
      <w:r w:rsidRPr="00A46ADE">
        <w:t>“</w:t>
      </w:r>
      <w:r w:rsidR="005378EA" w:rsidRPr="00A46ADE">
        <w:t>I know that when I go to school and stuff everything is going to be ok and at home mum</w:t>
      </w:r>
      <w:r w:rsidR="00405C3F" w:rsidRPr="00A46ADE">
        <w:t>’</w:t>
      </w:r>
      <w:r w:rsidR="005378EA" w:rsidRPr="00A46ADE">
        <w:t>s alright, my brothers alright and I feel safer ... That I know that my dad’s not here now and I’ve got nothing to worry about anymore.</w:t>
      </w:r>
      <w:r w:rsidRPr="00A46ADE">
        <w:t>”</w:t>
      </w:r>
      <w:r w:rsidR="005378EA" w:rsidRPr="00A46ADE">
        <w:t xml:space="preserve"> </w:t>
      </w:r>
      <w:r w:rsidR="005378EA" w:rsidRPr="00A46ADE">
        <w:rPr>
          <w:i w:val="0"/>
        </w:rPr>
        <w:t>(</w:t>
      </w:r>
      <w:r w:rsidR="000E41CD" w:rsidRPr="00A46ADE">
        <w:rPr>
          <w:i w:val="0"/>
        </w:rPr>
        <w:t xml:space="preserve">8-13 year old girl, </w:t>
      </w:r>
      <w:r w:rsidR="005378EA" w:rsidRPr="00A46ADE">
        <w:rPr>
          <w:i w:val="0"/>
        </w:rPr>
        <w:t>Swanston, 2014</w:t>
      </w:r>
      <w:r w:rsidR="000E41CD" w:rsidRPr="00A46ADE">
        <w:rPr>
          <w:i w:val="0"/>
        </w:rPr>
        <w:t>, p.</w:t>
      </w:r>
      <w:r w:rsidR="00985B80" w:rsidRPr="00A46ADE">
        <w:rPr>
          <w:i w:val="0"/>
        </w:rPr>
        <w:t xml:space="preserve"> </w:t>
      </w:r>
      <w:r w:rsidR="000E41CD" w:rsidRPr="00A46ADE">
        <w:rPr>
          <w:i w:val="0"/>
        </w:rPr>
        <w:t>190</w:t>
      </w:r>
      <w:r w:rsidR="005378EA" w:rsidRPr="00A46ADE">
        <w:rPr>
          <w:i w:val="0"/>
        </w:rPr>
        <w:t>)</w:t>
      </w:r>
    </w:p>
    <w:p w14:paraId="5502BFB1" w14:textId="1697052B" w:rsidR="00FD2432" w:rsidRPr="00A46ADE" w:rsidRDefault="00205CAD" w:rsidP="00FD2432">
      <w:pPr>
        <w:pStyle w:val="ICPSQuote"/>
      </w:pPr>
      <w:r w:rsidRPr="00A46ADE">
        <w:t>“</w:t>
      </w:r>
      <w:r w:rsidR="00FD2432" w:rsidRPr="00A46ADE">
        <w:t>I feel really different. I can sleep without any fear. I can really live like any other young person in the community … Now he is not around to terrorize me I can get on with my studies.</w:t>
      </w:r>
      <w:r w:rsidRPr="00A46ADE">
        <w:t>”</w:t>
      </w:r>
      <w:r w:rsidR="00FD2432" w:rsidRPr="00A46ADE">
        <w:t xml:space="preserve"> </w:t>
      </w:r>
      <w:r w:rsidR="000E41CD" w:rsidRPr="00A46ADE">
        <w:rPr>
          <w:i w:val="0"/>
        </w:rPr>
        <w:t xml:space="preserve">(16 year </w:t>
      </w:r>
      <w:r w:rsidR="00FD2432" w:rsidRPr="00A46ADE">
        <w:rPr>
          <w:i w:val="0"/>
        </w:rPr>
        <w:t>old girl</w:t>
      </w:r>
      <w:r w:rsidR="000E41CD" w:rsidRPr="00A46ADE">
        <w:rPr>
          <w:i w:val="0"/>
        </w:rPr>
        <w:t xml:space="preserve">, </w:t>
      </w:r>
      <w:r w:rsidR="00FD2432" w:rsidRPr="00A46ADE">
        <w:rPr>
          <w:i w:val="0"/>
        </w:rPr>
        <w:t>Mullender et al</w:t>
      </w:r>
      <w:r w:rsidR="000E41CD" w:rsidRPr="00A46ADE">
        <w:rPr>
          <w:i w:val="0"/>
        </w:rPr>
        <w:t>.</w:t>
      </w:r>
      <w:r w:rsidR="00FD2432" w:rsidRPr="00A46ADE">
        <w:rPr>
          <w:i w:val="0"/>
        </w:rPr>
        <w:t>, 200</w:t>
      </w:r>
      <w:r w:rsidR="000E41CD" w:rsidRPr="00A46ADE">
        <w:rPr>
          <w:i w:val="0"/>
        </w:rPr>
        <w:t>2, p.</w:t>
      </w:r>
      <w:r w:rsidR="00985B80" w:rsidRPr="00A46ADE">
        <w:rPr>
          <w:i w:val="0"/>
        </w:rPr>
        <w:t xml:space="preserve"> </w:t>
      </w:r>
      <w:r w:rsidR="000E41CD" w:rsidRPr="00A46ADE">
        <w:rPr>
          <w:i w:val="0"/>
        </w:rPr>
        <w:t>196)</w:t>
      </w:r>
    </w:p>
    <w:p w14:paraId="6580C2C3" w14:textId="3AADFB0B" w:rsidR="00FD2432" w:rsidRPr="00A46ADE" w:rsidRDefault="00205CAD" w:rsidP="00FD2432">
      <w:pPr>
        <w:pStyle w:val="ICPSQuote"/>
        <w:rPr>
          <w:rFonts w:ascii="Arial" w:eastAsiaTheme="minorHAnsi" w:hAnsi="Arial" w:cs="Arial"/>
          <w:sz w:val="20"/>
          <w:szCs w:val="20"/>
        </w:rPr>
      </w:pPr>
      <w:r w:rsidRPr="00A46ADE">
        <w:t>“</w:t>
      </w:r>
      <w:r w:rsidR="00FD2432" w:rsidRPr="00A46ADE">
        <w:t>Some things have changed for us now. I get on better with my mum now. I can do a lot more things too … My school is better now too. I can concentrate more on work and don't have to worry about home all the time. I sleep well now I know no one is going to kill me while I am sleeping or burn the house down.</w:t>
      </w:r>
      <w:r w:rsidRPr="00A46ADE">
        <w:t>”</w:t>
      </w:r>
      <w:r w:rsidR="00FD2432" w:rsidRPr="00A46ADE">
        <w:t xml:space="preserve"> </w:t>
      </w:r>
      <w:r w:rsidR="000E41CD" w:rsidRPr="00A46ADE">
        <w:rPr>
          <w:i w:val="0"/>
        </w:rPr>
        <w:t xml:space="preserve">(8 year </w:t>
      </w:r>
      <w:r w:rsidR="00FD2432" w:rsidRPr="00A46ADE">
        <w:rPr>
          <w:i w:val="0"/>
        </w:rPr>
        <w:t>old girl</w:t>
      </w:r>
      <w:r w:rsidR="000E41CD" w:rsidRPr="00A46ADE">
        <w:rPr>
          <w:i w:val="0"/>
        </w:rPr>
        <w:t xml:space="preserve">, </w:t>
      </w:r>
      <w:r w:rsidR="00FD2432" w:rsidRPr="00A46ADE">
        <w:rPr>
          <w:i w:val="0"/>
        </w:rPr>
        <w:t>Mullender et al</w:t>
      </w:r>
      <w:r w:rsidR="000E41CD" w:rsidRPr="00A46ADE">
        <w:rPr>
          <w:i w:val="0"/>
        </w:rPr>
        <w:t>.</w:t>
      </w:r>
      <w:r w:rsidR="00FD2432" w:rsidRPr="00A46ADE">
        <w:rPr>
          <w:i w:val="0"/>
        </w:rPr>
        <w:t>, 2002</w:t>
      </w:r>
      <w:r w:rsidR="000E41CD" w:rsidRPr="00A46ADE">
        <w:rPr>
          <w:i w:val="0"/>
        </w:rPr>
        <w:t>, p.</w:t>
      </w:r>
      <w:r w:rsidR="00985B80" w:rsidRPr="00A46ADE">
        <w:rPr>
          <w:i w:val="0"/>
        </w:rPr>
        <w:t xml:space="preserve"> </w:t>
      </w:r>
      <w:r w:rsidR="000E41CD" w:rsidRPr="00A46ADE">
        <w:rPr>
          <w:i w:val="0"/>
        </w:rPr>
        <w:t>196)</w:t>
      </w:r>
    </w:p>
    <w:p w14:paraId="17BCAE66" w14:textId="77777777" w:rsidR="003666A3" w:rsidRPr="00A46ADE" w:rsidRDefault="003666A3" w:rsidP="003666A3">
      <w:pPr>
        <w:pStyle w:val="ICPSHeading4"/>
      </w:pPr>
      <w:r w:rsidRPr="00A46ADE">
        <w:t>Opportunities to talk</w:t>
      </w:r>
    </w:p>
    <w:p w14:paraId="3C7B46B0" w14:textId="6821DD5D" w:rsidR="004E6AF3" w:rsidRPr="00A46ADE" w:rsidRDefault="002421ED" w:rsidP="002F4F70">
      <w:pPr>
        <w:pStyle w:val="ICPSNormal"/>
      </w:pPr>
      <w:r w:rsidRPr="00A46ADE">
        <w:t xml:space="preserve">The silence that </w:t>
      </w:r>
      <w:r w:rsidR="00A93FE1" w:rsidRPr="00A46ADE">
        <w:t xml:space="preserve">children described as </w:t>
      </w:r>
      <w:r w:rsidRPr="00A46ADE">
        <w:t>co-exist</w:t>
      </w:r>
      <w:r w:rsidR="00A93FE1" w:rsidRPr="00A46ADE">
        <w:t>ing</w:t>
      </w:r>
      <w:r w:rsidRPr="00A46ADE">
        <w:t xml:space="preserve"> with domestic and family violence was </w:t>
      </w:r>
      <w:r w:rsidR="00A93FE1" w:rsidRPr="00A46ADE">
        <w:t>described</w:t>
      </w:r>
      <w:r w:rsidRPr="00A46ADE">
        <w:t xml:space="preserve"> </w:t>
      </w:r>
      <w:r w:rsidR="00405C3F" w:rsidRPr="00A46ADE">
        <w:t>above</w:t>
      </w:r>
      <w:r w:rsidRPr="00A46ADE">
        <w:t>. Children stressed that to overcome this culture of silence they needed adults to provide them with more opportunities to talk</w:t>
      </w:r>
      <w:r w:rsidR="008B2CC2" w:rsidRPr="00A46ADE">
        <w:t xml:space="preserve"> (Mullender</w:t>
      </w:r>
      <w:r w:rsidR="005378EA" w:rsidRPr="00A46ADE">
        <w:t xml:space="preserve"> et al.</w:t>
      </w:r>
      <w:r w:rsidR="008B2CC2" w:rsidRPr="00A46ADE">
        <w:t xml:space="preserve">, 2002). </w:t>
      </w:r>
      <w:r w:rsidRPr="00A46ADE">
        <w:t xml:space="preserve">Almost all children stated that if the opportunity was there, they would eventually talk about what was happening. For example, despite many children remaining silent, </w:t>
      </w:r>
      <w:r w:rsidR="008B2CC2" w:rsidRPr="00A46ADE">
        <w:t>McGee’s (2000) study</w:t>
      </w:r>
      <w:r w:rsidR="004E6AF3" w:rsidRPr="00A46ADE">
        <w:t xml:space="preserve"> of 54 children, </w:t>
      </w:r>
      <w:r w:rsidRPr="00A46ADE">
        <w:t xml:space="preserve">found that </w:t>
      </w:r>
      <w:r w:rsidR="004E6AF3" w:rsidRPr="00A46ADE">
        <w:t xml:space="preserve">only three </w:t>
      </w:r>
      <w:r w:rsidRPr="00A46ADE">
        <w:t xml:space="preserve">children </w:t>
      </w:r>
      <w:r w:rsidR="004E6AF3" w:rsidRPr="00A46ADE">
        <w:t>s</w:t>
      </w:r>
      <w:r w:rsidRPr="00A46ADE">
        <w:t>aid they di</w:t>
      </w:r>
      <w:r w:rsidR="00641392" w:rsidRPr="00A46ADE">
        <w:t xml:space="preserve">d not </w:t>
      </w:r>
      <w:r w:rsidR="004E6AF3" w:rsidRPr="00A46ADE">
        <w:t xml:space="preserve">want to talk about the </w:t>
      </w:r>
      <w:r w:rsidR="00641392" w:rsidRPr="00A46ADE">
        <w:t>violence</w:t>
      </w:r>
      <w:r w:rsidR="004E6AF3" w:rsidRPr="00A46ADE">
        <w:t xml:space="preserve"> in their lives</w:t>
      </w:r>
      <w:r w:rsidRPr="00A46ADE">
        <w:t>:</w:t>
      </w:r>
    </w:p>
    <w:p w14:paraId="60539A4A" w14:textId="3F84A638" w:rsidR="00C63CAF" w:rsidRPr="00A46ADE" w:rsidRDefault="00205CAD" w:rsidP="00B203B6">
      <w:pPr>
        <w:pStyle w:val="ICPSQuote"/>
      </w:pPr>
      <w:r w:rsidRPr="00A46ADE">
        <w:t>“</w:t>
      </w:r>
      <w:r w:rsidR="00C63CAF" w:rsidRPr="00A46ADE">
        <w:t xml:space="preserve">Personally, that time for me was horrible and if somebody just said it to me, ‘Is there something you want to talk about?’ I probably would have told everything. </w:t>
      </w:r>
      <w:r w:rsidR="002421ED" w:rsidRPr="00A46ADE">
        <w:t xml:space="preserve">My god, somebody </w:t>
      </w:r>
      <w:r w:rsidR="00405C3F" w:rsidRPr="00A46ADE">
        <w:t>noticed</w:t>
      </w:r>
      <w:r w:rsidRPr="00A46ADE">
        <w:t>.”</w:t>
      </w:r>
      <w:r w:rsidR="00405C3F" w:rsidRPr="00A46ADE">
        <w:t xml:space="preserve"> </w:t>
      </w:r>
      <w:r w:rsidR="00405C3F" w:rsidRPr="00A46ADE">
        <w:rPr>
          <w:i w:val="0"/>
        </w:rPr>
        <w:t>(</w:t>
      </w:r>
      <w:r w:rsidR="000E41CD" w:rsidRPr="00A46ADE">
        <w:rPr>
          <w:i w:val="0"/>
        </w:rPr>
        <w:t xml:space="preserve">girl, </w:t>
      </w:r>
      <w:r w:rsidR="00D528F0" w:rsidRPr="00A46ADE">
        <w:t>Buckley et al., 2007</w:t>
      </w:r>
      <w:r w:rsidR="000E41CD" w:rsidRPr="00A46ADE">
        <w:rPr>
          <w:i w:val="0"/>
        </w:rPr>
        <w:t>, p.</w:t>
      </w:r>
      <w:r w:rsidR="00985B80" w:rsidRPr="00A46ADE">
        <w:rPr>
          <w:i w:val="0"/>
        </w:rPr>
        <w:t xml:space="preserve"> </w:t>
      </w:r>
      <w:r w:rsidR="000E41CD" w:rsidRPr="00A46ADE">
        <w:rPr>
          <w:i w:val="0"/>
        </w:rPr>
        <w:t>304</w:t>
      </w:r>
      <w:r w:rsidR="00C63CAF" w:rsidRPr="00A46ADE">
        <w:rPr>
          <w:i w:val="0"/>
        </w:rPr>
        <w:t>)</w:t>
      </w:r>
    </w:p>
    <w:p w14:paraId="0252E63F" w14:textId="5EE98849" w:rsidR="00FD2432" w:rsidRPr="00A46ADE" w:rsidRDefault="00205CAD" w:rsidP="00FD2432">
      <w:pPr>
        <w:pStyle w:val="ICPSQuote"/>
      </w:pPr>
      <w:r w:rsidRPr="00A46ADE">
        <w:t>“</w:t>
      </w:r>
      <w:r w:rsidR="00FD2432" w:rsidRPr="00A46ADE">
        <w:t xml:space="preserve">They need someone to talk to. Because, if they were like me, sometimes I'm really sad and I need someone to talk to … [They may not be able to] speak to the mum because maybe their mum don't want to talk about it. I think they should have someone to </w:t>
      </w:r>
      <w:r w:rsidR="002421ED" w:rsidRPr="00A46ADE">
        <w:t>talk to.</w:t>
      </w:r>
      <w:r w:rsidRPr="00A46ADE">
        <w:t>”</w:t>
      </w:r>
      <w:r w:rsidR="002421ED" w:rsidRPr="00A46ADE">
        <w:t xml:space="preserve"> </w:t>
      </w:r>
      <w:r w:rsidR="000E41CD" w:rsidRPr="00A46ADE">
        <w:rPr>
          <w:i w:val="0"/>
        </w:rPr>
        <w:t xml:space="preserve">(9 year old </w:t>
      </w:r>
      <w:r w:rsidR="002421ED" w:rsidRPr="00A46ADE">
        <w:rPr>
          <w:i w:val="0"/>
        </w:rPr>
        <w:t>girl</w:t>
      </w:r>
      <w:r w:rsidR="000E41CD" w:rsidRPr="00A46ADE">
        <w:rPr>
          <w:i w:val="0"/>
        </w:rPr>
        <w:t xml:space="preserve">, </w:t>
      </w:r>
      <w:r w:rsidR="00FD2432" w:rsidRPr="00A46ADE">
        <w:rPr>
          <w:i w:val="0"/>
        </w:rPr>
        <w:t>Mullender et al</w:t>
      </w:r>
      <w:r w:rsidR="000E41CD" w:rsidRPr="00A46ADE">
        <w:rPr>
          <w:i w:val="0"/>
        </w:rPr>
        <w:t>.</w:t>
      </w:r>
      <w:r w:rsidR="00FD2432" w:rsidRPr="00A46ADE">
        <w:rPr>
          <w:i w:val="0"/>
        </w:rPr>
        <w:t>, 2002</w:t>
      </w:r>
      <w:r w:rsidR="000E41CD" w:rsidRPr="00A46ADE">
        <w:rPr>
          <w:i w:val="0"/>
        </w:rPr>
        <w:t>, p.</w:t>
      </w:r>
      <w:r w:rsidR="00985B80" w:rsidRPr="00A46ADE">
        <w:rPr>
          <w:i w:val="0"/>
        </w:rPr>
        <w:t xml:space="preserve"> </w:t>
      </w:r>
      <w:r w:rsidR="000E41CD" w:rsidRPr="00A46ADE">
        <w:rPr>
          <w:i w:val="0"/>
        </w:rPr>
        <w:t>107)</w:t>
      </w:r>
    </w:p>
    <w:p w14:paraId="4157BECD" w14:textId="321827BD" w:rsidR="00CB0718" w:rsidRPr="00A46ADE" w:rsidRDefault="002421ED" w:rsidP="002F4F70">
      <w:pPr>
        <w:pStyle w:val="ICPSNormal"/>
      </w:pPr>
      <w:r w:rsidRPr="00A46ADE">
        <w:t xml:space="preserve">Children </w:t>
      </w:r>
      <w:r w:rsidR="00A93FE1" w:rsidRPr="00A46ADE">
        <w:t xml:space="preserve">and researchers </w:t>
      </w:r>
      <w:r w:rsidRPr="00A46ADE">
        <w:t>stressed that</w:t>
      </w:r>
      <w:r w:rsidR="004E6AF3" w:rsidRPr="00A46ADE">
        <w:t xml:space="preserve"> the opportunities provide</w:t>
      </w:r>
      <w:r w:rsidR="00405C3F" w:rsidRPr="00A46ADE">
        <w:t>d</w:t>
      </w:r>
      <w:r w:rsidR="004E6AF3" w:rsidRPr="00A46ADE">
        <w:t xml:space="preserve"> to </w:t>
      </w:r>
      <w:r w:rsidR="00A93FE1" w:rsidRPr="00A46ADE">
        <w:t>them</w:t>
      </w:r>
      <w:r w:rsidR="004E6AF3" w:rsidRPr="00A46ADE">
        <w:t xml:space="preserve"> need to be sensitive to their </w:t>
      </w:r>
      <w:r w:rsidR="00405C3F" w:rsidRPr="00A46ADE">
        <w:t xml:space="preserve">individual </w:t>
      </w:r>
      <w:r w:rsidR="004E6AF3" w:rsidRPr="00A46ADE">
        <w:t xml:space="preserve">needs and circumstances and </w:t>
      </w:r>
      <w:r w:rsidR="00A93FE1" w:rsidRPr="00A46ADE">
        <w:t xml:space="preserve">also </w:t>
      </w:r>
      <w:r w:rsidR="00405C3F" w:rsidRPr="00A46ADE">
        <w:t xml:space="preserve">to be </w:t>
      </w:r>
      <w:r w:rsidR="00A93FE1" w:rsidRPr="00A46ADE">
        <w:t xml:space="preserve">aware of </w:t>
      </w:r>
      <w:r w:rsidR="004E6AF3" w:rsidRPr="00A46ADE">
        <w:t>the reasons why children may be reluctant to</w:t>
      </w:r>
      <w:r w:rsidR="00B01DC8" w:rsidRPr="00A46ADE">
        <w:t xml:space="preserve"> share their experiences (</w:t>
      </w:r>
      <w:r w:rsidR="00D528F0" w:rsidRPr="00A46ADE">
        <w:t>Buckley et al., 2007</w:t>
      </w:r>
      <w:r w:rsidR="004E6AF3" w:rsidRPr="00A46ADE">
        <w:t>)</w:t>
      </w:r>
      <w:r w:rsidR="00302BA6" w:rsidRPr="00A46ADE">
        <w:t xml:space="preserve">. </w:t>
      </w:r>
      <w:r w:rsidR="00CB0718" w:rsidRPr="00A46ADE">
        <w:t>Having a number of options and opportunities available so that children could choose when and to whom they speak was preferable (</w:t>
      </w:r>
      <w:r w:rsidR="00D528F0" w:rsidRPr="00A46ADE">
        <w:t>Bowyer et al., 2015</w:t>
      </w:r>
      <w:r w:rsidR="00517C29" w:rsidRPr="00A46ADE">
        <w:t xml:space="preserve">; </w:t>
      </w:r>
      <w:r w:rsidR="00D528F0" w:rsidRPr="00A46ADE">
        <w:t>Swanston et al., 2014</w:t>
      </w:r>
      <w:r w:rsidR="00CB0718" w:rsidRPr="00A46ADE">
        <w:t xml:space="preserve">). </w:t>
      </w:r>
    </w:p>
    <w:p w14:paraId="5E3F95FD" w14:textId="77777777" w:rsidR="00CB0718" w:rsidRPr="00A46ADE" w:rsidRDefault="00CB0718" w:rsidP="002F4F70">
      <w:pPr>
        <w:pStyle w:val="ICPSNormal"/>
      </w:pPr>
      <w:r w:rsidRPr="00A46ADE">
        <w:lastRenderedPageBreak/>
        <w:t>M</w:t>
      </w:r>
      <w:r w:rsidR="00302BA6" w:rsidRPr="00A46ADE">
        <w:t xml:space="preserve">any children preferred to talk to friends and particularly benefited from talking with peers who had experienced similar issues. </w:t>
      </w:r>
    </w:p>
    <w:p w14:paraId="486A01BF" w14:textId="401E3F79" w:rsidR="00517C29" w:rsidRPr="00A46ADE" w:rsidRDefault="00205CAD" w:rsidP="00B203B6">
      <w:pPr>
        <w:pStyle w:val="ICPSQuote"/>
      </w:pPr>
      <w:r w:rsidRPr="00A46ADE">
        <w:t>“</w:t>
      </w:r>
      <w:r w:rsidR="00517C29" w:rsidRPr="00A46ADE">
        <w:t>I think because adults think differently to children so it’s easier for children to talk to people like friends or maybe cousins or brothers and sisters, but hard to talk to adults because their minds are different in away.</w:t>
      </w:r>
      <w:r w:rsidRPr="00A46ADE">
        <w:t>”</w:t>
      </w:r>
      <w:r w:rsidR="00517C29" w:rsidRPr="00A46ADE">
        <w:t xml:space="preserve"> </w:t>
      </w:r>
      <w:r w:rsidR="000E41CD" w:rsidRPr="00A46ADE">
        <w:rPr>
          <w:i w:val="0"/>
        </w:rPr>
        <w:t>(12 year old girl, McGee, 2000, p.</w:t>
      </w:r>
      <w:r w:rsidR="00985B80" w:rsidRPr="00A46ADE">
        <w:rPr>
          <w:i w:val="0"/>
        </w:rPr>
        <w:t xml:space="preserve"> </w:t>
      </w:r>
      <w:r w:rsidR="000E41CD" w:rsidRPr="00A46ADE">
        <w:rPr>
          <w:i w:val="0"/>
        </w:rPr>
        <w:t>203)</w:t>
      </w:r>
    </w:p>
    <w:p w14:paraId="7E8CFB4F" w14:textId="5DD8F9E5" w:rsidR="00544230" w:rsidRPr="00A46ADE" w:rsidRDefault="00302BA6" w:rsidP="002F4F70">
      <w:pPr>
        <w:pStyle w:val="ICPSNormal"/>
      </w:pPr>
      <w:r w:rsidRPr="00A46ADE">
        <w:t xml:space="preserve">Others wanted opportunities and assistance to talk to adults, including their mothers, about their experiences and </w:t>
      </w:r>
      <w:r w:rsidR="00405C3F" w:rsidRPr="00A46ADE">
        <w:t>what they needed</w:t>
      </w:r>
      <w:r w:rsidRPr="00A46ADE">
        <w:t xml:space="preserve">. </w:t>
      </w:r>
      <w:r w:rsidR="00544230" w:rsidRPr="00A46ADE">
        <w:t xml:space="preserve">These conversations were often difficult for children and for this to occur, children often </w:t>
      </w:r>
      <w:r w:rsidR="00405C3F" w:rsidRPr="00A46ADE">
        <w:t xml:space="preserve">required </w:t>
      </w:r>
      <w:r w:rsidR="00544230" w:rsidRPr="00A46ADE">
        <w:t>skills, support and assistance to discuss their experiences and express their emotions (</w:t>
      </w:r>
      <w:r w:rsidR="00117428" w:rsidRPr="00A46ADE">
        <w:t>Georgsson</w:t>
      </w:r>
      <w:r w:rsidR="00D67F17" w:rsidRPr="00A46ADE">
        <w:t xml:space="preserve"> et al., </w:t>
      </w:r>
      <w:r w:rsidR="00117428" w:rsidRPr="00A46ADE">
        <w:t>2011</w:t>
      </w:r>
      <w:r w:rsidR="00544230" w:rsidRPr="00A46ADE">
        <w:t xml:space="preserve">; Georgson Staf </w:t>
      </w:r>
      <w:r w:rsidR="00A93FE1" w:rsidRPr="00A46ADE">
        <w:t xml:space="preserve">&amp; Almqvist, </w:t>
      </w:r>
      <w:r w:rsidR="00544230" w:rsidRPr="00A46ADE">
        <w:t xml:space="preserve">2015; </w:t>
      </w:r>
      <w:r w:rsidR="00D528F0" w:rsidRPr="00A46ADE">
        <w:t>Fotheringham et al., 2013</w:t>
      </w:r>
      <w:r w:rsidR="00517C29" w:rsidRPr="00A46ADE">
        <w:t>; Humphreys et al</w:t>
      </w:r>
      <w:r w:rsidR="00057161" w:rsidRPr="00A46ADE">
        <w:t>.</w:t>
      </w:r>
      <w:r w:rsidR="00517C29" w:rsidRPr="00A46ADE">
        <w:t>, 2006</w:t>
      </w:r>
      <w:r w:rsidR="00544230" w:rsidRPr="00A46ADE">
        <w:t xml:space="preserve">). </w:t>
      </w:r>
    </w:p>
    <w:p w14:paraId="0191F1D3" w14:textId="6375CE76" w:rsidR="00647ADF" w:rsidRPr="00A46ADE" w:rsidRDefault="00205CAD" w:rsidP="00B203B6">
      <w:pPr>
        <w:pStyle w:val="ICPSQuote"/>
      </w:pPr>
      <w:r w:rsidRPr="00A46ADE">
        <w:t>“</w:t>
      </w:r>
      <w:r w:rsidR="00647ADF" w:rsidRPr="00A46ADE">
        <w:t>I didn’t used to talk to Mum that much .. ..That wasn’t so good. This woman at the refuge helped me and Mum to talk more. Now, when I get upset, Mum and I sit down and talk about what’s happened</w:t>
      </w:r>
      <w:r w:rsidRPr="00A46ADE">
        <w:t>.”</w:t>
      </w:r>
      <w:r w:rsidR="00647ADF" w:rsidRPr="00A46ADE">
        <w:t xml:space="preserve"> </w:t>
      </w:r>
      <w:r w:rsidR="000E41CD" w:rsidRPr="00A46ADE">
        <w:rPr>
          <w:i w:val="0"/>
        </w:rPr>
        <w:t>(</w:t>
      </w:r>
      <w:r w:rsidR="00647ADF" w:rsidRPr="00A46ADE">
        <w:rPr>
          <w:i w:val="0"/>
        </w:rPr>
        <w:t>12</w:t>
      </w:r>
      <w:r w:rsidR="000E41CD" w:rsidRPr="00A46ADE">
        <w:rPr>
          <w:i w:val="0"/>
        </w:rPr>
        <w:t xml:space="preserve"> year old girl, </w:t>
      </w:r>
      <w:r w:rsidR="00647ADF" w:rsidRPr="00A46ADE">
        <w:rPr>
          <w:i w:val="0"/>
        </w:rPr>
        <w:t>Katz</w:t>
      </w:r>
      <w:r w:rsidR="000E41CD" w:rsidRPr="00A46ADE">
        <w:rPr>
          <w:i w:val="0"/>
        </w:rPr>
        <w:t>,</w:t>
      </w:r>
      <w:r w:rsidR="00647ADF" w:rsidRPr="00A46ADE">
        <w:rPr>
          <w:i w:val="0"/>
        </w:rPr>
        <w:t xml:space="preserve"> 2015</w:t>
      </w:r>
      <w:r w:rsidR="000E41CD" w:rsidRPr="00A46ADE">
        <w:rPr>
          <w:i w:val="0"/>
        </w:rPr>
        <w:t>, p.</w:t>
      </w:r>
      <w:r w:rsidR="00985B80" w:rsidRPr="00A46ADE">
        <w:rPr>
          <w:i w:val="0"/>
        </w:rPr>
        <w:t xml:space="preserve"> </w:t>
      </w:r>
      <w:r w:rsidR="000E41CD" w:rsidRPr="00A46ADE">
        <w:rPr>
          <w:i w:val="0"/>
        </w:rPr>
        <w:t>161)</w:t>
      </w:r>
    </w:p>
    <w:p w14:paraId="56F6E353" w14:textId="77777777" w:rsidR="003666A3" w:rsidRPr="00A46ADE" w:rsidRDefault="003666A3" w:rsidP="003666A3">
      <w:pPr>
        <w:pStyle w:val="ICPSHeading4"/>
      </w:pPr>
      <w:r w:rsidRPr="00A46ADE">
        <w:t>To be listened to and taken seriously</w:t>
      </w:r>
    </w:p>
    <w:p w14:paraId="587BBF6B" w14:textId="397E65FA" w:rsidR="004318A0" w:rsidRPr="00A46ADE" w:rsidRDefault="005F265B" w:rsidP="002F4F70">
      <w:pPr>
        <w:pStyle w:val="ICPSNormal"/>
      </w:pPr>
      <w:r w:rsidRPr="00A46ADE">
        <w:t>The</w:t>
      </w:r>
      <w:r w:rsidR="00524521" w:rsidRPr="00A46ADE">
        <w:t xml:space="preserve"> findings of this</w:t>
      </w:r>
      <w:r w:rsidRPr="00A46ADE">
        <w:t xml:space="preserve"> meta-synthesis </w:t>
      </w:r>
      <w:r w:rsidR="00A93FE1" w:rsidRPr="00A46ADE">
        <w:t>highlight the importance</w:t>
      </w:r>
      <w:r w:rsidRPr="00A46ADE">
        <w:t xml:space="preserve"> of providing opportunities for children to talk, </w:t>
      </w:r>
      <w:r w:rsidR="00524521" w:rsidRPr="00A46ADE">
        <w:t xml:space="preserve">and also stress </w:t>
      </w:r>
      <w:r w:rsidR="00A93FE1" w:rsidRPr="00A46ADE">
        <w:t xml:space="preserve">that </w:t>
      </w:r>
      <w:r w:rsidRPr="00A46ADE">
        <w:t xml:space="preserve">adults (in particular) </w:t>
      </w:r>
      <w:r w:rsidR="00A93FE1" w:rsidRPr="00A46ADE">
        <w:t xml:space="preserve">need </w:t>
      </w:r>
      <w:r w:rsidRPr="00A46ADE">
        <w:t>to liste</w:t>
      </w:r>
      <w:r w:rsidR="00A93FE1" w:rsidRPr="00A46ADE">
        <w:t>n carefully to what children have</w:t>
      </w:r>
      <w:r w:rsidRPr="00A46ADE">
        <w:t xml:space="preserve"> to say and take their concerns and feelings seriously. Children often felt let down by the responses they received from professionals (Richardson</w:t>
      </w:r>
      <w:r w:rsidR="00A93FE1" w:rsidRPr="00A46ADE">
        <w:t>-Foster et al., 2012</w:t>
      </w:r>
      <w:r w:rsidRPr="00A46ADE">
        <w:t xml:space="preserve">). </w:t>
      </w:r>
      <w:r w:rsidR="00A93FE1" w:rsidRPr="00A46ADE">
        <w:t xml:space="preserve">This important step in responding to children emerged as being </w:t>
      </w:r>
      <w:r w:rsidR="000B1988" w:rsidRPr="00A46ADE">
        <w:t xml:space="preserve">crucial </w:t>
      </w:r>
      <w:r w:rsidR="00A93FE1" w:rsidRPr="00A46ADE">
        <w:t xml:space="preserve">to </w:t>
      </w:r>
      <w:r w:rsidR="000B1988" w:rsidRPr="00A46ADE">
        <w:t>children’s ability to cope with domestic and family violence (Mullender</w:t>
      </w:r>
      <w:r w:rsidR="00A93FE1" w:rsidRPr="00A46ADE">
        <w:t xml:space="preserve"> et al., 2002) and was particularly important in relation to </w:t>
      </w:r>
      <w:r w:rsidRPr="00A46ADE">
        <w:t>practical matters such as</w:t>
      </w:r>
      <w:r w:rsidR="00135A92" w:rsidRPr="00A46ADE">
        <w:t xml:space="preserve"> their</w:t>
      </w:r>
      <w:r w:rsidRPr="00A46ADE">
        <w:t xml:space="preserve"> living arrangements </w:t>
      </w:r>
      <w:r w:rsidR="00DB435E" w:rsidRPr="00A46ADE">
        <w:t>and safety plans</w:t>
      </w:r>
      <w:r w:rsidR="00A93FE1" w:rsidRPr="00A46ADE">
        <w:t xml:space="preserve"> (Bags</w:t>
      </w:r>
      <w:r w:rsidR="00057161" w:rsidRPr="00A46ADE">
        <w:t>haw</w:t>
      </w:r>
      <w:r w:rsidR="00A93FE1" w:rsidRPr="00A46ADE">
        <w:t xml:space="preserve">, 2007; </w:t>
      </w:r>
      <w:r w:rsidR="00D528F0" w:rsidRPr="00A46ADE">
        <w:t>Fotheringham et al., 2013</w:t>
      </w:r>
      <w:r w:rsidR="00830C55" w:rsidRPr="00A46ADE">
        <w:t>)</w:t>
      </w:r>
      <w:r w:rsidR="00985B80" w:rsidRPr="00A46ADE">
        <w:t>.</w:t>
      </w:r>
      <w:r w:rsidRPr="00A46ADE">
        <w:t xml:space="preserve"> </w:t>
      </w:r>
    </w:p>
    <w:p w14:paraId="1E6B5021" w14:textId="411AEAE2" w:rsidR="004318A0" w:rsidRPr="00A46ADE" w:rsidRDefault="00205CAD" w:rsidP="00B203B6">
      <w:pPr>
        <w:pStyle w:val="ICPSQuote"/>
      </w:pPr>
      <w:r w:rsidRPr="00A46ADE">
        <w:t>“</w:t>
      </w:r>
      <w:r w:rsidR="00C31E27" w:rsidRPr="00A46ADE">
        <w:t>Y</w:t>
      </w:r>
      <w:r w:rsidR="004318A0" w:rsidRPr="00A46ADE">
        <w:t>eah they really should listen more to the kids. Listen more to the kids and teenagers because, because… what’s it called, you… Because the parents they, they are what causes the problems, it’s them who makes the kids have problems. So I really think that they should listen to us and what we say, what’s right or wrong. So they will know everything. Because it’s really important.</w:t>
      </w:r>
      <w:r w:rsidRPr="00A46ADE">
        <w:t>”</w:t>
      </w:r>
      <w:r w:rsidR="004318A0" w:rsidRPr="00A46ADE">
        <w:t xml:space="preserve"> </w:t>
      </w:r>
      <w:r w:rsidR="000E41CD" w:rsidRPr="00A46ADE">
        <w:rPr>
          <w:i w:val="0"/>
        </w:rPr>
        <w:t>(11 year</w:t>
      </w:r>
      <w:r w:rsidR="004318A0" w:rsidRPr="00A46ADE">
        <w:rPr>
          <w:i w:val="0"/>
        </w:rPr>
        <w:t xml:space="preserve"> old</w:t>
      </w:r>
      <w:r w:rsidR="000E41CD" w:rsidRPr="00A46ADE">
        <w:rPr>
          <w:i w:val="0"/>
        </w:rPr>
        <w:t xml:space="preserve"> girl, </w:t>
      </w:r>
      <w:r w:rsidR="004318A0" w:rsidRPr="00A46ADE">
        <w:rPr>
          <w:i w:val="0"/>
        </w:rPr>
        <w:t xml:space="preserve">Georgsson Staf </w:t>
      </w:r>
      <w:r w:rsidR="00A93FE1" w:rsidRPr="00A46ADE">
        <w:rPr>
          <w:i w:val="0"/>
        </w:rPr>
        <w:t xml:space="preserve">&amp; Almqvist, </w:t>
      </w:r>
      <w:r w:rsidR="004318A0" w:rsidRPr="00A46ADE">
        <w:rPr>
          <w:i w:val="0"/>
        </w:rPr>
        <w:t>2015</w:t>
      </w:r>
      <w:r w:rsidR="000E41CD" w:rsidRPr="00A46ADE">
        <w:rPr>
          <w:i w:val="0"/>
        </w:rPr>
        <w:t>, p.</w:t>
      </w:r>
      <w:r w:rsidR="00985B80" w:rsidRPr="00A46ADE">
        <w:rPr>
          <w:i w:val="0"/>
        </w:rPr>
        <w:t xml:space="preserve"> </w:t>
      </w:r>
      <w:r w:rsidR="000E41CD" w:rsidRPr="00A46ADE">
        <w:rPr>
          <w:i w:val="0"/>
        </w:rPr>
        <w:t>158)</w:t>
      </w:r>
    </w:p>
    <w:p w14:paraId="15EDB6D1" w14:textId="77777777" w:rsidR="003666A3" w:rsidRPr="00A46ADE" w:rsidRDefault="003666A3" w:rsidP="003666A3">
      <w:pPr>
        <w:pStyle w:val="ICPSHeading4"/>
      </w:pPr>
      <w:r w:rsidRPr="00A46ADE">
        <w:t>To be informed, included and empowered</w:t>
      </w:r>
    </w:p>
    <w:p w14:paraId="5B8B2593" w14:textId="49011BE8" w:rsidR="00C83526" w:rsidRPr="00A46ADE" w:rsidRDefault="00C83526" w:rsidP="002F4F70">
      <w:pPr>
        <w:pStyle w:val="ICPSNormal"/>
      </w:pPr>
      <w:r w:rsidRPr="00A46ADE">
        <w:t>The meta-synthesis established that children are actively involved in their families and the violence which is perpetrated within them (Hague</w:t>
      </w:r>
      <w:r w:rsidR="00A93FE1" w:rsidRPr="00A46ADE">
        <w:t xml:space="preserve"> et al., 2002</w:t>
      </w:r>
      <w:r w:rsidRPr="00A46ADE">
        <w:t>; Mullender</w:t>
      </w:r>
      <w:r w:rsidR="00A93FE1" w:rsidRPr="00A46ADE">
        <w:t xml:space="preserve"> et al.,</w:t>
      </w:r>
      <w:r w:rsidRPr="00A46ADE">
        <w:t xml:space="preserve"> 1998). Children wanted this often overlooked fact to be acknowledged, particularly by the professionals who became involved in their lives. </w:t>
      </w:r>
      <w:r w:rsidR="00830C55" w:rsidRPr="00A46ADE">
        <w:t xml:space="preserve">Children </w:t>
      </w:r>
      <w:r w:rsidR="00A93FE1" w:rsidRPr="00A46ADE">
        <w:t xml:space="preserve">did not just want their own views to be heard and responded to, they wanted to be informed and included in </w:t>
      </w:r>
      <w:r w:rsidR="007A0462" w:rsidRPr="00A46ADE">
        <w:t>finding solutions and important decision-making and planning aimed at</w:t>
      </w:r>
      <w:r w:rsidR="00A93FE1" w:rsidRPr="00A46ADE">
        <w:t xml:space="preserve"> protect</w:t>
      </w:r>
      <w:r w:rsidR="007A0462" w:rsidRPr="00A46ADE">
        <w:t>ing</w:t>
      </w:r>
      <w:r w:rsidR="00A93FE1" w:rsidRPr="00A46ADE">
        <w:t xml:space="preserve"> and support</w:t>
      </w:r>
      <w:r w:rsidR="007A0462" w:rsidRPr="00A46ADE">
        <w:t>ing</w:t>
      </w:r>
      <w:r w:rsidR="00A93FE1" w:rsidRPr="00A46ADE">
        <w:t xml:space="preserve"> their families: </w:t>
      </w:r>
    </w:p>
    <w:p w14:paraId="5A096293" w14:textId="40B1A962" w:rsidR="007A0462" w:rsidRPr="00A46ADE" w:rsidRDefault="00205CAD" w:rsidP="007A0462">
      <w:pPr>
        <w:pStyle w:val="ICPSQuote"/>
      </w:pPr>
      <w:r w:rsidRPr="00A46ADE">
        <w:t>“</w:t>
      </w:r>
      <w:r w:rsidR="007A0462" w:rsidRPr="00A46ADE">
        <w:t>We could help, we know what is going on and we could help. It would be better if they let us help.</w:t>
      </w:r>
      <w:r w:rsidRPr="00A46ADE">
        <w:t>”</w:t>
      </w:r>
      <w:r w:rsidR="007A0462" w:rsidRPr="00A46ADE">
        <w:t xml:space="preserve"> </w:t>
      </w:r>
      <w:r w:rsidR="000E41CD" w:rsidRPr="00A46ADE">
        <w:rPr>
          <w:i w:val="0"/>
        </w:rPr>
        <w:t xml:space="preserve">(12 year </w:t>
      </w:r>
      <w:r w:rsidR="007A0462" w:rsidRPr="00A46ADE">
        <w:rPr>
          <w:i w:val="0"/>
        </w:rPr>
        <w:t>old girl</w:t>
      </w:r>
      <w:r w:rsidR="000E41CD" w:rsidRPr="00A46ADE">
        <w:rPr>
          <w:i w:val="0"/>
        </w:rPr>
        <w:t xml:space="preserve">, </w:t>
      </w:r>
      <w:r w:rsidR="007A0462" w:rsidRPr="00A46ADE">
        <w:rPr>
          <w:i w:val="0"/>
        </w:rPr>
        <w:t>Mullender et al., 2002</w:t>
      </w:r>
      <w:r w:rsidR="000E41CD" w:rsidRPr="00A46ADE">
        <w:rPr>
          <w:i w:val="0"/>
        </w:rPr>
        <w:t>, p.</w:t>
      </w:r>
      <w:r w:rsidR="00985B80" w:rsidRPr="00A46ADE">
        <w:rPr>
          <w:i w:val="0"/>
        </w:rPr>
        <w:t xml:space="preserve"> </w:t>
      </w:r>
      <w:r w:rsidR="000E41CD" w:rsidRPr="00A46ADE">
        <w:rPr>
          <w:i w:val="0"/>
        </w:rPr>
        <w:t>123)</w:t>
      </w:r>
    </w:p>
    <w:p w14:paraId="35177A7E" w14:textId="7ABBE0CD" w:rsidR="00911B34" w:rsidRPr="00A46ADE" w:rsidRDefault="00205CAD" w:rsidP="00B203B6">
      <w:pPr>
        <w:pStyle w:val="ICPSQuote"/>
      </w:pPr>
      <w:r w:rsidRPr="00A46ADE">
        <w:t>“</w:t>
      </w:r>
      <w:r w:rsidR="00911B34" w:rsidRPr="00A46ADE">
        <w:t>She didn’t really have a big chat. I really</w:t>
      </w:r>
      <w:r w:rsidR="00A93FE1" w:rsidRPr="00A46ADE">
        <w:t xml:space="preserve"> </w:t>
      </w:r>
      <w:r w:rsidR="00911B34" w:rsidRPr="00A46ADE">
        <w:t>wanted to know</w:t>
      </w:r>
      <w:r w:rsidR="00A93FE1" w:rsidRPr="00A46ADE">
        <w:t xml:space="preserve"> </w:t>
      </w:r>
      <w:r w:rsidR="00911B34" w:rsidRPr="00A46ADE">
        <w:t>what</w:t>
      </w:r>
      <w:r w:rsidR="00A93FE1" w:rsidRPr="00A46ADE">
        <w:t xml:space="preserve"> </w:t>
      </w:r>
      <w:r w:rsidR="00911B34" w:rsidRPr="00A46ADE">
        <w:t>was going on. Because some things I didn’t understand and what’s gonna happen next, and I really wanted to know, but she wouldn’t tell me. She told me so</w:t>
      </w:r>
      <w:r w:rsidR="00A93FE1" w:rsidRPr="00A46ADE">
        <w:t>me things.</w:t>
      </w:r>
      <w:r w:rsidRPr="00A46ADE">
        <w:t>”</w:t>
      </w:r>
      <w:r w:rsidR="00A93FE1" w:rsidRPr="00A46ADE">
        <w:t xml:space="preserve"> </w:t>
      </w:r>
      <w:r w:rsidR="000E41CD" w:rsidRPr="00A46ADE">
        <w:rPr>
          <w:i w:val="0"/>
        </w:rPr>
        <w:t>(</w:t>
      </w:r>
      <w:r w:rsidR="00A93FE1" w:rsidRPr="00A46ADE">
        <w:rPr>
          <w:i w:val="0"/>
        </w:rPr>
        <w:t>8</w:t>
      </w:r>
      <w:r w:rsidR="000E41CD" w:rsidRPr="00A46ADE">
        <w:rPr>
          <w:i w:val="0"/>
        </w:rPr>
        <w:t xml:space="preserve"> year old girl, </w:t>
      </w:r>
      <w:r w:rsidR="00A93FE1" w:rsidRPr="00A46ADE">
        <w:rPr>
          <w:i w:val="0"/>
        </w:rPr>
        <w:t>McGe</w:t>
      </w:r>
      <w:r w:rsidR="00830C55" w:rsidRPr="00A46ADE">
        <w:rPr>
          <w:i w:val="0"/>
        </w:rPr>
        <w:t>e</w:t>
      </w:r>
      <w:r w:rsidR="00A93FE1" w:rsidRPr="00A46ADE">
        <w:rPr>
          <w:i w:val="0"/>
        </w:rPr>
        <w:t>, 2000</w:t>
      </w:r>
      <w:r w:rsidR="000E41CD" w:rsidRPr="00A46ADE">
        <w:rPr>
          <w:i w:val="0"/>
        </w:rPr>
        <w:t>, p.</w:t>
      </w:r>
      <w:r w:rsidR="00985B80" w:rsidRPr="00A46ADE">
        <w:rPr>
          <w:i w:val="0"/>
        </w:rPr>
        <w:t xml:space="preserve"> </w:t>
      </w:r>
      <w:r w:rsidR="000E41CD" w:rsidRPr="00A46ADE">
        <w:rPr>
          <w:i w:val="0"/>
        </w:rPr>
        <w:t>199)</w:t>
      </w:r>
    </w:p>
    <w:p w14:paraId="35C2F3A6" w14:textId="14AC0E43" w:rsidR="007A0462" w:rsidRPr="00A46ADE" w:rsidRDefault="00205CAD" w:rsidP="007A0462">
      <w:pPr>
        <w:pStyle w:val="ICPSQuote"/>
      </w:pPr>
      <w:r w:rsidRPr="00A46ADE">
        <w:t>“</w:t>
      </w:r>
      <w:r w:rsidR="007A0462" w:rsidRPr="00A46ADE">
        <w:t>Grown-ups think they should hide it and shouldn't tell us, but we want to know. We want to be involved and we want our mums to talk with us about what they are going to do – we could help make decisions.</w:t>
      </w:r>
      <w:r w:rsidRPr="00A46ADE">
        <w:t>”</w:t>
      </w:r>
      <w:r w:rsidR="007A0462" w:rsidRPr="00A46ADE">
        <w:t xml:space="preserve"> </w:t>
      </w:r>
      <w:r w:rsidR="007A0462" w:rsidRPr="00A46ADE">
        <w:rPr>
          <w:i w:val="0"/>
        </w:rPr>
        <w:t>(Group interview</w:t>
      </w:r>
      <w:r w:rsidR="000E41CD" w:rsidRPr="00A46ADE">
        <w:rPr>
          <w:i w:val="0"/>
        </w:rPr>
        <w:t>,</w:t>
      </w:r>
      <w:r w:rsidR="007A0462" w:rsidRPr="00A46ADE">
        <w:rPr>
          <w:i w:val="0"/>
        </w:rPr>
        <w:t xml:space="preserve"> Mullender et al., 2002</w:t>
      </w:r>
      <w:r w:rsidR="000E41CD" w:rsidRPr="00A46ADE">
        <w:rPr>
          <w:i w:val="0"/>
        </w:rPr>
        <w:t>, p.</w:t>
      </w:r>
      <w:r w:rsidR="00985B80" w:rsidRPr="00A46ADE">
        <w:rPr>
          <w:i w:val="0"/>
        </w:rPr>
        <w:t xml:space="preserve"> </w:t>
      </w:r>
      <w:r w:rsidR="000E41CD" w:rsidRPr="00A46ADE">
        <w:rPr>
          <w:i w:val="0"/>
        </w:rPr>
        <w:t>129)</w:t>
      </w:r>
    </w:p>
    <w:p w14:paraId="1309F1C9" w14:textId="47699E04" w:rsidR="00FB1CA7" w:rsidRPr="00A46ADE" w:rsidRDefault="00C83526" w:rsidP="002F4F70">
      <w:pPr>
        <w:pStyle w:val="ICPSNormal"/>
      </w:pPr>
      <w:r w:rsidRPr="00A46ADE">
        <w:lastRenderedPageBreak/>
        <w:t xml:space="preserve">When they were excluded from receiving </w:t>
      </w:r>
      <w:r w:rsidR="003727AC" w:rsidRPr="00A46ADE">
        <w:t>important information, decision-making, safety planning and provision of suppo</w:t>
      </w:r>
      <w:r w:rsidR="008C22A2" w:rsidRPr="00A46ADE">
        <w:t>rt, c</w:t>
      </w:r>
      <w:r w:rsidR="003727AC" w:rsidRPr="00A46ADE">
        <w:t xml:space="preserve">hildren’s felt and very real needs often remain neglected and they </w:t>
      </w:r>
      <w:r w:rsidR="00524521" w:rsidRPr="00A46ADE">
        <w:t>we</w:t>
      </w:r>
      <w:r w:rsidR="003727AC" w:rsidRPr="00A46ADE">
        <w:t xml:space="preserve">re left feeling misunderstood, isolated and alone. </w:t>
      </w:r>
    </w:p>
    <w:p w14:paraId="7F8D749F" w14:textId="27ABE87F" w:rsidR="00FB1CA7" w:rsidRPr="00A46ADE" w:rsidRDefault="00205CAD" w:rsidP="002C6552">
      <w:pPr>
        <w:pStyle w:val="ICPSQuote"/>
      </w:pPr>
      <w:r w:rsidRPr="00A46ADE">
        <w:t>“</w:t>
      </w:r>
      <w:r w:rsidR="00FB1CA7" w:rsidRPr="00A46ADE">
        <w:t>I don’t think I had any security, any knowledge of what was going on. I needed to be told everything. I didn’t realise that there</w:t>
      </w:r>
      <w:r w:rsidR="002C6552" w:rsidRPr="00A46ADE">
        <w:t xml:space="preserve"> </w:t>
      </w:r>
      <w:r w:rsidR="00FB1CA7" w:rsidRPr="00A46ADE">
        <w:t>was a chance that I might have been taken away. But I think I should have been told a bit later [after the investigative interview] by somebody</w:t>
      </w:r>
      <w:r w:rsidR="002C6552" w:rsidRPr="00A46ADE">
        <w:t xml:space="preserve"> </w:t>
      </w:r>
      <w:r w:rsidR="00FB1CA7" w:rsidRPr="00A46ADE">
        <w:t>what</w:t>
      </w:r>
      <w:r w:rsidR="002C6552" w:rsidRPr="00A46ADE">
        <w:t xml:space="preserve"> </w:t>
      </w:r>
      <w:r w:rsidR="00FB1CA7" w:rsidRPr="00A46ADE">
        <w:t>was going to happen with my dad. But my mum was really the only person who told me that.</w:t>
      </w:r>
      <w:r w:rsidRPr="00A46ADE">
        <w:t>”</w:t>
      </w:r>
      <w:r w:rsidR="00FB1CA7" w:rsidRPr="00A46ADE">
        <w:t xml:space="preserve"> </w:t>
      </w:r>
      <w:r w:rsidR="000E41CD" w:rsidRPr="00A46ADE">
        <w:rPr>
          <w:i w:val="0"/>
        </w:rPr>
        <w:t xml:space="preserve">(16 year old girl, </w:t>
      </w:r>
      <w:r w:rsidR="00FB1CA7" w:rsidRPr="00A46ADE">
        <w:rPr>
          <w:i w:val="0"/>
        </w:rPr>
        <w:t>McGee</w:t>
      </w:r>
      <w:r w:rsidR="000E41CD" w:rsidRPr="00A46ADE">
        <w:rPr>
          <w:i w:val="0"/>
        </w:rPr>
        <w:t>, 2000, p.</w:t>
      </w:r>
      <w:r w:rsidR="00985B80" w:rsidRPr="00A46ADE">
        <w:rPr>
          <w:i w:val="0"/>
        </w:rPr>
        <w:t xml:space="preserve"> </w:t>
      </w:r>
      <w:r w:rsidR="000E41CD" w:rsidRPr="00A46ADE">
        <w:rPr>
          <w:i w:val="0"/>
        </w:rPr>
        <w:t>124)</w:t>
      </w:r>
    </w:p>
    <w:p w14:paraId="70BFF856" w14:textId="77777777" w:rsidR="007A0462" w:rsidRPr="00A46ADE" w:rsidRDefault="007A0462" w:rsidP="002F4F70">
      <w:pPr>
        <w:pStyle w:val="ICPSNormal"/>
      </w:pPr>
      <w:r w:rsidRPr="00A46ADE">
        <w:t>Conversely, when they were included, children stated they felt empowered, often for the first time in their lives, and able to help themselves and others around them.</w:t>
      </w:r>
      <w:r w:rsidRPr="00A46ADE">
        <w:tab/>
      </w:r>
    </w:p>
    <w:p w14:paraId="0FA6EFC2" w14:textId="090326E8" w:rsidR="007A0462" w:rsidRPr="00A46ADE" w:rsidRDefault="00205CAD" w:rsidP="007A0462">
      <w:pPr>
        <w:pStyle w:val="ICPSQuote"/>
      </w:pPr>
      <w:r w:rsidRPr="00A46ADE">
        <w:t>“</w:t>
      </w:r>
      <w:r w:rsidR="007A0462" w:rsidRPr="00A46ADE">
        <w:t>It makes me feel happy...</w:t>
      </w:r>
      <w:r w:rsidR="00524521" w:rsidRPr="00A46ADE">
        <w:t xml:space="preserve"> </w:t>
      </w:r>
      <w:r w:rsidR="007A0462" w:rsidRPr="00A46ADE">
        <w:t>Because I know what’s happening, what happened there.</w:t>
      </w:r>
      <w:r w:rsidRPr="00A46ADE">
        <w:t>”</w:t>
      </w:r>
      <w:r w:rsidR="007A0462" w:rsidRPr="00A46ADE">
        <w:t xml:space="preserve"> </w:t>
      </w:r>
      <w:r w:rsidR="000E41CD" w:rsidRPr="00A46ADE">
        <w:rPr>
          <w:i w:val="0"/>
        </w:rPr>
        <w:t>(</w:t>
      </w:r>
      <w:r w:rsidR="007A0462" w:rsidRPr="00A46ADE">
        <w:rPr>
          <w:i w:val="0"/>
        </w:rPr>
        <w:t xml:space="preserve">10 </w:t>
      </w:r>
      <w:r w:rsidR="000E41CD" w:rsidRPr="00A46ADE">
        <w:rPr>
          <w:i w:val="0"/>
        </w:rPr>
        <w:t xml:space="preserve">year old boy, </w:t>
      </w:r>
      <w:r w:rsidR="007A0462" w:rsidRPr="00A46ADE">
        <w:rPr>
          <w:i w:val="0"/>
        </w:rPr>
        <w:t>McGee, 2000</w:t>
      </w:r>
      <w:r w:rsidR="000E41CD" w:rsidRPr="00A46ADE">
        <w:rPr>
          <w:i w:val="0"/>
        </w:rPr>
        <w:t>, p.</w:t>
      </w:r>
      <w:r w:rsidR="00985B80" w:rsidRPr="00A46ADE">
        <w:rPr>
          <w:i w:val="0"/>
        </w:rPr>
        <w:t xml:space="preserve"> </w:t>
      </w:r>
      <w:r w:rsidR="000E41CD" w:rsidRPr="00A46ADE">
        <w:rPr>
          <w:i w:val="0"/>
        </w:rPr>
        <w:t>201)</w:t>
      </w:r>
      <w:r w:rsidR="007A0462" w:rsidRPr="00A46ADE">
        <w:t xml:space="preserve"> </w:t>
      </w:r>
    </w:p>
    <w:p w14:paraId="1248AA57" w14:textId="77777777" w:rsidR="0009343B" w:rsidRPr="00A46ADE" w:rsidRDefault="0009343B" w:rsidP="0009343B">
      <w:pPr>
        <w:pStyle w:val="ICPSHeading4"/>
      </w:pPr>
      <w:r w:rsidRPr="00A46ADE">
        <w:t xml:space="preserve">Supported </w:t>
      </w:r>
      <w:r w:rsidR="00706324" w:rsidRPr="00A46ADE">
        <w:t>with significant</w:t>
      </w:r>
      <w:r w:rsidRPr="00A46ADE">
        <w:t xml:space="preserve"> relationships</w:t>
      </w:r>
    </w:p>
    <w:p w14:paraId="08BB7C50" w14:textId="38A2F7BA" w:rsidR="00C44F1A" w:rsidRPr="00A46ADE" w:rsidRDefault="00302BA6" w:rsidP="002F4F70">
      <w:pPr>
        <w:pStyle w:val="ICPSNormal"/>
      </w:pPr>
      <w:r w:rsidRPr="00A46ADE">
        <w:t>The limited</w:t>
      </w:r>
      <w:r w:rsidR="008C22A2" w:rsidRPr="00A46ADE">
        <w:t xml:space="preserve"> number of positive and supportive relationships that children could rely on</w:t>
      </w:r>
      <w:r w:rsidR="007A0462" w:rsidRPr="00A46ADE">
        <w:t xml:space="preserve"> was evident across studies</w:t>
      </w:r>
      <w:r w:rsidR="008C22A2" w:rsidRPr="00A46ADE">
        <w:t xml:space="preserve">. Where relationships did exist with significant others they were often </w:t>
      </w:r>
      <w:r w:rsidRPr="00A46ADE">
        <w:t>constrained and strained</w:t>
      </w:r>
      <w:r w:rsidR="008C22A2" w:rsidRPr="00A46ADE">
        <w:t xml:space="preserve"> as a result of the violence and the complexity of their lives.</w:t>
      </w:r>
      <w:r w:rsidRPr="00A46ADE">
        <w:t xml:space="preserve"> </w:t>
      </w:r>
      <w:r w:rsidR="007A0462" w:rsidRPr="00A46ADE">
        <w:t>C</w:t>
      </w:r>
      <w:r w:rsidR="008C22A2" w:rsidRPr="00A46ADE">
        <w:t xml:space="preserve">hildren </w:t>
      </w:r>
      <w:r w:rsidR="007A0462" w:rsidRPr="00A46ADE">
        <w:t xml:space="preserve">stated that they would </w:t>
      </w:r>
      <w:r w:rsidR="008C22A2" w:rsidRPr="00A46ADE">
        <w:t>bene</w:t>
      </w:r>
      <w:r w:rsidR="007A0462" w:rsidRPr="00A46ADE">
        <w:t>fit from increased and enhanced</w:t>
      </w:r>
      <w:r w:rsidR="008C22A2" w:rsidRPr="00A46ADE">
        <w:t xml:space="preserve"> connections with family and friends</w:t>
      </w:r>
      <w:r w:rsidR="000553B1" w:rsidRPr="00A46ADE">
        <w:t>. This was critical as these people were children’s</w:t>
      </w:r>
      <w:r w:rsidR="007A0462" w:rsidRPr="00A46ADE">
        <w:t xml:space="preserve"> preferred supporters and th</w:t>
      </w:r>
      <w:r w:rsidR="000553B1" w:rsidRPr="00A46ADE">
        <w:t>ose</w:t>
      </w:r>
      <w:r w:rsidR="007A0462" w:rsidRPr="00A46ADE">
        <w:t xml:space="preserve"> mos</w:t>
      </w:r>
      <w:r w:rsidR="00FF5A15" w:rsidRPr="00A46ADE">
        <w:t xml:space="preserve">t likely to be able to provide </w:t>
      </w:r>
      <w:r w:rsidR="000553B1" w:rsidRPr="00A46ADE">
        <w:t xml:space="preserve">the long-term support required to </w:t>
      </w:r>
      <w:r w:rsidR="00FF5A15" w:rsidRPr="00A46ADE">
        <w:t xml:space="preserve">cope </w:t>
      </w:r>
      <w:r w:rsidR="00524521" w:rsidRPr="00A46ADE">
        <w:t xml:space="preserve">with </w:t>
      </w:r>
      <w:r w:rsidR="00FF5A15" w:rsidRPr="00A46ADE">
        <w:t xml:space="preserve">and recover </w:t>
      </w:r>
      <w:r w:rsidR="00524521" w:rsidRPr="00A46ADE">
        <w:t xml:space="preserve">from </w:t>
      </w:r>
      <w:r w:rsidR="00FF5A15" w:rsidRPr="00A46ADE">
        <w:t>the enduring impacts of domestic and family violence.</w:t>
      </w:r>
    </w:p>
    <w:p w14:paraId="1B9CBF17" w14:textId="58F852CB" w:rsidR="00C44F1A" w:rsidRPr="00A46ADE" w:rsidRDefault="00205CAD" w:rsidP="000553B1">
      <w:pPr>
        <w:pStyle w:val="ICPSQuote"/>
      </w:pPr>
      <w:r w:rsidRPr="00A46ADE">
        <w:t>“</w:t>
      </w:r>
      <w:r w:rsidR="00C44F1A" w:rsidRPr="00A46ADE">
        <w:t>Thinking about it, I could have told Grandma more. But I didn't do it then. I thought he might bully her [mother] even worse if I said anything.</w:t>
      </w:r>
      <w:r w:rsidRPr="00A46ADE">
        <w:t>”</w:t>
      </w:r>
      <w:r w:rsidR="00C44F1A" w:rsidRPr="00A46ADE">
        <w:t xml:space="preserve"> </w:t>
      </w:r>
      <w:r w:rsidR="000E41CD" w:rsidRPr="00A46ADE">
        <w:rPr>
          <w:i w:val="0"/>
        </w:rPr>
        <w:t xml:space="preserve">(11 year </w:t>
      </w:r>
      <w:r w:rsidR="00C44F1A" w:rsidRPr="00A46ADE">
        <w:rPr>
          <w:i w:val="0"/>
        </w:rPr>
        <w:t>old boy</w:t>
      </w:r>
      <w:r w:rsidR="000E41CD" w:rsidRPr="00A46ADE">
        <w:rPr>
          <w:i w:val="0"/>
        </w:rPr>
        <w:t>, Mullender et al., 2002, p.</w:t>
      </w:r>
      <w:r w:rsidR="00985B80" w:rsidRPr="00A46ADE">
        <w:rPr>
          <w:i w:val="0"/>
        </w:rPr>
        <w:t xml:space="preserve"> </w:t>
      </w:r>
      <w:r w:rsidR="000E41CD" w:rsidRPr="00A46ADE">
        <w:rPr>
          <w:i w:val="0"/>
        </w:rPr>
        <w:t>214</w:t>
      </w:r>
      <w:r w:rsidR="00C44F1A" w:rsidRPr="00A46ADE">
        <w:rPr>
          <w:i w:val="0"/>
        </w:rPr>
        <w:t>)</w:t>
      </w:r>
    </w:p>
    <w:p w14:paraId="675B8768" w14:textId="0C38CA1C" w:rsidR="00706324" w:rsidRPr="00A46ADE" w:rsidRDefault="00082F27" w:rsidP="002F4F70">
      <w:pPr>
        <w:pStyle w:val="ICPSNormal"/>
      </w:pPr>
      <w:r w:rsidRPr="00A46ADE">
        <w:t xml:space="preserve">Children required time and support to make meaning of the violence and </w:t>
      </w:r>
      <w:r w:rsidR="00706324" w:rsidRPr="00A46ADE">
        <w:t>its effect on the</w:t>
      </w:r>
      <w:r w:rsidR="000553B1" w:rsidRPr="00A46ADE">
        <w:t>ir</w:t>
      </w:r>
      <w:r w:rsidR="00706324" w:rsidRPr="00A46ADE">
        <w:t xml:space="preserve"> </w:t>
      </w:r>
      <w:r w:rsidR="000553B1" w:rsidRPr="00A46ADE">
        <w:t>relationships</w:t>
      </w:r>
      <w:r w:rsidRPr="00A46ADE">
        <w:t xml:space="preserve">. </w:t>
      </w:r>
      <w:r w:rsidR="000553B1" w:rsidRPr="00A46ADE">
        <w:t>Although some studies examined the effectiveness of interventions aimed at supporting the mother-child relationship</w:t>
      </w:r>
      <w:r w:rsidR="0062676D" w:rsidRPr="00A46ADE">
        <w:t xml:space="preserve"> </w:t>
      </w:r>
      <w:r w:rsidR="000553B1" w:rsidRPr="00A46ADE">
        <w:t>(Howarth et al., 2015; Humphreys et al., 2006)</w:t>
      </w:r>
      <w:r w:rsidR="0062676D" w:rsidRPr="00A46ADE">
        <w:t>,</w:t>
      </w:r>
      <w:r w:rsidR="000553B1" w:rsidRPr="00A46ADE">
        <w:t xml:space="preserve"> c</w:t>
      </w:r>
      <w:r w:rsidR="00706324" w:rsidRPr="00A46ADE">
        <w:t>hildren’s relationships with fathers appear</w:t>
      </w:r>
      <w:r w:rsidR="000553B1" w:rsidRPr="00A46ADE">
        <w:t xml:space="preserve">ed to </w:t>
      </w:r>
      <w:r w:rsidR="00706324" w:rsidRPr="00A46ADE">
        <w:t xml:space="preserve">be given little attention in </w:t>
      </w:r>
      <w:r w:rsidR="000553B1" w:rsidRPr="00A46ADE">
        <w:t xml:space="preserve">the </w:t>
      </w:r>
      <w:r w:rsidR="00706324" w:rsidRPr="00A46ADE">
        <w:t>interventions</w:t>
      </w:r>
      <w:r w:rsidR="000553B1" w:rsidRPr="00A46ADE">
        <w:t xml:space="preserve"> available to them (Thiara &amp; Humphreys, 2015). Many children w</w:t>
      </w:r>
      <w:r w:rsidR="00706324" w:rsidRPr="00A46ADE">
        <w:t xml:space="preserve">ould benefit from assistance in how to make meaning, manage and negotiate relationships with fathers. </w:t>
      </w:r>
      <w:r w:rsidR="000553B1" w:rsidRPr="00A46ADE">
        <w:t xml:space="preserve">This was especially evident for the many children who </w:t>
      </w:r>
      <w:r w:rsidR="00706324" w:rsidRPr="00A46ADE">
        <w:t xml:space="preserve">still </w:t>
      </w:r>
      <w:r w:rsidR="000553B1" w:rsidRPr="00A46ADE">
        <w:t>had contact with their fathers:</w:t>
      </w:r>
      <w:r w:rsidR="00706324" w:rsidRPr="00A46ADE">
        <w:t xml:space="preserve"> </w:t>
      </w:r>
    </w:p>
    <w:p w14:paraId="3D668782" w14:textId="498D1EA5" w:rsidR="00C17512" w:rsidRPr="00A46ADE" w:rsidRDefault="00205CAD" w:rsidP="00C17512">
      <w:pPr>
        <w:pStyle w:val="ICPSQuote"/>
      </w:pPr>
      <w:r w:rsidRPr="00A46ADE">
        <w:t>“</w:t>
      </w:r>
      <w:r w:rsidR="00C17512" w:rsidRPr="00A46ADE">
        <w:t>It’s just that sometimes when I go there [for contact] and he [my father] does things, I need to tell someone about it and I can’t just go and tell my mum because it puts more pressure on her and makes her feel upset.</w:t>
      </w:r>
      <w:r w:rsidRPr="00A46ADE">
        <w:t>”</w:t>
      </w:r>
      <w:r w:rsidR="00C17512" w:rsidRPr="00A46ADE">
        <w:t xml:space="preserve"> </w:t>
      </w:r>
      <w:r w:rsidR="000E41CD" w:rsidRPr="00A46ADE">
        <w:rPr>
          <w:i w:val="0"/>
        </w:rPr>
        <w:t xml:space="preserve">(9 year old girl, </w:t>
      </w:r>
      <w:r w:rsidR="00C17512" w:rsidRPr="00A46ADE">
        <w:rPr>
          <w:i w:val="0"/>
        </w:rPr>
        <w:t>McGee, 2000</w:t>
      </w:r>
      <w:r w:rsidR="000E41CD" w:rsidRPr="00A46ADE">
        <w:rPr>
          <w:i w:val="0"/>
        </w:rPr>
        <w:t>, p.</w:t>
      </w:r>
      <w:r w:rsidR="00985B80" w:rsidRPr="00A46ADE">
        <w:rPr>
          <w:i w:val="0"/>
        </w:rPr>
        <w:t xml:space="preserve"> </w:t>
      </w:r>
      <w:r w:rsidR="000E41CD" w:rsidRPr="00A46ADE">
        <w:rPr>
          <w:i w:val="0"/>
        </w:rPr>
        <w:t>202</w:t>
      </w:r>
      <w:r w:rsidR="00C17512" w:rsidRPr="00A46ADE">
        <w:rPr>
          <w:i w:val="0"/>
        </w:rPr>
        <w:t>)</w:t>
      </w:r>
    </w:p>
    <w:p w14:paraId="21696131" w14:textId="2F20EC09" w:rsidR="00082F27" w:rsidRPr="00A46ADE" w:rsidRDefault="00082F27" w:rsidP="002F4F70">
      <w:pPr>
        <w:pStyle w:val="ICPSNormal"/>
      </w:pPr>
      <w:r w:rsidRPr="00A46ADE">
        <w:t>At present, much of the literature concentrates on ways in which service systems can help children to build and enhance their relationships with their mothers</w:t>
      </w:r>
      <w:r w:rsidR="0062676D" w:rsidRPr="00A46ADE">
        <w:t xml:space="preserve"> </w:t>
      </w:r>
      <w:r w:rsidRPr="00A46ADE">
        <w:t xml:space="preserve">- which is seen as the most </w:t>
      </w:r>
      <w:r w:rsidR="00830C55" w:rsidRPr="00A46ADE">
        <w:t xml:space="preserve">important relationship </w:t>
      </w:r>
      <w:r w:rsidRPr="00A46ADE">
        <w:t>to sustain long term recovery and resilience (Humphreys</w:t>
      </w:r>
      <w:r w:rsidR="0062676D" w:rsidRPr="00A46ADE">
        <w:t xml:space="preserve"> et al., 2006;</w:t>
      </w:r>
      <w:r w:rsidRPr="00A46ADE">
        <w:t xml:space="preserve"> </w:t>
      </w:r>
      <w:r w:rsidR="00D528F0" w:rsidRPr="00A46ADE">
        <w:t>Swanston et al., 2014</w:t>
      </w:r>
      <w:r w:rsidRPr="00A46ADE">
        <w:t xml:space="preserve">). </w:t>
      </w:r>
      <w:r w:rsidR="0062676D" w:rsidRPr="00A46ADE">
        <w:t xml:space="preserve">Children who had received this support appreciated that they were now </w:t>
      </w:r>
      <w:r w:rsidR="00572428" w:rsidRPr="00A46ADE">
        <w:t xml:space="preserve">able to </w:t>
      </w:r>
      <w:r w:rsidR="0062676D" w:rsidRPr="00A46ADE">
        <w:t xml:space="preserve">talk about their experiences and feelings with their mothers and to envisage a positive </w:t>
      </w:r>
      <w:r w:rsidR="00572428" w:rsidRPr="00A46ADE">
        <w:t>future together (</w:t>
      </w:r>
      <w:r w:rsidR="00D528F0" w:rsidRPr="00A46ADE">
        <w:t>Fotheringham et al., 2013</w:t>
      </w:r>
      <w:r w:rsidRPr="00A46ADE">
        <w:t>; Humphreys</w:t>
      </w:r>
      <w:r w:rsidR="0062676D" w:rsidRPr="00A46ADE">
        <w:t xml:space="preserve"> et al., 2006</w:t>
      </w:r>
      <w:r w:rsidRPr="00A46ADE">
        <w:t xml:space="preserve">; </w:t>
      </w:r>
      <w:r w:rsidR="00706324" w:rsidRPr="00A46ADE">
        <w:t>Katz</w:t>
      </w:r>
      <w:r w:rsidR="0062676D" w:rsidRPr="00A46ADE">
        <w:t>,</w:t>
      </w:r>
      <w:r w:rsidR="00706324" w:rsidRPr="00A46ADE">
        <w:t xml:space="preserve"> 2015</w:t>
      </w:r>
      <w:r w:rsidR="00572428" w:rsidRPr="00A46ADE">
        <w:t>)</w:t>
      </w:r>
      <w:r w:rsidRPr="00A46ADE">
        <w:t xml:space="preserve">. </w:t>
      </w:r>
    </w:p>
    <w:p w14:paraId="554CBB95" w14:textId="45DD852B" w:rsidR="007546E2" w:rsidRPr="00A46ADE" w:rsidRDefault="000E41CD" w:rsidP="00B203B6">
      <w:pPr>
        <w:pStyle w:val="ICPSQuote"/>
      </w:pPr>
      <w:r w:rsidRPr="00A46ADE">
        <w:t xml:space="preserve"> </w:t>
      </w:r>
      <w:r w:rsidR="00983CD6" w:rsidRPr="00A46ADE">
        <w:t>“</w:t>
      </w:r>
      <w:r w:rsidR="007546E2" w:rsidRPr="00A46ADE">
        <w:t>[It’s good that now my mum] can tell how I’m feeling, like what moods I’m in, what school was like,</w:t>
      </w:r>
      <w:r w:rsidR="00A9342A" w:rsidRPr="00A46ADE">
        <w:t xml:space="preserve"> and things like that</w:t>
      </w:r>
      <w:r w:rsidR="00983CD6" w:rsidRPr="00A46ADE">
        <w:t>.”</w:t>
      </w:r>
      <w:r w:rsidR="00A9342A" w:rsidRPr="00A46ADE">
        <w:t xml:space="preserve"> </w:t>
      </w:r>
      <w:r w:rsidR="005A7B79" w:rsidRPr="00A46ADE">
        <w:rPr>
          <w:i w:val="0"/>
        </w:rPr>
        <w:t xml:space="preserve">(12 year old boy, </w:t>
      </w:r>
      <w:r w:rsidR="00A9342A" w:rsidRPr="00A46ADE">
        <w:rPr>
          <w:i w:val="0"/>
        </w:rPr>
        <w:t>Katz</w:t>
      </w:r>
      <w:r w:rsidR="005A7B79" w:rsidRPr="00A46ADE">
        <w:rPr>
          <w:i w:val="0"/>
        </w:rPr>
        <w:t>,</w:t>
      </w:r>
      <w:r w:rsidR="00A9342A" w:rsidRPr="00A46ADE">
        <w:rPr>
          <w:i w:val="0"/>
        </w:rPr>
        <w:t xml:space="preserve"> 2015</w:t>
      </w:r>
      <w:r w:rsidR="005A7B79" w:rsidRPr="00A46ADE">
        <w:rPr>
          <w:i w:val="0"/>
        </w:rPr>
        <w:t>, p.</w:t>
      </w:r>
      <w:r w:rsidR="00985B80" w:rsidRPr="00A46ADE">
        <w:rPr>
          <w:i w:val="0"/>
        </w:rPr>
        <w:t xml:space="preserve"> </w:t>
      </w:r>
      <w:r w:rsidR="005A7B79" w:rsidRPr="00A46ADE">
        <w:rPr>
          <w:i w:val="0"/>
        </w:rPr>
        <w:t>164)</w:t>
      </w:r>
      <w:r w:rsidR="00A9342A" w:rsidRPr="00A46ADE">
        <w:rPr>
          <w:i w:val="0"/>
        </w:rPr>
        <w:t xml:space="preserve"> </w:t>
      </w:r>
    </w:p>
    <w:p w14:paraId="7BC516F8" w14:textId="094907AB" w:rsidR="006668C6" w:rsidRPr="00A46ADE" w:rsidRDefault="00FF5A15" w:rsidP="002F4F70">
      <w:pPr>
        <w:pStyle w:val="ICPSNormal"/>
      </w:pPr>
      <w:r w:rsidRPr="00A46ADE">
        <w:lastRenderedPageBreak/>
        <w:t xml:space="preserve">In addition to </w:t>
      </w:r>
      <w:r w:rsidR="00015B87" w:rsidRPr="00A46ADE">
        <w:t xml:space="preserve">improving </w:t>
      </w:r>
      <w:r w:rsidRPr="00A46ADE">
        <w:t xml:space="preserve">family relationships, children </w:t>
      </w:r>
      <w:r w:rsidR="00706324" w:rsidRPr="00A46ADE">
        <w:t>particularly</w:t>
      </w:r>
      <w:r w:rsidRPr="00A46ADE">
        <w:t xml:space="preserve"> appreciated </w:t>
      </w:r>
      <w:r w:rsidR="00015B87" w:rsidRPr="00A46ADE">
        <w:t>it when they were connected with</w:t>
      </w:r>
      <w:r w:rsidRPr="00A46ADE">
        <w:t xml:space="preserve"> </w:t>
      </w:r>
      <w:r w:rsidR="00015B87" w:rsidRPr="00A46ADE">
        <w:t xml:space="preserve">other </w:t>
      </w:r>
      <w:r w:rsidRPr="00A46ADE">
        <w:t>children who had experienced similar issues to them (</w:t>
      </w:r>
      <w:r w:rsidR="00572292" w:rsidRPr="00A46ADE">
        <w:t>T</w:t>
      </w:r>
      <w:r w:rsidRPr="00A46ADE">
        <w:t>hompson</w:t>
      </w:r>
      <w:r w:rsidR="00015B87" w:rsidRPr="00A46ADE">
        <w:t>, 2011</w:t>
      </w:r>
      <w:r w:rsidRPr="00A46ADE">
        <w:t>;</w:t>
      </w:r>
      <w:r w:rsidR="00572292" w:rsidRPr="00A46ADE">
        <w:t xml:space="preserve"> Pe</w:t>
      </w:r>
      <w:r w:rsidRPr="00A46ADE">
        <w:t xml:space="preserve">rnebo </w:t>
      </w:r>
      <w:r w:rsidR="00015B87" w:rsidRPr="00A46ADE">
        <w:t>&amp; Almqvist, 2016a</w:t>
      </w:r>
      <w:r w:rsidRPr="00A46ADE">
        <w:t>; Willis</w:t>
      </w:r>
      <w:r w:rsidR="00015B87" w:rsidRPr="00A46ADE">
        <w:t xml:space="preserve"> et al., 2010</w:t>
      </w:r>
      <w:r w:rsidR="00082F27" w:rsidRPr="00A46ADE">
        <w:t>; Mullender</w:t>
      </w:r>
      <w:r w:rsidR="00015B87" w:rsidRPr="00A46ADE">
        <w:t xml:space="preserve"> et al., </w:t>
      </w:r>
      <w:r w:rsidR="00082F27" w:rsidRPr="00A46ADE">
        <w:t>1998</w:t>
      </w:r>
      <w:r w:rsidRPr="00A46ADE">
        <w:t>). Within peer support groups, therapeutic or not, ch</w:t>
      </w:r>
      <w:r w:rsidR="003F12F7" w:rsidRPr="00A46ADE">
        <w:t xml:space="preserve">ildren were able to </w:t>
      </w:r>
      <w:r w:rsidRPr="00A46ADE">
        <w:t xml:space="preserve">feel normal, </w:t>
      </w:r>
      <w:r w:rsidR="003F12F7" w:rsidRPr="00A46ADE">
        <w:t>trust others</w:t>
      </w:r>
      <w:r w:rsidR="00015B87" w:rsidRPr="00A46ADE">
        <w:t>,</w:t>
      </w:r>
      <w:r w:rsidR="003F12F7" w:rsidRPr="00A46ADE">
        <w:t xml:space="preserve"> talk about </w:t>
      </w:r>
      <w:r w:rsidR="00015B87" w:rsidRPr="00A46ADE">
        <w:t xml:space="preserve">the </w:t>
      </w:r>
      <w:r w:rsidR="003F12F7" w:rsidRPr="00A46ADE">
        <w:t xml:space="preserve">violence </w:t>
      </w:r>
      <w:r w:rsidR="00015B87" w:rsidRPr="00A46ADE">
        <w:t>they had experienced and have fun</w:t>
      </w:r>
      <w:r w:rsidRPr="00A46ADE">
        <w:t xml:space="preserve"> (</w:t>
      </w:r>
      <w:r w:rsidR="00D528F0" w:rsidRPr="00A46ADE">
        <w:t>Buckley et al., 2007</w:t>
      </w:r>
      <w:r w:rsidR="00DB3ED7" w:rsidRPr="00A46ADE">
        <w:t xml:space="preserve">; </w:t>
      </w:r>
      <w:r w:rsidRPr="00A46ADE">
        <w:t xml:space="preserve">Pernebo </w:t>
      </w:r>
      <w:r w:rsidR="00015B87" w:rsidRPr="00A46ADE">
        <w:t xml:space="preserve">&amp; </w:t>
      </w:r>
      <w:r w:rsidRPr="00A46ADE">
        <w:t>Almqvist</w:t>
      </w:r>
      <w:r w:rsidR="00015B87" w:rsidRPr="00A46ADE">
        <w:t>, 2016a</w:t>
      </w:r>
      <w:r w:rsidR="00082F27" w:rsidRPr="00A46ADE">
        <w:t xml:space="preserve">; Mullender </w:t>
      </w:r>
      <w:r w:rsidR="00015B87" w:rsidRPr="00A46ADE">
        <w:t xml:space="preserve">et al., </w:t>
      </w:r>
      <w:r w:rsidR="00082F27" w:rsidRPr="00A46ADE">
        <w:t>1998</w:t>
      </w:r>
      <w:r w:rsidRPr="00A46ADE">
        <w:t>)</w:t>
      </w:r>
      <w:r w:rsidR="00015B87" w:rsidRPr="00A46ADE">
        <w:t>.</w:t>
      </w:r>
    </w:p>
    <w:p w14:paraId="530F321C" w14:textId="5E4AABAB" w:rsidR="00DB3ED7" w:rsidRPr="00A46ADE" w:rsidRDefault="00205CAD" w:rsidP="00B203B6">
      <w:pPr>
        <w:pStyle w:val="ICPSQuote"/>
      </w:pPr>
      <w:r w:rsidRPr="00A46ADE">
        <w:t>“</w:t>
      </w:r>
      <w:r w:rsidR="00DB3ED7" w:rsidRPr="00A46ADE">
        <w:t>It can be quite tough for others that it hasn’t happened to, to listen to it but here [in the children’s group] you can tell because the others know what it’s like.</w:t>
      </w:r>
      <w:r w:rsidRPr="00A46ADE">
        <w:t>”</w:t>
      </w:r>
      <w:r w:rsidR="00DB3ED7" w:rsidRPr="00A46ADE">
        <w:t xml:space="preserve"> </w:t>
      </w:r>
      <w:r w:rsidR="005A7B79" w:rsidRPr="00A46ADE">
        <w:rPr>
          <w:i w:val="0"/>
        </w:rPr>
        <w:t>(11 year</w:t>
      </w:r>
      <w:r w:rsidR="00DB3ED7" w:rsidRPr="00A46ADE">
        <w:rPr>
          <w:i w:val="0"/>
        </w:rPr>
        <w:t xml:space="preserve"> old</w:t>
      </w:r>
      <w:r w:rsidR="005A7B79" w:rsidRPr="00A46ADE">
        <w:rPr>
          <w:i w:val="0"/>
        </w:rPr>
        <w:t xml:space="preserve"> girl, Georgsson et al., 2011, p.</w:t>
      </w:r>
      <w:r w:rsidR="00985B80" w:rsidRPr="00A46ADE">
        <w:rPr>
          <w:i w:val="0"/>
        </w:rPr>
        <w:t xml:space="preserve"> </w:t>
      </w:r>
      <w:r w:rsidR="005A7B79" w:rsidRPr="00A46ADE">
        <w:rPr>
          <w:i w:val="0"/>
        </w:rPr>
        <w:t>124)</w:t>
      </w:r>
    </w:p>
    <w:p w14:paraId="09024C7E" w14:textId="5850BB7E" w:rsidR="008965DF" w:rsidRPr="00A46ADE" w:rsidRDefault="00205CAD" w:rsidP="00C44F1A">
      <w:pPr>
        <w:pStyle w:val="ICPSQuote"/>
        <w:rPr>
          <w:rFonts w:eastAsiaTheme="majorEastAsia" w:cstheme="majorBidi"/>
        </w:rPr>
      </w:pPr>
      <w:r w:rsidRPr="00A46ADE">
        <w:t>“</w:t>
      </w:r>
      <w:r w:rsidR="00FD2432" w:rsidRPr="00A46ADE">
        <w:t>The people at the refuge helped the most. They did this by making our life happier, by taking us out. They made us feel better by taking everything out of our minds as if it didn't happe</w:t>
      </w:r>
      <w:r w:rsidR="00065396" w:rsidRPr="00A46ADE">
        <w:t>n.</w:t>
      </w:r>
      <w:r w:rsidRPr="00A46ADE">
        <w:t>”</w:t>
      </w:r>
      <w:r w:rsidR="00065396" w:rsidRPr="00A46ADE">
        <w:t xml:space="preserve"> </w:t>
      </w:r>
      <w:r w:rsidR="00065396" w:rsidRPr="00A46ADE">
        <w:rPr>
          <w:i w:val="0"/>
        </w:rPr>
        <w:t>(9</w:t>
      </w:r>
      <w:r w:rsidR="005A7B79" w:rsidRPr="00A46ADE">
        <w:rPr>
          <w:i w:val="0"/>
        </w:rPr>
        <w:t xml:space="preserve"> </w:t>
      </w:r>
      <w:r w:rsidR="00065396" w:rsidRPr="00A46ADE">
        <w:rPr>
          <w:i w:val="0"/>
        </w:rPr>
        <w:t>year</w:t>
      </w:r>
      <w:r w:rsidR="005A7B79" w:rsidRPr="00A46ADE">
        <w:rPr>
          <w:i w:val="0"/>
        </w:rPr>
        <w:t xml:space="preserve"> </w:t>
      </w:r>
      <w:r w:rsidR="00065396" w:rsidRPr="00A46ADE">
        <w:rPr>
          <w:i w:val="0"/>
        </w:rPr>
        <w:t>old girl</w:t>
      </w:r>
      <w:r w:rsidR="005A7B79" w:rsidRPr="00A46ADE">
        <w:rPr>
          <w:i w:val="0"/>
        </w:rPr>
        <w:t xml:space="preserve">, </w:t>
      </w:r>
      <w:r w:rsidR="00FD2432" w:rsidRPr="00A46ADE">
        <w:rPr>
          <w:i w:val="0"/>
        </w:rPr>
        <w:t>Mullender et al</w:t>
      </w:r>
      <w:r w:rsidR="005A7B79" w:rsidRPr="00A46ADE">
        <w:rPr>
          <w:i w:val="0"/>
        </w:rPr>
        <w:t>., 2002, p.101)</w:t>
      </w:r>
      <w:r w:rsidR="008965DF" w:rsidRPr="00A46ADE">
        <w:br w:type="page"/>
      </w:r>
    </w:p>
    <w:p w14:paraId="383D3BF7" w14:textId="14856417" w:rsidR="00605D70" w:rsidRPr="00A46ADE" w:rsidRDefault="0074301E" w:rsidP="002913E1">
      <w:pPr>
        <w:pStyle w:val="ICPSHeading1"/>
      </w:pPr>
      <w:bookmarkStart w:id="52" w:name="_Toc479344383"/>
      <w:r w:rsidRPr="00A46ADE">
        <w:lastRenderedPageBreak/>
        <w:t xml:space="preserve">4. </w:t>
      </w:r>
      <w:r w:rsidR="00AC5988" w:rsidRPr="00A46ADE">
        <w:t>Discussion</w:t>
      </w:r>
      <w:r w:rsidR="008F5969" w:rsidRPr="00A46ADE">
        <w:t xml:space="preserve"> and </w:t>
      </w:r>
      <w:r w:rsidR="00205CAD" w:rsidRPr="00A46ADE">
        <w:t>I</w:t>
      </w:r>
      <w:r w:rsidR="008F5969" w:rsidRPr="00A46ADE">
        <w:t xml:space="preserve">mplications for </w:t>
      </w:r>
      <w:r w:rsidR="00205CAD" w:rsidRPr="00A46ADE">
        <w:t>P</w:t>
      </w:r>
      <w:r w:rsidR="008F5969" w:rsidRPr="00A46ADE">
        <w:t xml:space="preserve">olicy and </w:t>
      </w:r>
      <w:r w:rsidR="00205CAD" w:rsidRPr="00A46ADE">
        <w:t>P</w:t>
      </w:r>
      <w:r w:rsidR="008F5969" w:rsidRPr="00A46ADE">
        <w:t>ractice</w:t>
      </w:r>
      <w:bookmarkEnd w:id="52"/>
    </w:p>
    <w:p w14:paraId="2032436E" w14:textId="76335AAB" w:rsidR="009B5734" w:rsidRPr="00A46ADE" w:rsidRDefault="002913E1" w:rsidP="00E06BBE">
      <w:pPr>
        <w:pStyle w:val="ICPSHeading2"/>
      </w:pPr>
      <w:bookmarkStart w:id="53" w:name="_Toc479344384"/>
      <w:r w:rsidRPr="00A46ADE">
        <w:t xml:space="preserve">4.1 </w:t>
      </w:r>
      <w:r w:rsidR="002717A8" w:rsidRPr="00A46ADE">
        <w:t>The value of asking children about their experiences and needs</w:t>
      </w:r>
      <w:bookmarkEnd w:id="53"/>
      <w:r w:rsidR="006202C0" w:rsidRPr="00A46ADE">
        <w:t xml:space="preserve"> </w:t>
      </w:r>
    </w:p>
    <w:p w14:paraId="43519E7D" w14:textId="1D297728" w:rsidR="00855160" w:rsidRPr="00A46ADE" w:rsidRDefault="00990516" w:rsidP="002F4F70">
      <w:pPr>
        <w:pStyle w:val="ICPSNormal"/>
      </w:pPr>
      <w:r w:rsidRPr="00A46ADE">
        <w:t>The need to listen to children and allow them to participate meaningfully in research which can inform policy and practice is now well established</w:t>
      </w:r>
      <w:r w:rsidR="007A44DC" w:rsidRPr="00A46ADE">
        <w:t xml:space="preserve"> </w:t>
      </w:r>
      <w:r w:rsidR="007A44DC" w:rsidRPr="00A46ADE">
        <w:fldChar w:fldCharType="begin">
          <w:fldData xml:space="preserve">PEVuZE5vdGU+PENpdGU+PEF1dGhvcj5Sb2JlcnRzPC9BdXRob3I+PFllYXI+MjAwMzwvWWVhcj48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</w:fldData>
        </w:fldChar>
      </w:r>
      <w:r w:rsidR="007A44DC" w:rsidRPr="00A46ADE">
        <w:instrText xml:space="preserve"> ADDIN EN.CITE </w:instrText>
      </w:r>
      <w:r w:rsidR="007A44DC" w:rsidRPr="00A46ADE">
        <w:fldChar w:fldCharType="begin">
          <w:fldData xml:space="preserve">PEVuZE5vdGU+PENpdGU+PEF1dGhvcj5Sb2JlcnRzPC9BdXRob3I+PFllYXI+MjAwMzwvWWVhcj48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</w:fldData>
        </w:fldChar>
      </w:r>
      <w:r w:rsidR="007A44DC" w:rsidRPr="00A46ADE">
        <w:instrText xml:space="preserve"> ADDIN EN.CITE.DATA </w:instrText>
      </w:r>
      <w:r w:rsidR="007A44DC" w:rsidRPr="00A46ADE">
        <w:fldChar w:fldCharType="end"/>
      </w:r>
      <w:r w:rsidR="007A44DC" w:rsidRPr="00A46ADE">
        <w:fldChar w:fldCharType="separate"/>
      </w:r>
      <w:r w:rsidR="007A44DC" w:rsidRPr="00A46ADE">
        <w:rPr>
          <w:noProof/>
        </w:rPr>
        <w:t>(James &amp; Prout, 2015; Moore, McArthur, &amp; Noble-Carr, 2009; Roberts, 2003)</w:t>
      </w:r>
      <w:r w:rsidR="007A44DC" w:rsidRPr="00A46ADE">
        <w:fldChar w:fldCharType="end"/>
      </w:r>
      <w:r w:rsidR="00F432D2" w:rsidRPr="00A46ADE">
        <w:t>.</w:t>
      </w:r>
      <w:r w:rsidRPr="00A46ADE">
        <w:t xml:space="preserve"> Th</w:t>
      </w:r>
      <w:r w:rsidR="00C11BD1" w:rsidRPr="00A46ADE">
        <w:t>is meta-synthesis provide</w:t>
      </w:r>
      <w:r w:rsidR="00F432D2" w:rsidRPr="00A46ADE">
        <w:t>s</w:t>
      </w:r>
      <w:r w:rsidR="00C11BD1" w:rsidRPr="00A46ADE">
        <w:t xml:space="preserve"> a timely and important opportunity to collate </w:t>
      </w:r>
      <w:r w:rsidRPr="00A46ADE">
        <w:t xml:space="preserve">and critique the growing </w:t>
      </w:r>
      <w:r w:rsidR="00ED2428" w:rsidRPr="00A46ADE">
        <w:t xml:space="preserve">level </w:t>
      </w:r>
      <w:r w:rsidRPr="00A46ADE">
        <w:t>of qualitative research conducted with children on the</w:t>
      </w:r>
      <w:r w:rsidR="00F43F7B" w:rsidRPr="00A46ADE">
        <w:t xml:space="preserve"> experience</w:t>
      </w:r>
      <w:r w:rsidRPr="00A46ADE">
        <w:t xml:space="preserve"> of domestic and family violence. </w:t>
      </w:r>
    </w:p>
    <w:p w14:paraId="2D39FED9" w14:textId="411CEB1C" w:rsidR="00D60DF6" w:rsidRPr="00A46ADE" w:rsidRDefault="00D60DF6" w:rsidP="002F4F70">
      <w:pPr>
        <w:pStyle w:val="ICPSNormal"/>
      </w:pPr>
      <w:r w:rsidRPr="00A46ADE">
        <w:t xml:space="preserve">Although it remains limited, </w:t>
      </w:r>
      <w:r w:rsidR="007A44DC" w:rsidRPr="00A46ADE">
        <w:t xml:space="preserve">particularly in the Australian context, </w:t>
      </w:r>
      <w:r w:rsidRPr="00A46ADE">
        <w:t>the research which has been conducted with children over the last two decades has provided important insights into children’s experiences and needs in relation to domestic and family violence. The findings of the meta-synthesis support those of quantitative researchers who have established the many short and long term impacts of children’s experienc</w:t>
      </w:r>
      <w:r w:rsidR="00F432D2" w:rsidRPr="00A46ADE">
        <w:t>es</w:t>
      </w:r>
      <w:r w:rsidRPr="00A46ADE">
        <w:t xml:space="preserve"> of domestic and family violence </w:t>
      </w:r>
      <w:r w:rsidR="00F43F7B" w:rsidRPr="00A46ADE">
        <w:t xml:space="preserve">on their </w:t>
      </w:r>
      <w:r w:rsidR="000359EE" w:rsidRPr="00A46ADE">
        <w:t xml:space="preserve">mental health and development </w:t>
      </w:r>
      <w:r w:rsidRPr="00A46ADE">
        <w:t>(Evans</w:t>
      </w:r>
      <w:r w:rsidR="00117428" w:rsidRPr="00A46ADE">
        <w:t>, Davies, &amp; DiLillo</w:t>
      </w:r>
      <w:r w:rsidRPr="00A46ADE">
        <w:t xml:space="preserve">, 2008; Kitzmann et al., 2003; Vu et al., 2016; Wolfe et al., 2003). </w:t>
      </w:r>
    </w:p>
    <w:p w14:paraId="08CCECE1" w14:textId="3AEC2A37" w:rsidR="00CF0DE8" w:rsidRPr="00A46ADE" w:rsidRDefault="00D60DF6" w:rsidP="002F4F70">
      <w:pPr>
        <w:pStyle w:val="ICPSNormal"/>
      </w:pPr>
      <w:r w:rsidRPr="00A46ADE">
        <w:t xml:space="preserve">The </w:t>
      </w:r>
      <w:r w:rsidR="000359EE" w:rsidRPr="00A46ADE">
        <w:t xml:space="preserve">qualitative studies reviewed for this meta-synthesis complement and enhance </w:t>
      </w:r>
      <w:r w:rsidR="00313BBE" w:rsidRPr="00A46ADE">
        <w:t xml:space="preserve">the findings of </w:t>
      </w:r>
      <w:r w:rsidR="000359EE" w:rsidRPr="00A46ADE">
        <w:t xml:space="preserve">quantitative studies, by focusing our attention on what children </w:t>
      </w:r>
      <w:r w:rsidRPr="00A46ADE">
        <w:t>were feeling or doing</w:t>
      </w:r>
      <w:r w:rsidR="000359EE" w:rsidRPr="00A46ADE">
        <w:t xml:space="preserve"> and what they think would help them and their families to survive and cope with domestic and family violence</w:t>
      </w:r>
      <w:r w:rsidRPr="00A46ADE">
        <w:t xml:space="preserve">. </w:t>
      </w:r>
      <w:r w:rsidR="00F0016F" w:rsidRPr="00A46ADE">
        <w:t>The meta-synthesis</w:t>
      </w:r>
      <w:r w:rsidR="00313BBE" w:rsidRPr="00A46ADE">
        <w:t xml:space="preserve">, therefore, provides us with </w:t>
      </w:r>
      <w:r w:rsidR="007A44DC" w:rsidRPr="00A46ADE">
        <w:t xml:space="preserve">nuanced </w:t>
      </w:r>
      <w:r w:rsidRPr="00A46ADE">
        <w:t>understand</w:t>
      </w:r>
      <w:r w:rsidR="007A44DC" w:rsidRPr="00A46ADE">
        <w:t>ing</w:t>
      </w:r>
      <w:r w:rsidR="00205CAD" w:rsidRPr="00A46ADE">
        <w:t>s</w:t>
      </w:r>
      <w:r w:rsidR="007A44DC" w:rsidRPr="00A46ADE">
        <w:t xml:space="preserve"> of</w:t>
      </w:r>
      <w:r w:rsidRPr="00A46ADE">
        <w:t xml:space="preserve"> children’s </w:t>
      </w:r>
      <w:r w:rsidR="00313BBE" w:rsidRPr="00A46ADE">
        <w:t>experiences</w:t>
      </w:r>
      <w:r w:rsidRPr="00A46ADE">
        <w:t>, highlight</w:t>
      </w:r>
      <w:r w:rsidR="00313BBE" w:rsidRPr="00A46ADE">
        <w:t>ing</w:t>
      </w:r>
      <w:r w:rsidR="00F0016F" w:rsidRPr="00A46ADE">
        <w:t xml:space="preserve"> </w:t>
      </w:r>
      <w:r w:rsidRPr="00A46ADE">
        <w:t xml:space="preserve">the active roles that </w:t>
      </w:r>
      <w:r w:rsidR="00313BBE" w:rsidRPr="00A46ADE">
        <w:t>they</w:t>
      </w:r>
      <w:r w:rsidRPr="00A46ADE">
        <w:t xml:space="preserve"> have within their homes, and </w:t>
      </w:r>
      <w:r w:rsidR="00F0016F" w:rsidRPr="00A46ADE">
        <w:t xml:space="preserve">offers </w:t>
      </w:r>
      <w:r w:rsidRPr="00A46ADE">
        <w:t xml:space="preserve">critical information on how </w:t>
      </w:r>
      <w:r w:rsidR="00F0016F" w:rsidRPr="00A46ADE">
        <w:t xml:space="preserve">to </w:t>
      </w:r>
      <w:r w:rsidRPr="00A46ADE">
        <w:t xml:space="preserve">best assist children to cope within the challenging environments they are living in. </w:t>
      </w:r>
    </w:p>
    <w:p w14:paraId="00E878C1" w14:textId="07A03F9C" w:rsidR="008F5969" w:rsidRPr="00A46ADE" w:rsidRDefault="008F5969" w:rsidP="002F4F70">
      <w:pPr>
        <w:pStyle w:val="ICPSNormal"/>
      </w:pPr>
      <w:r w:rsidRPr="00A46ADE">
        <w:t xml:space="preserve">The next section identifies the key findings </w:t>
      </w:r>
      <w:r w:rsidR="00313BBE" w:rsidRPr="00A46ADE">
        <w:t xml:space="preserve">of the meta-synthesis </w:t>
      </w:r>
      <w:r w:rsidRPr="00A46ADE">
        <w:t xml:space="preserve">and </w:t>
      </w:r>
      <w:r w:rsidR="00313BBE" w:rsidRPr="00A46ADE">
        <w:t xml:space="preserve">discusses some of </w:t>
      </w:r>
      <w:r w:rsidRPr="00A46ADE">
        <w:t xml:space="preserve">the implications for policy and service provision. </w:t>
      </w:r>
    </w:p>
    <w:p w14:paraId="6707CCA3" w14:textId="30A4E278" w:rsidR="008F5969" w:rsidRPr="00A46ADE" w:rsidRDefault="002913E1" w:rsidP="00E06BBE">
      <w:pPr>
        <w:pStyle w:val="ICPSHeading2"/>
      </w:pPr>
      <w:bookmarkStart w:id="54" w:name="_Toc479344385"/>
      <w:r w:rsidRPr="00A46ADE">
        <w:t xml:space="preserve">4.2 </w:t>
      </w:r>
      <w:r w:rsidR="008F5969" w:rsidRPr="00A46ADE">
        <w:t>Individual</w:t>
      </w:r>
      <w:r w:rsidR="00313BBE" w:rsidRPr="00A46ADE">
        <w:t>,</w:t>
      </w:r>
      <w:r w:rsidR="008F5969" w:rsidRPr="00A46ADE">
        <w:t xml:space="preserve"> varied </w:t>
      </w:r>
      <w:r w:rsidR="00313BBE" w:rsidRPr="00A46ADE">
        <w:t xml:space="preserve">and potent </w:t>
      </w:r>
      <w:r w:rsidR="00205CAD" w:rsidRPr="00A46ADE">
        <w:t xml:space="preserve">experience </w:t>
      </w:r>
      <w:r w:rsidR="008F5969" w:rsidRPr="00A46ADE">
        <w:t>of violence</w:t>
      </w:r>
      <w:bookmarkEnd w:id="54"/>
    </w:p>
    <w:p w14:paraId="74803467" w14:textId="6DDFBDBB" w:rsidR="00B804AD" w:rsidRPr="00A46ADE" w:rsidRDefault="002717A8" w:rsidP="002F4F70">
      <w:pPr>
        <w:pStyle w:val="ICPSNormal"/>
      </w:pPr>
      <w:r w:rsidRPr="00A46ADE">
        <w:t xml:space="preserve">Although there were many shared experiences and key needs highlighted by this meta-synthesis, both within and across studies, children’s experiences of domestic and family violence were unique and variable. Not only were </w:t>
      </w:r>
      <w:r w:rsidR="00205CAD" w:rsidRPr="00A46ADE">
        <w:t>children’s</w:t>
      </w:r>
      <w:r w:rsidRPr="00A46ADE">
        <w:t xml:space="preserve"> experiences variable, but their ways of understanding, discussing and coping with the impacts of domestic and family violence also varied. </w:t>
      </w:r>
      <w:r w:rsidR="005E6218" w:rsidRPr="00A46ADE">
        <w:t>For example, s</w:t>
      </w:r>
      <w:r w:rsidR="00A039E9" w:rsidRPr="00A46ADE">
        <w:t xml:space="preserve">ome children initially </w:t>
      </w:r>
      <w:r w:rsidRPr="00A46ADE">
        <w:t>describe</w:t>
      </w:r>
      <w:r w:rsidR="00A039E9" w:rsidRPr="00A46ADE">
        <w:t>d</w:t>
      </w:r>
      <w:r w:rsidRPr="00A46ADE">
        <w:t xml:space="preserve"> </w:t>
      </w:r>
      <w:r w:rsidR="00A039E9" w:rsidRPr="00A46ADE">
        <w:t xml:space="preserve">domestic and family violence </w:t>
      </w:r>
      <w:r w:rsidRPr="00A46ADE">
        <w:t>as “fights” or “</w:t>
      </w:r>
      <w:r w:rsidR="00A039E9" w:rsidRPr="00A46ADE">
        <w:t>arguing</w:t>
      </w:r>
      <w:r w:rsidRPr="00A46ADE">
        <w:t>”</w:t>
      </w:r>
      <w:r w:rsidR="00A13BD2" w:rsidRPr="00A46ADE">
        <w:t>, sometimes minimising what was happening at home, whilst others struggled to talk about the violence at all.</w:t>
      </w:r>
      <w:r w:rsidRPr="00A46ADE">
        <w:t xml:space="preserve"> </w:t>
      </w:r>
      <w:r w:rsidR="00DC3035" w:rsidRPr="00A46ADE">
        <w:t xml:space="preserve">Because the language </w:t>
      </w:r>
      <w:r w:rsidR="00B804AD" w:rsidRPr="00A46ADE">
        <w:t xml:space="preserve">some </w:t>
      </w:r>
      <w:r w:rsidR="00DC3035" w:rsidRPr="00A46ADE">
        <w:t xml:space="preserve">children use to talk about domestic and family violence may not alert adults to the seriousness of what is happening and </w:t>
      </w:r>
      <w:r w:rsidR="00B804AD" w:rsidRPr="00A46ADE">
        <w:t xml:space="preserve">even be dismissed, adults need to listen carefully and provide children with consistent opportunities to talk about what is happening in their homes. </w:t>
      </w:r>
    </w:p>
    <w:p w14:paraId="79907494" w14:textId="4090E697" w:rsidR="008F5969" w:rsidRPr="00A46ADE" w:rsidRDefault="002913E1" w:rsidP="00E06BBE">
      <w:pPr>
        <w:pStyle w:val="ICPSHeading2"/>
      </w:pPr>
      <w:bookmarkStart w:id="55" w:name="_Toc479344386"/>
      <w:r w:rsidRPr="00A46ADE">
        <w:t xml:space="preserve">4.3 </w:t>
      </w:r>
      <w:r w:rsidR="008F5969" w:rsidRPr="00A46ADE">
        <w:t>Complex, pervasive and enduring nature of domestic and family violence</w:t>
      </w:r>
      <w:bookmarkEnd w:id="55"/>
    </w:p>
    <w:p w14:paraId="69391AC3" w14:textId="06707F1F" w:rsidR="003B773C" w:rsidRPr="00A46ADE" w:rsidRDefault="008F5969" w:rsidP="002F4F70">
      <w:pPr>
        <w:pStyle w:val="ICPSNormal"/>
      </w:pPr>
      <w:r w:rsidRPr="00A46ADE">
        <w:t>T</w:t>
      </w:r>
      <w:r w:rsidR="002717A8" w:rsidRPr="00A46ADE">
        <w:t>he majority of children could provide vivid and detailed descriptions of the violence that occurr</w:t>
      </w:r>
      <w:r w:rsidR="005749D9" w:rsidRPr="00A46ADE">
        <w:t>ed</w:t>
      </w:r>
      <w:r w:rsidR="002717A8" w:rsidRPr="00A46ADE">
        <w:t xml:space="preserve"> in their home and </w:t>
      </w:r>
      <w:r w:rsidR="005749D9" w:rsidRPr="00A46ADE">
        <w:t xml:space="preserve">how they </w:t>
      </w:r>
      <w:r w:rsidR="002717A8" w:rsidRPr="00A46ADE">
        <w:t xml:space="preserve">were fully aware of it. </w:t>
      </w:r>
      <w:r w:rsidR="00093607" w:rsidRPr="00A46ADE">
        <w:t xml:space="preserve">In their descriptions of the violence children have </w:t>
      </w:r>
      <w:r w:rsidR="005749D9" w:rsidRPr="00A46ADE">
        <w:t xml:space="preserve">reinforced </w:t>
      </w:r>
      <w:r w:rsidR="00093607" w:rsidRPr="00A46ADE">
        <w:t xml:space="preserve">the complex, pervasive and enduring nature of domestic and family violence. </w:t>
      </w:r>
      <w:r w:rsidR="00801D59" w:rsidRPr="00A46ADE">
        <w:t xml:space="preserve">Researchers, policy makers and professionals </w:t>
      </w:r>
      <w:r w:rsidR="00093607" w:rsidRPr="00A46ADE">
        <w:t>who aim to understand and respond to children’s need</w:t>
      </w:r>
      <w:r w:rsidR="007E5F1A" w:rsidRPr="00A46ADE">
        <w:t>s</w:t>
      </w:r>
      <w:r w:rsidR="00093607" w:rsidRPr="00A46ADE">
        <w:t xml:space="preserve"> must acknowledge </w:t>
      </w:r>
      <w:r w:rsidR="006278B0" w:rsidRPr="00A46ADE">
        <w:t xml:space="preserve">and </w:t>
      </w:r>
      <w:r w:rsidR="00093607" w:rsidRPr="00A46ADE">
        <w:t xml:space="preserve">reflect this in the way they </w:t>
      </w:r>
      <w:r w:rsidR="00F43F7B" w:rsidRPr="00A46ADE">
        <w:t xml:space="preserve">approach, </w:t>
      </w:r>
      <w:r w:rsidR="00093607" w:rsidRPr="00A46ADE">
        <w:t xml:space="preserve">talk about and respond to these issues. </w:t>
      </w:r>
    </w:p>
    <w:p w14:paraId="4EC498E9" w14:textId="2B3DFF3A" w:rsidR="00B311C8" w:rsidRPr="00A46ADE" w:rsidRDefault="006278B0" w:rsidP="002F4F70">
      <w:pPr>
        <w:pStyle w:val="ICPSNormal"/>
      </w:pPr>
      <w:r w:rsidRPr="00A46ADE">
        <w:t xml:space="preserve">Most importantly, children’s </w:t>
      </w:r>
      <w:r w:rsidR="00F43425" w:rsidRPr="00A46ADE">
        <w:t xml:space="preserve">descriptions </w:t>
      </w:r>
      <w:r w:rsidR="005749D9" w:rsidRPr="00A46ADE">
        <w:t xml:space="preserve">reinforce that </w:t>
      </w:r>
      <w:r w:rsidR="00F43425" w:rsidRPr="00A46ADE">
        <w:t xml:space="preserve">domestic and family violence cannot be </w:t>
      </w:r>
      <w:r w:rsidR="00093607" w:rsidRPr="00A46ADE">
        <w:t>narrowly defined</w:t>
      </w:r>
      <w:r w:rsidR="00F43425" w:rsidRPr="00A46ADE">
        <w:t>,</w:t>
      </w:r>
      <w:r w:rsidR="00093607" w:rsidRPr="00A46ADE">
        <w:t xml:space="preserve"> understood or responded to. </w:t>
      </w:r>
      <w:r w:rsidR="007E5F1A" w:rsidRPr="00A46ADE">
        <w:t xml:space="preserve">Children’s experiences and descriptions of domestic and family violence moved well beyond </w:t>
      </w:r>
      <w:r w:rsidR="00093607" w:rsidRPr="00A46ADE">
        <w:t xml:space="preserve">discrete incidents of violence. </w:t>
      </w:r>
      <w:r w:rsidR="007E5F1A" w:rsidRPr="00A46ADE">
        <w:t xml:space="preserve">Children </w:t>
      </w:r>
      <w:r w:rsidR="005749D9" w:rsidRPr="00A46ADE">
        <w:t xml:space="preserve">described how they </w:t>
      </w:r>
      <w:r w:rsidR="007E5F1A" w:rsidRPr="00A46ADE">
        <w:t xml:space="preserve">lived with the constant threat and fear of violence. </w:t>
      </w:r>
      <w:r w:rsidR="00F43425" w:rsidRPr="00A46ADE">
        <w:t xml:space="preserve">The devastating impact that coercive and </w:t>
      </w:r>
      <w:r w:rsidR="00F43425" w:rsidRPr="00A46ADE">
        <w:lastRenderedPageBreak/>
        <w:t xml:space="preserve">controlling behaviours have on children’s relationships and sense of self was </w:t>
      </w:r>
      <w:r w:rsidR="007E5F1A" w:rsidRPr="00A46ADE">
        <w:t xml:space="preserve">also </w:t>
      </w:r>
      <w:r w:rsidR="00F43425" w:rsidRPr="00A46ADE">
        <w:t>evident</w:t>
      </w:r>
      <w:r w:rsidR="007E5F1A" w:rsidRPr="00A46ADE">
        <w:t xml:space="preserve">. </w:t>
      </w:r>
      <w:r w:rsidR="00B311C8" w:rsidRPr="00A46ADE">
        <w:t>Many of the children’s responses to violence</w:t>
      </w:r>
      <w:r w:rsidR="002717A8" w:rsidRPr="00A46ADE">
        <w:t xml:space="preserve">, and long lasting impacts, </w:t>
      </w:r>
      <w:r w:rsidR="00B311C8" w:rsidRPr="00A46ADE">
        <w:t>wer</w:t>
      </w:r>
      <w:r w:rsidR="008310FE" w:rsidRPr="00A46ADE">
        <w:t>e indicative of trauma</w:t>
      </w:r>
      <w:r w:rsidR="00B311C8" w:rsidRPr="00A46ADE">
        <w:t>. Trauma has long been recogni</w:t>
      </w:r>
      <w:r w:rsidR="00F432D2" w:rsidRPr="00A46ADE">
        <w:t>s</w:t>
      </w:r>
      <w:r w:rsidR="00B311C8" w:rsidRPr="00A46ADE">
        <w:t xml:space="preserve">ed as being </w:t>
      </w:r>
      <w:r w:rsidR="005E6218" w:rsidRPr="00A46ADE">
        <w:t>i</w:t>
      </w:r>
      <w:r w:rsidR="005749D9" w:rsidRPr="00A46ADE">
        <w:t>ntrinsic</w:t>
      </w:r>
      <w:r w:rsidR="00B311C8" w:rsidRPr="00A46ADE">
        <w:t xml:space="preserve"> in children’s experiences of domestic and family violence (Campo, 2015). </w:t>
      </w:r>
      <w:r w:rsidR="00B46FC4" w:rsidRPr="00A46ADE">
        <w:t>This meta-synthesis confirmed this and highlighted th</w:t>
      </w:r>
      <w:r w:rsidR="008310FE" w:rsidRPr="00A46ADE">
        <w:t>at trauma, grief and loss are all commonly associated with children’s experiences of domestic and family violence. Understanding this helps to understand the chronic impacts that occur as a result of domestic and family violence, and the resilience and strength required of children to overcome them.</w:t>
      </w:r>
    </w:p>
    <w:p w14:paraId="26A6710F" w14:textId="47765589" w:rsidR="00242184" w:rsidRPr="00A46ADE" w:rsidRDefault="007E5F1A" w:rsidP="002F4F70">
      <w:pPr>
        <w:pStyle w:val="ICPSNormal"/>
      </w:pPr>
      <w:r w:rsidRPr="00A46ADE">
        <w:t xml:space="preserve">The </w:t>
      </w:r>
      <w:r w:rsidR="00B804AD" w:rsidRPr="00A46ADE">
        <w:t>extent</w:t>
      </w:r>
      <w:r w:rsidRPr="00A46ADE">
        <w:t xml:space="preserve"> to which most children are involved in </w:t>
      </w:r>
      <w:r w:rsidR="00F43F7B" w:rsidRPr="00A46ADE">
        <w:t xml:space="preserve">and affected by </w:t>
      </w:r>
      <w:r w:rsidRPr="00A46ADE">
        <w:t xml:space="preserve">the violence in their own homes now appears to be irrefutable, and must be acknowledged by policy makers and professionals who are responsible for prevention or protection strategies. The meta-synthesis confirmed </w:t>
      </w:r>
      <w:r w:rsidR="00AA2750" w:rsidRPr="00A46ADE">
        <w:t xml:space="preserve">previous research which has found </w:t>
      </w:r>
      <w:r w:rsidRPr="00A46ADE">
        <w:t xml:space="preserve">the close association with child abuse and domestic and family violence </w:t>
      </w:r>
      <w:r w:rsidR="00242184" w:rsidRPr="00A46ADE">
        <w:rPr>
          <w:noProof/>
        </w:rPr>
        <w:t>(Stanley &amp; Humphreys, 2014; Zannettino &amp; McLaren, 2014)</w:t>
      </w:r>
      <w:r w:rsidR="00F432D2" w:rsidRPr="00A46ADE">
        <w:t>,</w:t>
      </w:r>
      <w:r w:rsidR="00242184" w:rsidRPr="00A46ADE">
        <w:t xml:space="preserve"> </w:t>
      </w:r>
      <w:r w:rsidRPr="00A46ADE">
        <w:t xml:space="preserve">by finding that many children across studies were not only exposed to, but also the direct victims of violence in their homes. </w:t>
      </w:r>
    </w:p>
    <w:p w14:paraId="75F93688" w14:textId="02C1AEEF" w:rsidR="00755BE4" w:rsidRPr="00A46ADE" w:rsidRDefault="00755BE4" w:rsidP="002F4F70">
      <w:pPr>
        <w:pStyle w:val="ICPSNormal"/>
      </w:pPr>
      <w:r w:rsidRPr="00A46ADE">
        <w:t>Children’s feelings of being unsafe and the impacts of</w:t>
      </w:r>
      <w:r w:rsidR="00F432D2" w:rsidRPr="00A46ADE">
        <w:t xml:space="preserve"> perpetrators’ </w:t>
      </w:r>
      <w:r w:rsidRPr="00A46ADE">
        <w:t xml:space="preserve">violence extended well beyond their physical presence and continued for a long time after mothers separated from their violent partners. The long term nature of the impact of violence indicates that </w:t>
      </w:r>
      <w:r w:rsidRPr="00A46ADE">
        <w:rPr>
          <w:b/>
        </w:rPr>
        <w:t>there are no simple</w:t>
      </w:r>
      <w:r w:rsidR="002913E1" w:rsidRPr="00A46ADE">
        <w:rPr>
          <w:b/>
        </w:rPr>
        <w:t xml:space="preserve"> ways to remediate and overcome the trauma of </w:t>
      </w:r>
      <w:r w:rsidRPr="00A46ADE">
        <w:rPr>
          <w:b/>
        </w:rPr>
        <w:t>domestic and family violence. Children require</w:t>
      </w:r>
      <w:r w:rsidRPr="00A46ADE">
        <w:t xml:space="preserve"> </w:t>
      </w:r>
      <w:r w:rsidRPr="00A46ADE">
        <w:rPr>
          <w:b/>
        </w:rPr>
        <w:t>sustained support from others</w:t>
      </w:r>
      <w:r w:rsidRPr="00A46ADE">
        <w:t xml:space="preserve"> </w:t>
      </w:r>
      <w:r w:rsidRPr="00A46ADE">
        <w:rPr>
          <w:b/>
        </w:rPr>
        <w:t>to gradually build feelings of physical safety and emotional wellbeing of themselves and their families</w:t>
      </w:r>
      <w:r w:rsidR="00192FAC" w:rsidRPr="00A46ADE">
        <w:rPr>
          <w:b/>
        </w:rPr>
        <w:t>.</w:t>
      </w:r>
    </w:p>
    <w:p w14:paraId="12C873A3" w14:textId="5B60A8D7" w:rsidR="008F5969" w:rsidRPr="00A46ADE" w:rsidRDefault="002913E1" w:rsidP="00E06BBE">
      <w:pPr>
        <w:pStyle w:val="ICPSHeading2"/>
      </w:pPr>
      <w:bookmarkStart w:id="56" w:name="_Toc479344387"/>
      <w:r w:rsidRPr="00A46ADE">
        <w:t xml:space="preserve">4.4 </w:t>
      </w:r>
      <w:r w:rsidR="008F5969" w:rsidRPr="00A46ADE">
        <w:t>Children’s agency and coping strategies</w:t>
      </w:r>
      <w:bookmarkEnd w:id="56"/>
    </w:p>
    <w:p w14:paraId="762ADDF8" w14:textId="133DD266" w:rsidR="00AA2750" w:rsidRPr="00A46ADE" w:rsidRDefault="007E5F1A" w:rsidP="002F4F70">
      <w:pPr>
        <w:pStyle w:val="ICPSNormal"/>
      </w:pPr>
      <w:r w:rsidRPr="00A46ADE">
        <w:t xml:space="preserve">Qualitative studies which ask children about their actions and coping mechanisms </w:t>
      </w:r>
      <w:r w:rsidR="00AA2750" w:rsidRPr="00A46ADE">
        <w:t xml:space="preserve">during domestic and family violence </w:t>
      </w:r>
      <w:r w:rsidRPr="00A46ADE">
        <w:t xml:space="preserve">have </w:t>
      </w:r>
      <w:r w:rsidR="00A43976" w:rsidRPr="00A46ADE">
        <w:t>highlight</w:t>
      </w:r>
      <w:r w:rsidRPr="00A46ADE">
        <w:t>ed</w:t>
      </w:r>
      <w:r w:rsidR="00A43976" w:rsidRPr="00A46ADE">
        <w:t xml:space="preserve"> children’s agency</w:t>
      </w:r>
      <w:r w:rsidR="00AA2750" w:rsidRPr="00A46ADE">
        <w:t xml:space="preserve"> and the remarkable and persistent efforts they make to protect themselves and others </w:t>
      </w:r>
      <w:r w:rsidR="00755BE4" w:rsidRPr="00A46ADE">
        <w:t xml:space="preserve">to </w:t>
      </w:r>
      <w:r w:rsidR="00AA2750" w:rsidRPr="00A46ADE">
        <w:t xml:space="preserve">resist violence. This has helped to </w:t>
      </w:r>
      <w:r w:rsidR="00A43976" w:rsidRPr="00A46ADE">
        <w:t>mak</w:t>
      </w:r>
      <w:r w:rsidR="00AA2750" w:rsidRPr="00A46ADE">
        <w:t>e</w:t>
      </w:r>
      <w:r w:rsidR="00A43976" w:rsidRPr="00A46ADE">
        <w:t xml:space="preserve"> children and their experiences more visible and </w:t>
      </w:r>
      <w:r w:rsidR="00AA2750" w:rsidRPr="00A46ADE">
        <w:rPr>
          <w:b/>
        </w:rPr>
        <w:t>encourages the inclusion of children in service system responses</w:t>
      </w:r>
      <w:r w:rsidR="00AA2750" w:rsidRPr="00A46ADE">
        <w:t xml:space="preserve"> (Callaghan et al., 2015; Overlien, 2014).</w:t>
      </w:r>
    </w:p>
    <w:p w14:paraId="659259BE" w14:textId="68211241" w:rsidR="00A43976" w:rsidRPr="00A46ADE" w:rsidRDefault="00DB3CBA" w:rsidP="002F4F70">
      <w:pPr>
        <w:pStyle w:val="ICPSNormal"/>
        <w:rPr>
          <w:b/>
        </w:rPr>
      </w:pPr>
      <w:r w:rsidRPr="00A46ADE">
        <w:rPr>
          <w:rFonts w:eastAsiaTheme="minorHAnsi"/>
        </w:rPr>
        <w:t>T</w:t>
      </w:r>
      <w:r w:rsidR="00F43425" w:rsidRPr="00A46ADE">
        <w:rPr>
          <w:rFonts w:eastAsiaTheme="minorHAnsi"/>
        </w:rPr>
        <w:t xml:space="preserve">he term ‘agency’ is </w:t>
      </w:r>
      <w:r w:rsidR="006278B0" w:rsidRPr="00A46ADE">
        <w:rPr>
          <w:rFonts w:eastAsiaTheme="minorHAnsi"/>
        </w:rPr>
        <w:t xml:space="preserve">increasingly being </w:t>
      </w:r>
      <w:r w:rsidR="00F43425" w:rsidRPr="00A46ADE">
        <w:rPr>
          <w:rFonts w:eastAsiaTheme="minorHAnsi"/>
        </w:rPr>
        <w:t xml:space="preserve">used </w:t>
      </w:r>
      <w:r w:rsidRPr="00A46ADE">
        <w:rPr>
          <w:rFonts w:eastAsiaTheme="minorHAnsi"/>
        </w:rPr>
        <w:t xml:space="preserve">within </w:t>
      </w:r>
      <w:r w:rsidR="006278B0" w:rsidRPr="00A46ADE">
        <w:rPr>
          <w:rFonts w:eastAsiaTheme="minorHAnsi"/>
        </w:rPr>
        <w:t xml:space="preserve">domestic and family violence </w:t>
      </w:r>
      <w:r w:rsidRPr="00A46ADE">
        <w:rPr>
          <w:rFonts w:eastAsiaTheme="minorHAnsi"/>
        </w:rPr>
        <w:t xml:space="preserve">literature. Agency refers to </w:t>
      </w:r>
      <w:r w:rsidR="00F43425" w:rsidRPr="00A46ADE">
        <w:rPr>
          <w:rFonts w:eastAsiaTheme="minorHAnsi"/>
        </w:rPr>
        <w:t>child</w:t>
      </w:r>
      <w:r w:rsidRPr="00A46ADE">
        <w:rPr>
          <w:rFonts w:eastAsiaTheme="minorHAnsi"/>
        </w:rPr>
        <w:t>ren</w:t>
      </w:r>
      <w:r w:rsidR="00F43425" w:rsidRPr="00A46ADE">
        <w:rPr>
          <w:rFonts w:eastAsiaTheme="minorHAnsi"/>
        </w:rPr>
        <w:t xml:space="preserve">’s </w:t>
      </w:r>
      <w:r w:rsidRPr="00A46ADE">
        <w:rPr>
          <w:rFonts w:eastAsiaTheme="minorHAnsi"/>
        </w:rPr>
        <w:t>“</w:t>
      </w:r>
      <w:r w:rsidR="00F43425" w:rsidRPr="00A46ADE">
        <w:rPr>
          <w:rFonts w:eastAsiaTheme="minorHAnsi"/>
        </w:rPr>
        <w:t xml:space="preserve">capacity to act, </w:t>
      </w:r>
      <w:r w:rsidR="00AC294D" w:rsidRPr="00A46ADE">
        <w:rPr>
          <w:rFonts w:eastAsiaTheme="minorHAnsi"/>
        </w:rPr>
        <w:t xml:space="preserve">to </w:t>
      </w:r>
      <w:r w:rsidR="00F43425" w:rsidRPr="00A46ADE">
        <w:rPr>
          <w:rFonts w:eastAsiaTheme="minorHAnsi"/>
        </w:rPr>
        <w:t xml:space="preserve">interact and </w:t>
      </w:r>
      <w:r w:rsidR="00AC294D" w:rsidRPr="00A46ADE">
        <w:rPr>
          <w:rFonts w:eastAsiaTheme="minorHAnsi"/>
        </w:rPr>
        <w:t xml:space="preserve">to </w:t>
      </w:r>
      <w:r w:rsidR="00F43425" w:rsidRPr="00A46ADE">
        <w:rPr>
          <w:rFonts w:eastAsiaTheme="minorHAnsi"/>
        </w:rPr>
        <w:t>influence the shape of their childhood</w:t>
      </w:r>
      <w:r w:rsidRPr="00A46ADE">
        <w:rPr>
          <w:rFonts w:eastAsiaTheme="minorHAnsi"/>
        </w:rPr>
        <w:t>s”</w:t>
      </w:r>
      <w:r w:rsidR="00F43F7B" w:rsidRPr="00A46ADE">
        <w:rPr>
          <w:rFonts w:eastAsiaTheme="minorHAnsi"/>
        </w:rPr>
        <w:t xml:space="preserve"> (Neale &amp;</w:t>
      </w:r>
      <w:r w:rsidR="00F43425" w:rsidRPr="00A46ADE">
        <w:rPr>
          <w:rFonts w:eastAsiaTheme="minorHAnsi"/>
        </w:rPr>
        <w:t xml:space="preserve"> Flowerdew</w:t>
      </w:r>
      <w:r w:rsidR="00057161" w:rsidRPr="00A46ADE">
        <w:rPr>
          <w:rFonts w:eastAsiaTheme="minorHAnsi"/>
        </w:rPr>
        <w:t>,</w:t>
      </w:r>
      <w:r w:rsidR="00944C8E" w:rsidRPr="00A46ADE">
        <w:rPr>
          <w:rFonts w:eastAsiaTheme="minorHAnsi"/>
        </w:rPr>
        <w:t xml:space="preserve"> 2007, p </w:t>
      </w:r>
      <w:r w:rsidR="00F43425" w:rsidRPr="00A46ADE">
        <w:rPr>
          <w:rFonts w:eastAsiaTheme="minorHAnsi"/>
        </w:rPr>
        <w:t xml:space="preserve">28). </w:t>
      </w:r>
      <w:r w:rsidR="005E6218" w:rsidRPr="00A46ADE">
        <w:rPr>
          <w:rFonts w:eastAsiaTheme="minorHAnsi"/>
        </w:rPr>
        <w:t>T</w:t>
      </w:r>
      <w:r w:rsidR="00F43425" w:rsidRPr="00A46ADE">
        <w:rPr>
          <w:rFonts w:eastAsiaTheme="minorHAnsi"/>
        </w:rPr>
        <w:t xml:space="preserve">he </w:t>
      </w:r>
      <w:r w:rsidR="00A1514C" w:rsidRPr="00A46ADE">
        <w:rPr>
          <w:rFonts w:eastAsiaTheme="minorHAnsi"/>
        </w:rPr>
        <w:t>meta-synthe</w:t>
      </w:r>
      <w:r w:rsidR="00F43425" w:rsidRPr="00A46ADE">
        <w:rPr>
          <w:rFonts w:eastAsiaTheme="minorHAnsi"/>
        </w:rPr>
        <w:t>s</w:t>
      </w:r>
      <w:r w:rsidR="00A1514C" w:rsidRPr="00A46ADE">
        <w:rPr>
          <w:rFonts w:eastAsiaTheme="minorHAnsi"/>
        </w:rPr>
        <w:t>i</w:t>
      </w:r>
      <w:r w:rsidR="00F43425" w:rsidRPr="00A46ADE">
        <w:rPr>
          <w:rFonts w:eastAsiaTheme="minorHAnsi"/>
        </w:rPr>
        <w:t xml:space="preserve">s findings </w:t>
      </w:r>
      <w:r w:rsidR="005E6218" w:rsidRPr="00A46ADE">
        <w:rPr>
          <w:rFonts w:eastAsiaTheme="minorHAnsi"/>
        </w:rPr>
        <w:t xml:space="preserve">reinforced the many ways that </w:t>
      </w:r>
      <w:r w:rsidR="00F43425" w:rsidRPr="00A46ADE">
        <w:rPr>
          <w:rFonts w:eastAsiaTheme="minorHAnsi"/>
        </w:rPr>
        <w:t xml:space="preserve">children </w:t>
      </w:r>
      <w:r w:rsidR="005E6218" w:rsidRPr="00A46ADE">
        <w:rPr>
          <w:rFonts w:eastAsiaTheme="minorHAnsi"/>
        </w:rPr>
        <w:t xml:space="preserve">sought to exert agency in their homes, however, </w:t>
      </w:r>
      <w:r w:rsidR="00AA2750" w:rsidRPr="00A46ADE">
        <w:rPr>
          <w:rFonts w:eastAsiaTheme="minorHAnsi"/>
        </w:rPr>
        <w:t xml:space="preserve">it is important to not overstate the </w:t>
      </w:r>
      <w:r w:rsidR="005E6218" w:rsidRPr="00A46ADE">
        <w:rPr>
          <w:rFonts w:eastAsiaTheme="minorHAnsi"/>
        </w:rPr>
        <w:t xml:space="preserve">level of </w:t>
      </w:r>
      <w:r w:rsidR="00AA2750" w:rsidRPr="00A46ADE">
        <w:rPr>
          <w:rFonts w:eastAsiaTheme="minorHAnsi"/>
        </w:rPr>
        <w:t>agency they</w:t>
      </w:r>
      <w:r w:rsidR="005E6218" w:rsidRPr="00A46ADE">
        <w:rPr>
          <w:rFonts w:eastAsiaTheme="minorHAnsi"/>
        </w:rPr>
        <w:t xml:space="preserve"> </w:t>
      </w:r>
      <w:r w:rsidR="00AA2750" w:rsidRPr="00A46ADE">
        <w:rPr>
          <w:rFonts w:eastAsiaTheme="minorHAnsi"/>
        </w:rPr>
        <w:t>experienced. Children’s effort</w:t>
      </w:r>
      <w:r w:rsidR="00F43425" w:rsidRPr="00A46ADE">
        <w:rPr>
          <w:rFonts w:eastAsiaTheme="minorHAnsi"/>
        </w:rPr>
        <w:t xml:space="preserve">s to </w:t>
      </w:r>
      <w:r w:rsidR="00AA2750" w:rsidRPr="00A46ADE">
        <w:rPr>
          <w:rFonts w:eastAsiaTheme="minorHAnsi"/>
        </w:rPr>
        <w:t xml:space="preserve">exert agency </w:t>
      </w:r>
      <w:r w:rsidR="00F43425" w:rsidRPr="00A46ADE">
        <w:rPr>
          <w:rFonts w:eastAsiaTheme="minorHAnsi"/>
        </w:rPr>
        <w:t xml:space="preserve">were often constrained by the </w:t>
      </w:r>
      <w:r w:rsidR="00A43976" w:rsidRPr="00A46ADE">
        <w:t xml:space="preserve">highly complex </w:t>
      </w:r>
      <w:r w:rsidR="006278B0" w:rsidRPr="00A46ADE">
        <w:t xml:space="preserve">and dangerous </w:t>
      </w:r>
      <w:r w:rsidR="00A43976" w:rsidRPr="00A46ADE">
        <w:t xml:space="preserve">nature of </w:t>
      </w:r>
      <w:r w:rsidR="00144448" w:rsidRPr="00A46ADE">
        <w:t xml:space="preserve">domestic and </w:t>
      </w:r>
      <w:r w:rsidR="00A43976" w:rsidRPr="00A46ADE">
        <w:t>family violence</w:t>
      </w:r>
      <w:r w:rsidR="00A1514C" w:rsidRPr="00A46ADE">
        <w:t xml:space="preserve"> </w:t>
      </w:r>
      <w:r w:rsidR="00A1514C" w:rsidRPr="00A46ADE">
        <w:rPr>
          <w:rFonts w:eastAsiaTheme="minorHAnsi"/>
        </w:rPr>
        <w:t>and the limited resources and opportunities they had available to them.</w:t>
      </w:r>
      <w:r w:rsidR="00F43425" w:rsidRPr="00A46ADE">
        <w:t xml:space="preserve"> </w:t>
      </w:r>
      <w:r w:rsidR="00F43F7B" w:rsidRPr="00A46ADE">
        <w:t xml:space="preserve">One of the most common feelings children associated with domestic and family violence experience was powerlessness. This powerlessness often remained after professionals had been engaged to support them. </w:t>
      </w:r>
      <w:r w:rsidR="00A43976" w:rsidRPr="00A46ADE">
        <w:t>Any attempt to highlight children’s agency, which is of great importance to understand and acknowledge, must be done in a nuanced way that acknowledges children’s agency and active role</w:t>
      </w:r>
      <w:r w:rsidR="00F432D2" w:rsidRPr="00A46ADE">
        <w:t>s</w:t>
      </w:r>
      <w:r w:rsidR="00A43976" w:rsidRPr="00A46ADE">
        <w:t xml:space="preserve"> in the home, whilst also highlighting</w:t>
      </w:r>
      <w:r w:rsidR="00AA2750" w:rsidRPr="00A46ADE">
        <w:t>, and</w:t>
      </w:r>
      <w:r w:rsidR="00AA2750" w:rsidRPr="00A46ADE">
        <w:rPr>
          <w:b/>
        </w:rPr>
        <w:t xml:space="preserve"> aiming to redress</w:t>
      </w:r>
      <w:r w:rsidR="00A43976" w:rsidRPr="00A46ADE">
        <w:rPr>
          <w:b/>
        </w:rPr>
        <w:t xml:space="preserve"> the many constraints (including lack of resources and options) that exist for children within their own homes and their wider communities.</w:t>
      </w:r>
    </w:p>
    <w:p w14:paraId="23F4B520" w14:textId="263A2BC8" w:rsidR="003F2E08" w:rsidRPr="00A46ADE" w:rsidRDefault="002913E1" w:rsidP="00E06BBE">
      <w:pPr>
        <w:pStyle w:val="ICPSHeading2"/>
      </w:pPr>
      <w:bookmarkStart w:id="57" w:name="_Toc479344388"/>
      <w:r w:rsidRPr="00A46ADE">
        <w:t xml:space="preserve">4.5 </w:t>
      </w:r>
      <w:r w:rsidR="005C318C" w:rsidRPr="00A46ADE">
        <w:t>Building opportunities to talk to and listen to children</w:t>
      </w:r>
      <w:bookmarkEnd w:id="57"/>
      <w:r w:rsidR="005C318C" w:rsidRPr="00A46ADE">
        <w:t xml:space="preserve"> </w:t>
      </w:r>
    </w:p>
    <w:p w14:paraId="4779923D" w14:textId="57C6444B" w:rsidR="001E0D8C" w:rsidRPr="00A46ADE" w:rsidRDefault="001E0D8C" w:rsidP="002F4F70">
      <w:pPr>
        <w:pStyle w:val="ICPSNormal"/>
      </w:pPr>
      <w:r w:rsidRPr="00A46ADE">
        <w:t>As in other contexts</w:t>
      </w:r>
      <w:r w:rsidR="00F432D2" w:rsidRPr="00A46ADE">
        <w:t>,</w:t>
      </w:r>
      <w:r w:rsidRPr="00A46ADE">
        <w:t xml:space="preserve"> children’s participation is a central feature</w:t>
      </w:r>
      <w:r w:rsidR="00F432D2" w:rsidRPr="00A46ADE">
        <w:t xml:space="preserve"> of a child-</w:t>
      </w:r>
      <w:r w:rsidRPr="00A46ADE">
        <w:t xml:space="preserve">centred response </w:t>
      </w:r>
      <w:r w:rsidRPr="00A46ADE">
        <w:fldChar w:fldCharType="begin"/>
      </w:r>
      <w:r w:rsidRPr="00A46ADE">
        <w:instrText xml:space="preserve"> ADDIN EN.CITE &lt;EndNote&gt;&lt;Cite&gt;&lt;Author&gt;Winkworth&lt;/Author&gt;&lt;Year&gt;2006&lt;/Year&gt;&lt;RecNum&gt;4401&lt;/RecNum&gt;&lt;DisplayText&gt;(Moore, McArthur, Heerde, Roche, &amp;amp; O’Leary, 2016; Winkworth &amp;amp; McArthur, 2006)&lt;/DisplayText&gt;&lt;record&gt;&lt;rec-number&gt;4401&lt;/rec-number&gt;&lt;foreign-keys&gt;&lt;key app="EN" db-id="vtxe5ezt82wzwrexevjpe9wg25550e9z2pta" timestamp="0"&gt;4401&lt;/key&gt;&lt;/foreign-keys&gt;&lt;ref-type name="Journal Article"&gt;17&lt;/ref-type&gt;&lt;contributors&gt;&lt;authors&gt;&lt;author&gt;Winkworth, G&lt;/author&gt;&lt;author&gt;McArthur, M&lt;/author&gt;&lt;/authors&gt;&lt;/contributors&gt;&lt;titles&gt;&lt;title&gt;Being ‘child centred’ in child protection. What does it mean?  &lt;/title&gt;&lt;secondary-title&gt;Children Australia&lt;/secondary-title&gt;&lt;/titles&gt;&lt;periodical&gt;&lt;full-title&gt;Children Australia&lt;/full-title&gt;&lt;/periodical&gt;&lt;volume&gt;31&lt;/volume&gt;&lt;number&gt;4&lt;/number&gt;&lt;dates&gt;&lt;year&gt;2006&lt;/year&gt;&lt;/dates&gt;&lt;urls&gt;&lt;/urls&gt;&lt;/record&gt;&lt;/Cite&gt;&lt;Cite&gt;&lt;Author&gt;Moore&lt;/Author&gt;&lt;Year&gt;2016&lt;/Year&gt;&lt;RecNum&gt;14449&lt;/RecNum&gt;&lt;record&gt;&lt;rec-number&gt;14449&lt;/rec-number&gt;&lt;foreign-keys&gt;&lt;key app="EN" db-id="vtxe5ezt82wzwrexevjpe9wg25550e9z2pta" timestamp="1477368308"&gt;14449&lt;/key&gt;&lt;/foreign-keys&gt;&lt;ref-type name="Report"&gt;27&lt;/ref-type&gt;&lt;contributors&gt;&lt;authors&gt;&lt;author&gt;Moore, T., &lt;/author&gt;&lt;author&gt;McArthur, M., &lt;/author&gt;&lt;author&gt;Heerde, J., &lt;/author&gt;&lt;author&gt;Roche, S.&lt;/author&gt;&lt;author&gt;O’Leary, P., &lt;/author&gt;&lt;/authors&gt;&lt;/contributors&gt;&lt;titles&gt;&lt;title&gt;Our safety counts: Children and young people’s perceptions of safety and institutional responses to their safety concerns&lt;/title&gt;&lt;/titles&gt;&lt;dates&gt;&lt;year&gt;2016&lt;/year&gt;&lt;/dates&gt;&lt;pub-location&gt;Melbourne&lt;/pub-location&gt;&lt;publisher&gt;Institute of Child Protection Studies, Australian Catholic University&lt;/publisher&gt;&lt;urls&gt;&lt;/urls&gt;&lt;/record&gt;&lt;/Cite&gt;&lt;/EndNote&gt;</w:instrText>
      </w:r>
      <w:r w:rsidRPr="00A46ADE">
        <w:fldChar w:fldCharType="separate"/>
      </w:r>
      <w:r w:rsidRPr="00A46ADE">
        <w:rPr>
          <w:noProof/>
        </w:rPr>
        <w:t>(Moore, McArthur, Heerde, Roche, &amp; O’Leary, 2016; Winkworth &amp; McArthur, 2006)</w:t>
      </w:r>
      <w:r w:rsidRPr="00A46ADE">
        <w:fldChar w:fldCharType="end"/>
      </w:r>
      <w:r w:rsidR="00944C8E" w:rsidRPr="00A46ADE">
        <w:t>.</w:t>
      </w:r>
      <w:r w:rsidRPr="00A46ADE">
        <w:t xml:space="preserve"> Children across the studies said they want their own views to be heard and responded to, they wanted to be informed and included in finding solutions</w:t>
      </w:r>
      <w:r w:rsidR="00F432D2" w:rsidRPr="00A46ADE">
        <w:t>,</w:t>
      </w:r>
      <w:r w:rsidRPr="00A46ADE">
        <w:t xml:space="preserve"> and </w:t>
      </w:r>
      <w:r w:rsidR="00F432D2" w:rsidRPr="00A46ADE">
        <w:t xml:space="preserve">to </w:t>
      </w:r>
      <w:r w:rsidRPr="00A46ADE">
        <w:t xml:space="preserve">be part of important decision-making and planning aimed at protecting and supporting their families. Attention by service providers and other adults is required </w:t>
      </w:r>
      <w:r w:rsidRPr="00A46ADE">
        <w:lastRenderedPageBreak/>
        <w:t xml:space="preserve">to provide information to children about what is happening and what adults are doing to respond to their needs. </w:t>
      </w:r>
    </w:p>
    <w:p w14:paraId="3A89C888" w14:textId="546C8C0B" w:rsidR="00B311C8" w:rsidRPr="00A46ADE" w:rsidRDefault="006278B0" w:rsidP="002F4F70">
      <w:pPr>
        <w:pStyle w:val="ICPSNormal"/>
        <w:rPr>
          <w:rFonts w:eastAsiaTheme="majorEastAsia"/>
        </w:rPr>
      </w:pPr>
      <w:r w:rsidRPr="00A46ADE">
        <w:t xml:space="preserve">An important step in overcoming the isolating experience that domestic and family violence often is for </w:t>
      </w:r>
      <w:r w:rsidR="00A1514C" w:rsidRPr="00A46ADE">
        <w:t>children</w:t>
      </w:r>
      <w:r w:rsidRPr="00A46ADE">
        <w:t xml:space="preserve">, was </w:t>
      </w:r>
      <w:r w:rsidRPr="00A46ADE">
        <w:rPr>
          <w:b/>
        </w:rPr>
        <w:t>challenging and unsettling</w:t>
      </w:r>
      <w:r w:rsidR="00A1514C" w:rsidRPr="00A46ADE">
        <w:rPr>
          <w:b/>
        </w:rPr>
        <w:t xml:space="preserve"> the resounding silence which surround</w:t>
      </w:r>
      <w:r w:rsidRPr="00A46ADE">
        <w:rPr>
          <w:b/>
        </w:rPr>
        <w:t>s</w:t>
      </w:r>
      <w:r w:rsidR="00A1514C" w:rsidRPr="00A46ADE">
        <w:rPr>
          <w:b/>
        </w:rPr>
        <w:t xml:space="preserve"> domestic and family violence.</w:t>
      </w:r>
      <w:r w:rsidR="00A1514C" w:rsidRPr="00A46ADE">
        <w:t xml:space="preserve"> Due to the very real risks involved in talking about their experiences of domestic and family violence, children </w:t>
      </w:r>
      <w:r w:rsidRPr="00A46ADE">
        <w:t>were often scared to do this. The children described that many adults also appeared scared to open up conversations with children. For children to break their silence</w:t>
      </w:r>
      <w:r w:rsidR="00F432D2" w:rsidRPr="00A46ADE">
        <w:t>,</w:t>
      </w:r>
      <w:r w:rsidRPr="00A46ADE">
        <w:t xml:space="preserve"> they needed </w:t>
      </w:r>
      <w:r w:rsidR="00A1514C" w:rsidRPr="00A46ADE">
        <w:t xml:space="preserve">choice and control over when, where, why and with whom they would talk about their experiences. This requires adults to provide consistent </w:t>
      </w:r>
      <w:r w:rsidR="00A1514C" w:rsidRPr="00A46ADE">
        <w:rPr>
          <w:b/>
        </w:rPr>
        <w:t>opportunities</w:t>
      </w:r>
      <w:r w:rsidRPr="00A46ADE">
        <w:rPr>
          <w:b/>
        </w:rPr>
        <w:t xml:space="preserve"> for children to talk</w:t>
      </w:r>
      <w:r w:rsidR="00A1514C" w:rsidRPr="00A46ADE">
        <w:rPr>
          <w:b/>
        </w:rPr>
        <w:t>, across a range of informal and formal settings</w:t>
      </w:r>
      <w:r w:rsidR="00A1514C" w:rsidRPr="00A46ADE">
        <w:t xml:space="preserve">. </w:t>
      </w:r>
      <w:r w:rsidR="00B311C8" w:rsidRPr="00A46ADE">
        <w:t xml:space="preserve">Children often preferred the support of family and friends and it is these relationships that are often best placed to sustain the long term recovery required of children. </w:t>
      </w:r>
      <w:r w:rsidR="00B311C8" w:rsidRPr="00A46ADE">
        <w:rPr>
          <w:rFonts w:eastAsiaTheme="majorEastAsia"/>
        </w:rPr>
        <w:t xml:space="preserve">The importance of </w:t>
      </w:r>
      <w:r w:rsidR="00B311C8" w:rsidRPr="00A46ADE">
        <w:rPr>
          <w:rFonts w:eastAsiaTheme="majorEastAsia"/>
          <w:b/>
        </w:rPr>
        <w:t xml:space="preserve">positive relationships with peers </w:t>
      </w:r>
      <w:r w:rsidR="00B311C8" w:rsidRPr="00A46ADE">
        <w:rPr>
          <w:rFonts w:eastAsiaTheme="majorEastAsia"/>
        </w:rPr>
        <w:t>(and the particularly valuable support provided by those with similar lived experiences) was especially highlighted in the meta-synthesis.</w:t>
      </w:r>
    </w:p>
    <w:p w14:paraId="52DEE292" w14:textId="79B87C45" w:rsidR="00B311C8" w:rsidRPr="00A46ADE" w:rsidRDefault="00A1514C" w:rsidP="002F4F70">
      <w:pPr>
        <w:pStyle w:val="ICPSNormal"/>
      </w:pPr>
      <w:r w:rsidRPr="00A46ADE">
        <w:t>Once they were able to talk, children required their supporters to listen carefully, validate and respond to their feelings</w:t>
      </w:r>
      <w:r w:rsidR="00B311C8" w:rsidRPr="00A46ADE">
        <w:t xml:space="preserve">, but importantly also to address their immediate and long term </w:t>
      </w:r>
      <w:r w:rsidRPr="00A46ADE">
        <w:t>safety needs.</w:t>
      </w:r>
      <w:r w:rsidR="00B311C8" w:rsidRPr="00A46ADE">
        <w:t xml:space="preserve"> </w:t>
      </w:r>
      <w:r w:rsidRPr="00A46ADE">
        <w:t xml:space="preserve">As children were particularly concerned about the safety and wellbeing of siblings and their mothers, </w:t>
      </w:r>
      <w:r w:rsidR="00F432D2" w:rsidRPr="00A46ADE">
        <w:t>they w</w:t>
      </w:r>
      <w:r w:rsidRPr="00A46ADE">
        <w:t xml:space="preserve">anted to be informed of, and included in, supports which aimed to help them and their families. </w:t>
      </w:r>
      <w:r w:rsidR="00B311C8" w:rsidRPr="00A46ADE">
        <w:t>Making sense of, and enhancing their family relationships which had been damaged by domestic and family violence was particularly required, and children stressed this also included relationships with their fathers. Although some researchers have explored this issue, it appears that services currently may not be</w:t>
      </w:r>
      <w:r w:rsidR="003A0498" w:rsidRPr="00A46ADE">
        <w:t xml:space="preserve"> assisting children with their father-child relationships</w:t>
      </w:r>
      <w:r w:rsidR="00B311C8" w:rsidRPr="00A46ADE">
        <w:t xml:space="preserve"> (Thiara &amp; Humphreys, 2015). </w:t>
      </w:r>
    </w:p>
    <w:p w14:paraId="5B21C352" w14:textId="20AE62D0" w:rsidR="000D4247" w:rsidRPr="00A46ADE" w:rsidRDefault="002913E1" w:rsidP="00E06BBE">
      <w:pPr>
        <w:pStyle w:val="ICPSHeading2"/>
      </w:pPr>
      <w:bookmarkStart w:id="58" w:name="_Toc479344389"/>
      <w:r w:rsidRPr="00A46ADE">
        <w:t xml:space="preserve">4.6 </w:t>
      </w:r>
      <w:r w:rsidR="004C6B00" w:rsidRPr="00A46ADE">
        <w:t xml:space="preserve">Remaining </w:t>
      </w:r>
      <w:r w:rsidR="000D4247" w:rsidRPr="00A46ADE">
        <w:t>gaps in knowledge</w:t>
      </w:r>
      <w:bookmarkEnd w:id="58"/>
      <w:r w:rsidR="000D4247" w:rsidRPr="00A46ADE">
        <w:t xml:space="preserve"> </w:t>
      </w:r>
    </w:p>
    <w:p w14:paraId="394F1202" w14:textId="02B7D4B7" w:rsidR="008F63F1" w:rsidRPr="00A46ADE" w:rsidRDefault="008F63F1" w:rsidP="002F4F70">
      <w:pPr>
        <w:pStyle w:val="ICPSNormal"/>
      </w:pPr>
      <w:r w:rsidRPr="00A46ADE">
        <w:t>The limited understanding of how children make sense of and more importantly manage their relationships with fathers, who often stay involved in their lives</w:t>
      </w:r>
      <w:r w:rsidR="00367767" w:rsidRPr="00A46ADE">
        <w:t>,</w:t>
      </w:r>
      <w:r w:rsidRPr="00A46ADE">
        <w:t xml:space="preserve"> highlights just one of the areas currently neglected by researchers, policy makers and professionals alike.</w:t>
      </w:r>
    </w:p>
    <w:p w14:paraId="0EB11744" w14:textId="77777777" w:rsidR="002208FB" w:rsidRPr="00A46ADE" w:rsidRDefault="00E647B1" w:rsidP="002F4F70">
      <w:pPr>
        <w:pStyle w:val="ICPSNormal"/>
      </w:pPr>
      <w:r w:rsidRPr="00A46ADE">
        <w:t xml:space="preserve">The findings of the meta-synthesis indicate that children’s qualitative evidence of domestic and family violence remains limited with some significant gaps. Although research that talks directly with children about domestic and family violence has grown over the last two decades, the extent to which children have been able to set the agendas for this research, and to participate fully in each stage of research that seeks to understand their experience, remains questionable. There is some risk that children’s views and experiences may remain constrained, by the fact that researchers often </w:t>
      </w:r>
      <w:r w:rsidR="002208FB" w:rsidRPr="00A46ADE">
        <w:t xml:space="preserve">remain </w:t>
      </w:r>
      <w:r w:rsidRPr="00A46ADE">
        <w:t>rel</w:t>
      </w:r>
      <w:r w:rsidR="002208FB" w:rsidRPr="00A46ADE">
        <w:t xml:space="preserve">iant </w:t>
      </w:r>
      <w:r w:rsidRPr="00A46ADE">
        <w:t xml:space="preserve">on adults to speak on </w:t>
      </w:r>
      <w:r w:rsidR="002208FB" w:rsidRPr="00A46ADE">
        <w:t xml:space="preserve">children’s </w:t>
      </w:r>
      <w:r w:rsidRPr="00A46ADE">
        <w:t xml:space="preserve">behalf or decide which aspects of their experience are more important. </w:t>
      </w:r>
    </w:p>
    <w:p w14:paraId="6297C2DD" w14:textId="6C36D4AC" w:rsidR="00E647B1" w:rsidRPr="00A46ADE" w:rsidRDefault="002208FB" w:rsidP="002F4F70">
      <w:pPr>
        <w:pStyle w:val="ICPSNormal"/>
      </w:pPr>
      <w:r w:rsidRPr="00A46ADE">
        <w:t xml:space="preserve">Much </w:t>
      </w:r>
      <w:r w:rsidR="00E647B1" w:rsidRPr="00A46ADE">
        <w:t xml:space="preserve">of the </w:t>
      </w:r>
      <w:r w:rsidRPr="00A46ADE">
        <w:t xml:space="preserve">existing </w:t>
      </w:r>
      <w:r w:rsidR="00E647B1" w:rsidRPr="00A46ADE">
        <w:t>research is focused on children’s interactions with service systems aimed at meeting the needs of them and their parents – most often emergency or transitional housing. This research is important in highlight</w:t>
      </w:r>
      <w:r w:rsidRPr="00A46ADE">
        <w:t>ing</w:t>
      </w:r>
      <w:r w:rsidR="00E647B1" w:rsidRPr="00A46ADE">
        <w:t xml:space="preserve"> the support children receiv</w:t>
      </w:r>
      <w:r w:rsidRPr="00A46ADE">
        <w:t>e</w:t>
      </w:r>
      <w:r w:rsidR="00E647B1" w:rsidRPr="00A46ADE">
        <w:t xml:space="preserve"> and what policies or practices </w:t>
      </w:r>
      <w:r w:rsidRPr="00A46ADE">
        <w:t xml:space="preserve">children find to be the </w:t>
      </w:r>
      <w:r w:rsidR="00E647B1" w:rsidRPr="00A46ADE">
        <w:t xml:space="preserve">most beneficial </w:t>
      </w:r>
      <w:r w:rsidRPr="00A46ADE">
        <w:t xml:space="preserve">or </w:t>
      </w:r>
      <w:r w:rsidR="00E647B1" w:rsidRPr="00A46ADE">
        <w:t>unhelpful. However, with only four Australian studies included in the review, we know little about children’s experiences of the service systems in Australia that are designed to meet the</w:t>
      </w:r>
      <w:r w:rsidR="00C160D1" w:rsidRPr="00A46ADE">
        <w:t xml:space="preserve">ir needs </w:t>
      </w:r>
      <w:r w:rsidR="00E647B1" w:rsidRPr="00A46ADE">
        <w:t>and their families, and whether they feel they are getting the support they require. Understanding children’s views of the prevention, early intervention, targeted and tertiary level services</w:t>
      </w:r>
      <w:r w:rsidR="00367767" w:rsidRPr="00A46ADE">
        <w:t xml:space="preserve"> that </w:t>
      </w:r>
      <w:r w:rsidR="00E647B1" w:rsidRPr="00A46ADE">
        <w:t>would best assist them would be extremely beneficial to Australian policy makers and practitioners.</w:t>
      </w:r>
      <w:r w:rsidR="00801D59" w:rsidRPr="00A46ADE">
        <w:t xml:space="preserve"> Furthermore, c</w:t>
      </w:r>
      <w:r w:rsidR="00E647B1" w:rsidRPr="00A46ADE">
        <w:t xml:space="preserve">onsideration of structural and systemic responses required and the collaboration which may be needed to </w:t>
      </w:r>
      <w:r w:rsidR="002A2B9A" w:rsidRPr="00A46ADE">
        <w:t xml:space="preserve">better </w:t>
      </w:r>
      <w:r w:rsidR="00E647B1" w:rsidRPr="00A46ADE">
        <w:t>meet children’s needs remains unknown and under-investigated</w:t>
      </w:r>
      <w:r w:rsidR="002A2B9A" w:rsidRPr="00A46ADE">
        <w:t xml:space="preserve">. This </w:t>
      </w:r>
      <w:r w:rsidR="00E647B1" w:rsidRPr="00A46ADE">
        <w:t xml:space="preserve">is an important area for future research. </w:t>
      </w:r>
    </w:p>
    <w:p w14:paraId="1D47E7D8" w14:textId="4754AD1A" w:rsidR="00B93F08" w:rsidRPr="00A46ADE" w:rsidRDefault="00B82418" w:rsidP="002F4F70">
      <w:pPr>
        <w:pStyle w:val="ICPSNormal"/>
      </w:pPr>
      <w:r w:rsidRPr="00A46ADE">
        <w:t>Children describe the complexity of family relationships, especially parental relationships</w:t>
      </w:r>
      <w:r w:rsidR="00367767" w:rsidRPr="00A46ADE">
        <w:t>.</w:t>
      </w:r>
      <w:r w:rsidRPr="00A46ADE">
        <w:t xml:space="preserve"> Children’s efforts to engage in, understand, manage and make meaning of their relationships with parents, within the contexts of domestic and family violence was a constant and challenging task. </w:t>
      </w:r>
      <w:r w:rsidR="009E4E89" w:rsidRPr="00A46ADE">
        <w:t>C</w:t>
      </w:r>
      <w:r w:rsidRPr="00A46ADE">
        <w:t xml:space="preserve">hildren say </w:t>
      </w:r>
      <w:r w:rsidRPr="00A46ADE">
        <w:lastRenderedPageBreak/>
        <w:t>they require support to make sense of and manage relationships with fathers who use violence</w:t>
      </w:r>
      <w:r w:rsidR="009E4E89" w:rsidRPr="00A46ADE">
        <w:t>,</w:t>
      </w:r>
      <w:r w:rsidRPr="00A46ADE">
        <w:t xml:space="preserve"> particularly if there is ongoing contact. </w:t>
      </w:r>
      <w:r w:rsidR="009E4E89" w:rsidRPr="00A46ADE">
        <w:t>Therefor</w:t>
      </w:r>
      <w:r w:rsidR="00367767" w:rsidRPr="00A46ADE">
        <w:t>e,</w:t>
      </w:r>
      <w:r w:rsidR="009E4E89" w:rsidRPr="00A46ADE">
        <w:t xml:space="preserve"> it is </w:t>
      </w:r>
      <w:r w:rsidR="00367767" w:rsidRPr="00A46ADE">
        <w:t>i</w:t>
      </w:r>
      <w:r w:rsidR="009E4E89" w:rsidRPr="00A46ADE">
        <w:t>mportant to explore how children can have more c</w:t>
      </w:r>
      <w:r w:rsidR="00367767" w:rsidRPr="00A46ADE">
        <w:t>hoice and control over decision-</w:t>
      </w:r>
      <w:r w:rsidR="009E4E89" w:rsidRPr="00A46ADE">
        <w:t xml:space="preserve">making about ongoing contact with their fathers. </w:t>
      </w:r>
    </w:p>
    <w:p w14:paraId="731B8228" w14:textId="7371451C" w:rsidR="00E647B1" w:rsidRPr="00A46ADE" w:rsidRDefault="00E647B1" w:rsidP="002F4F70">
      <w:pPr>
        <w:pStyle w:val="ICPSNormal"/>
      </w:pPr>
      <w:r w:rsidRPr="00A46ADE">
        <w:t xml:space="preserve">It is also </w:t>
      </w:r>
      <w:r w:rsidR="002A2B9A" w:rsidRPr="00A46ADE">
        <w:t xml:space="preserve">essential </w:t>
      </w:r>
      <w:r w:rsidRPr="00A46ADE">
        <w:t>to consider the unique issues and needs of Australian children from culturally or linguistically diverse backgrounds, rural and remote communities and particularly Aboriginal children. Previous Australian research has highlighted that all of these groups of children may be more at risk of experiencing domestic and family violence and may require targeted supports (</w:t>
      </w:r>
      <w:r w:rsidR="007273CE" w:rsidRPr="00A46ADE">
        <w:t>Bagshaw, 2007; Immigrant Women’s Domestic Violence Service, 2008)</w:t>
      </w:r>
      <w:r w:rsidRPr="00A46ADE">
        <w:t xml:space="preserve">. </w:t>
      </w:r>
    </w:p>
    <w:p w14:paraId="11421DCE" w14:textId="3EFB0C5F" w:rsidR="002A2B9A" w:rsidRPr="00A46ADE" w:rsidRDefault="00367767" w:rsidP="002F4F70">
      <w:pPr>
        <w:pStyle w:val="ICPSNormal"/>
      </w:pPr>
      <w:r w:rsidRPr="00A46ADE">
        <w:t>A</w:t>
      </w:r>
      <w:r w:rsidR="00E647B1" w:rsidRPr="00A46ADE">
        <w:t xml:space="preserve">lthough this meta-synthesis has been helpful in outlining what we have currently learnt from children about their experiences and needs </w:t>
      </w:r>
      <w:r w:rsidR="002A2B9A" w:rsidRPr="00A46ADE">
        <w:t xml:space="preserve">due to </w:t>
      </w:r>
      <w:r w:rsidR="00E647B1" w:rsidRPr="00A46ADE">
        <w:t xml:space="preserve">domestic and family violence, </w:t>
      </w:r>
      <w:r w:rsidR="002A2B9A" w:rsidRPr="00A46ADE">
        <w:t xml:space="preserve">further research, carried out </w:t>
      </w:r>
      <w:r w:rsidR="00192FAC" w:rsidRPr="00A46ADE">
        <w:t xml:space="preserve">directly </w:t>
      </w:r>
      <w:r w:rsidR="002A2B9A" w:rsidRPr="00A46ADE">
        <w:t>with children</w:t>
      </w:r>
      <w:r w:rsidRPr="00A46ADE">
        <w:t>,</w:t>
      </w:r>
      <w:r w:rsidR="002A2B9A" w:rsidRPr="00A46ADE">
        <w:t xml:space="preserve"> is required </w:t>
      </w:r>
      <w:r w:rsidR="00E647B1" w:rsidRPr="00A46ADE">
        <w:t>to</w:t>
      </w:r>
      <w:r w:rsidR="002A2B9A" w:rsidRPr="00A46ADE">
        <w:t xml:space="preserve"> inform the development of future support services and preventative strategies</w:t>
      </w:r>
      <w:r w:rsidRPr="00A46ADE">
        <w:t xml:space="preserve"> to </w:t>
      </w:r>
      <w:r w:rsidR="002A2B9A" w:rsidRPr="00A46ADE">
        <w:t xml:space="preserve">adequately respond to their circumstances. </w:t>
      </w:r>
    </w:p>
    <w:p w14:paraId="701718E3" w14:textId="77777777" w:rsidR="002717A8" w:rsidRPr="00A46ADE" w:rsidRDefault="002717A8">
      <w:pPr>
        <w:spacing w:after="200" w:line="276" w:lineRule="auto"/>
        <w:rPr>
          <w:rFonts w:ascii="Calibri" w:eastAsiaTheme="majorEastAsia" w:hAnsi="Calibri" w:cstheme="majorBidi"/>
          <w:b/>
          <w:bCs/>
          <w:color w:val="215868" w:themeColor="accent5" w:themeShade="80"/>
          <w:sz w:val="32"/>
          <w:szCs w:val="28"/>
          <w:lang w:val="en-AU"/>
        </w:rPr>
      </w:pPr>
      <w:r w:rsidRPr="00A46ADE">
        <w:br w:type="page"/>
      </w:r>
    </w:p>
    <w:p w14:paraId="4122AAC3" w14:textId="5C5D7110" w:rsidR="00AC5988" w:rsidRPr="00A46ADE" w:rsidRDefault="0074301E" w:rsidP="002913E1">
      <w:pPr>
        <w:pStyle w:val="ICPSHeading1"/>
      </w:pPr>
      <w:bookmarkStart w:id="59" w:name="_Toc479344390"/>
      <w:r w:rsidRPr="00A46ADE">
        <w:lastRenderedPageBreak/>
        <w:t xml:space="preserve">5. </w:t>
      </w:r>
      <w:r w:rsidR="00AC5988" w:rsidRPr="00A46ADE">
        <w:t>Conclusion</w:t>
      </w:r>
      <w:bookmarkEnd w:id="59"/>
    </w:p>
    <w:p w14:paraId="69FDC83D" w14:textId="4F201092" w:rsidR="00E86637" w:rsidRPr="00A46ADE" w:rsidRDefault="007147E0" w:rsidP="002F4F70">
      <w:pPr>
        <w:pStyle w:val="ICPSNormal"/>
      </w:pPr>
      <w:r w:rsidRPr="00A46ADE">
        <w:t xml:space="preserve">This meta-synthesis provided an important opportunity to review </w:t>
      </w:r>
      <w:r w:rsidR="00C44F1A" w:rsidRPr="00A46ADE">
        <w:t xml:space="preserve">the nature and extent of qualitative research conducted </w:t>
      </w:r>
      <w:r w:rsidR="00C44F1A" w:rsidRPr="00A46ADE">
        <w:rPr>
          <w:i/>
        </w:rPr>
        <w:t>with</w:t>
      </w:r>
      <w:r w:rsidR="003C3CA4" w:rsidRPr="00A46ADE">
        <w:t xml:space="preserve"> children about</w:t>
      </w:r>
      <w:r w:rsidR="00C44F1A" w:rsidRPr="00A46ADE">
        <w:t xml:space="preserve"> </w:t>
      </w:r>
      <w:r w:rsidR="003C3CA4" w:rsidRPr="00A46ADE">
        <w:t xml:space="preserve">their experiences of </w:t>
      </w:r>
      <w:r w:rsidR="00C44F1A" w:rsidRPr="00A46ADE">
        <w:t xml:space="preserve">domestic and family violence. </w:t>
      </w:r>
      <w:r w:rsidRPr="00A46ADE">
        <w:t xml:space="preserve">Despite growing interest in understanding children’s perceptions of </w:t>
      </w:r>
      <w:r w:rsidR="00C57833" w:rsidRPr="00A46ADE">
        <w:t xml:space="preserve">a range of issues in </w:t>
      </w:r>
      <w:r w:rsidRPr="00A46ADE">
        <w:t>their live</w:t>
      </w:r>
      <w:r w:rsidR="00C57833" w:rsidRPr="00A46ADE">
        <w:t>s,</w:t>
      </w:r>
      <w:r w:rsidRPr="00A46ADE">
        <w:t xml:space="preserve"> the meta-synthesis highlighted that significant limitations and gaps remain</w:t>
      </w:r>
      <w:r w:rsidR="00C57833" w:rsidRPr="00A46ADE">
        <w:t xml:space="preserve"> in our understandings of children’s experiences of </w:t>
      </w:r>
      <w:r w:rsidR="00A66292" w:rsidRPr="00A46ADE">
        <w:t xml:space="preserve">domestic and </w:t>
      </w:r>
      <w:r w:rsidR="00C57833" w:rsidRPr="00A46ADE">
        <w:t>family violence. Australia</w:t>
      </w:r>
      <w:r w:rsidRPr="00A46ADE">
        <w:t xml:space="preserve"> especially lags behind in this endeavour, </w:t>
      </w:r>
      <w:r w:rsidR="004051FF" w:rsidRPr="00A46ADE">
        <w:t>w</w:t>
      </w:r>
      <w:r w:rsidRPr="00A46ADE">
        <w:t xml:space="preserve">ith only a handful of </w:t>
      </w:r>
      <w:r w:rsidR="00C57833" w:rsidRPr="00A46ADE">
        <w:t xml:space="preserve">researchers conducting studies which </w:t>
      </w:r>
      <w:r w:rsidR="00A66292" w:rsidRPr="00A46ADE">
        <w:t>have sought</w:t>
      </w:r>
      <w:r w:rsidRPr="00A46ADE">
        <w:t xml:space="preserve"> </w:t>
      </w:r>
      <w:r w:rsidR="004051FF" w:rsidRPr="00A46ADE">
        <w:t xml:space="preserve">children’s views and experiences </w:t>
      </w:r>
      <w:r w:rsidRPr="00A46ADE">
        <w:t xml:space="preserve">on the important issue of </w:t>
      </w:r>
      <w:r w:rsidR="00A66292" w:rsidRPr="00A46ADE">
        <w:t xml:space="preserve">domestic and </w:t>
      </w:r>
      <w:r w:rsidRPr="00A46ADE">
        <w:t>family violence.</w:t>
      </w:r>
      <w:r w:rsidR="003C3CA4" w:rsidRPr="00A46ADE">
        <w:t xml:space="preserve"> More exploratory research, </w:t>
      </w:r>
      <w:r w:rsidR="00801D59" w:rsidRPr="00A46ADE">
        <w:t xml:space="preserve">intervention </w:t>
      </w:r>
      <w:r w:rsidR="003C3CA4" w:rsidRPr="00A46ADE">
        <w:t>and evaluation studies</w:t>
      </w:r>
      <w:r w:rsidR="003A0498" w:rsidRPr="00A46ADE">
        <w:t xml:space="preserve"> that </w:t>
      </w:r>
      <w:r w:rsidR="003C3CA4" w:rsidRPr="00A46ADE">
        <w:t xml:space="preserve">enable the full and meaningful participation of children </w:t>
      </w:r>
      <w:r w:rsidR="003A0498" w:rsidRPr="00A46ADE">
        <w:t>are</w:t>
      </w:r>
      <w:r w:rsidR="003C3CA4" w:rsidRPr="00A46ADE">
        <w:t xml:space="preserve"> urgently required.</w:t>
      </w:r>
      <w:r w:rsidRPr="00A46ADE">
        <w:t xml:space="preserve"> </w:t>
      </w:r>
    </w:p>
    <w:p w14:paraId="47F7BE5A" w14:textId="58A9FF53" w:rsidR="007147E0" w:rsidRPr="00A46ADE" w:rsidRDefault="00C57833" w:rsidP="002F4F70">
      <w:pPr>
        <w:pStyle w:val="ICPSNormal"/>
      </w:pPr>
      <w:r w:rsidRPr="00A46ADE">
        <w:t>Despite the limited evidence, this meta-synthesis</w:t>
      </w:r>
      <w:r w:rsidR="003A0498" w:rsidRPr="00A46ADE">
        <w:t>,</w:t>
      </w:r>
      <w:r w:rsidRPr="00A46ADE">
        <w:t xml:space="preserve"> which drew on the findings of 40 publications from across the world, found that for those children who experience it, </w:t>
      </w:r>
      <w:r w:rsidR="00A66292" w:rsidRPr="00A46ADE">
        <w:t xml:space="preserve">domestic and </w:t>
      </w:r>
      <w:r w:rsidR="007147E0" w:rsidRPr="00A46ADE">
        <w:t>family violence and</w:t>
      </w:r>
      <w:r w:rsidRPr="00A46ADE">
        <w:t xml:space="preserve"> its</w:t>
      </w:r>
      <w:r w:rsidR="007147E0" w:rsidRPr="00A46ADE">
        <w:t xml:space="preserve"> r</w:t>
      </w:r>
      <w:r w:rsidRPr="00A46ADE">
        <w:t>esultant impacts</w:t>
      </w:r>
      <w:r w:rsidR="007147E0" w:rsidRPr="00A46ADE">
        <w:t xml:space="preserve"> </w:t>
      </w:r>
      <w:r w:rsidRPr="00A46ADE">
        <w:t xml:space="preserve">have a </w:t>
      </w:r>
      <w:r w:rsidR="007147E0" w:rsidRPr="00A46ADE">
        <w:t xml:space="preserve">constant and enduring </w:t>
      </w:r>
      <w:r w:rsidRPr="00A46ADE">
        <w:t>presence in their lives</w:t>
      </w:r>
      <w:r w:rsidR="007147E0" w:rsidRPr="00A46ADE">
        <w:t xml:space="preserve">. </w:t>
      </w:r>
      <w:r w:rsidRPr="00A46ADE">
        <w:t>C</w:t>
      </w:r>
      <w:r w:rsidR="007147E0" w:rsidRPr="00A46ADE">
        <w:t>hildren are often left to deal with pervasive feelings of fear, powerlessness, sadness and anger on their own</w:t>
      </w:r>
      <w:r w:rsidRPr="00A46ADE">
        <w:t>, as they are reluctant or unable to break the silence which shrouds this issue</w:t>
      </w:r>
      <w:r w:rsidR="007147E0" w:rsidRPr="00A46ADE">
        <w:t xml:space="preserve">. </w:t>
      </w:r>
      <w:r w:rsidRPr="00A46ADE">
        <w:t xml:space="preserve">Despite this, </w:t>
      </w:r>
      <w:r w:rsidR="007147E0" w:rsidRPr="00A46ADE">
        <w:t xml:space="preserve">children </w:t>
      </w:r>
      <w:r w:rsidRPr="00A46ADE">
        <w:t xml:space="preserve">show remarkable resilience to </w:t>
      </w:r>
      <w:r w:rsidR="007147E0" w:rsidRPr="00A46ADE">
        <w:t xml:space="preserve">develop and refine their understandings </w:t>
      </w:r>
      <w:r w:rsidR="003C3CA4" w:rsidRPr="00A46ADE">
        <w:t xml:space="preserve">of the violence </w:t>
      </w:r>
      <w:r w:rsidR="00801D59" w:rsidRPr="00A46ADE">
        <w:t xml:space="preserve">they are experiencing, </w:t>
      </w:r>
      <w:r w:rsidR="007147E0" w:rsidRPr="00A46ADE">
        <w:t xml:space="preserve">and </w:t>
      </w:r>
      <w:r w:rsidR="00801D59" w:rsidRPr="00A46ADE">
        <w:t xml:space="preserve">to enact a range of </w:t>
      </w:r>
      <w:r w:rsidR="007147E0" w:rsidRPr="00A46ADE">
        <w:t xml:space="preserve">coping strategies </w:t>
      </w:r>
      <w:r w:rsidRPr="00A46ADE">
        <w:t xml:space="preserve">in an effort to </w:t>
      </w:r>
      <w:r w:rsidR="007147E0" w:rsidRPr="00A46ADE">
        <w:t>keep them and their families safe</w:t>
      </w:r>
      <w:r w:rsidRPr="00A46ADE">
        <w:t xml:space="preserve"> and well</w:t>
      </w:r>
      <w:r w:rsidR="007147E0" w:rsidRPr="00A46ADE">
        <w:t xml:space="preserve">.  </w:t>
      </w:r>
    </w:p>
    <w:p w14:paraId="064E55A5" w14:textId="13824BD2" w:rsidR="007147E0" w:rsidRPr="00A46ADE" w:rsidRDefault="007147E0" w:rsidP="002F4F70">
      <w:pPr>
        <w:pStyle w:val="ICPSNormal"/>
      </w:pPr>
      <w:r w:rsidRPr="00A46ADE">
        <w:t xml:space="preserve">Children had clear ideas on their </w:t>
      </w:r>
      <w:r w:rsidR="00801D59" w:rsidRPr="00A46ADE">
        <w:t xml:space="preserve">most significant </w:t>
      </w:r>
      <w:r w:rsidRPr="00A46ADE">
        <w:t>needs</w:t>
      </w:r>
      <w:r w:rsidR="00801D59" w:rsidRPr="00A46ADE">
        <w:t xml:space="preserve">. Most importantly, children needed adults to commit to the long term support required to </w:t>
      </w:r>
      <w:r w:rsidRPr="00A46ADE">
        <w:t>facilitate their physical safety and emotional well</w:t>
      </w:r>
      <w:r w:rsidR="003C3CA4" w:rsidRPr="00A46ADE">
        <w:t xml:space="preserve">being. </w:t>
      </w:r>
      <w:r w:rsidR="00801D59" w:rsidRPr="00A46ADE">
        <w:t>To do this</w:t>
      </w:r>
      <w:r w:rsidR="00BE7387" w:rsidRPr="00A46ADE">
        <w:t xml:space="preserve">, </w:t>
      </w:r>
      <w:r w:rsidR="00801D59" w:rsidRPr="00A46ADE">
        <w:t xml:space="preserve">children </w:t>
      </w:r>
      <w:r w:rsidR="003C3CA4" w:rsidRPr="00A46ADE">
        <w:t>thought adults should</w:t>
      </w:r>
      <w:r w:rsidRPr="00A46ADE">
        <w:t xml:space="preserve"> provide them with </w:t>
      </w:r>
      <w:r w:rsidR="003C3CA4" w:rsidRPr="00A46ADE">
        <w:t xml:space="preserve">more </w:t>
      </w:r>
      <w:r w:rsidRPr="00A46ADE">
        <w:t>opportunities to talk</w:t>
      </w:r>
      <w:r w:rsidR="00801D59" w:rsidRPr="00A46ADE">
        <w:t xml:space="preserve">, and </w:t>
      </w:r>
      <w:r w:rsidR="003C3CA4" w:rsidRPr="00A46ADE">
        <w:t xml:space="preserve">then listen carefully to what they have to say and take their views and pleas for help </w:t>
      </w:r>
      <w:r w:rsidRPr="00A46ADE">
        <w:t>seriously. Providing children with these opportunities</w:t>
      </w:r>
      <w:r w:rsidR="00C57833" w:rsidRPr="00A46ADE">
        <w:t>,</w:t>
      </w:r>
      <w:r w:rsidRPr="00A46ADE">
        <w:t xml:space="preserve"> </w:t>
      </w:r>
      <w:r w:rsidR="00C57833" w:rsidRPr="00A46ADE">
        <w:t xml:space="preserve">as well as </w:t>
      </w:r>
      <w:r w:rsidRPr="00A46ADE">
        <w:t>informing</w:t>
      </w:r>
      <w:r w:rsidR="00801D59" w:rsidRPr="00A46ADE">
        <w:t xml:space="preserve">, including </w:t>
      </w:r>
      <w:r w:rsidR="00C57833" w:rsidRPr="00A46ADE">
        <w:t xml:space="preserve">and assisting them to build and enhance relationships with parents and friends, </w:t>
      </w:r>
      <w:r w:rsidRPr="00A46ADE">
        <w:t xml:space="preserve">would </w:t>
      </w:r>
      <w:r w:rsidR="00C57833" w:rsidRPr="00A46ADE">
        <w:t xml:space="preserve">empower children and help </w:t>
      </w:r>
      <w:r w:rsidR="00801D59" w:rsidRPr="00A46ADE">
        <w:t xml:space="preserve">prevent or </w:t>
      </w:r>
      <w:r w:rsidRPr="00A46ADE">
        <w:t xml:space="preserve">heal some of the enduring </w:t>
      </w:r>
      <w:r w:rsidR="00BA20EB" w:rsidRPr="00A46ADE">
        <w:t>challenges</w:t>
      </w:r>
      <w:r w:rsidR="00801D59" w:rsidRPr="00A46ADE">
        <w:t xml:space="preserve"> caused by domestic and family</w:t>
      </w:r>
      <w:r w:rsidRPr="00A46ADE">
        <w:t xml:space="preserve"> violence. </w:t>
      </w:r>
    </w:p>
    <w:p w14:paraId="06385158" w14:textId="77777777" w:rsidR="00AC5988" w:rsidRPr="00A46ADE" w:rsidRDefault="00AC5988">
      <w:pPr>
        <w:spacing w:after="200" w:line="276" w:lineRule="auto"/>
        <w:rPr>
          <w:rFonts w:ascii="Calibri" w:eastAsiaTheme="majorEastAsia" w:hAnsi="Calibri" w:cstheme="majorBidi"/>
          <w:b/>
          <w:bCs/>
          <w:color w:val="215868" w:themeColor="accent5" w:themeShade="80"/>
          <w:sz w:val="32"/>
          <w:szCs w:val="28"/>
          <w:lang w:val="en-AU"/>
        </w:rPr>
      </w:pPr>
      <w:r w:rsidRPr="00A46ADE">
        <w:br w:type="page"/>
      </w:r>
    </w:p>
    <w:p w14:paraId="38392CA9" w14:textId="07C76130" w:rsidR="00982087" w:rsidRPr="00A46ADE" w:rsidRDefault="0074301E" w:rsidP="002913E1">
      <w:pPr>
        <w:pStyle w:val="ICPSHeading1"/>
      </w:pPr>
      <w:bookmarkStart w:id="60" w:name="_Toc479344391"/>
      <w:r w:rsidRPr="00A46ADE">
        <w:lastRenderedPageBreak/>
        <w:t xml:space="preserve">6. </w:t>
      </w:r>
      <w:r w:rsidR="00982087" w:rsidRPr="00A46ADE">
        <w:t>References</w:t>
      </w:r>
      <w:bookmarkEnd w:id="60"/>
    </w:p>
    <w:p w14:paraId="0DF6AE69" w14:textId="4D5035FB" w:rsidR="00CA7F32" w:rsidRPr="00A46ADE" w:rsidRDefault="00CA7F32" w:rsidP="00472051">
      <w:pPr>
        <w:pStyle w:val="EndNoteBibliography"/>
        <w:ind w:left="720" w:hanging="720"/>
        <w:rPr>
          <w:rFonts w:asciiTheme="minorHAnsi" w:hAnsiTheme="minorHAnsi"/>
          <w:sz w:val="22"/>
          <w:szCs w:val="22"/>
          <w:lang w:val="en-AU"/>
        </w:rPr>
      </w:pPr>
      <w:r w:rsidRPr="00A46ADE">
        <w:rPr>
          <w:rFonts w:asciiTheme="minorHAnsi" w:hAnsiTheme="minorHAnsi"/>
          <w:sz w:val="22"/>
          <w:szCs w:val="22"/>
          <w:lang w:val="en-AU"/>
        </w:rPr>
        <w:t xml:space="preserve">Arai, L., Heawood, A., Moore, T., Feder, G., Stanley, N., Gregory, A., MacMillan, H., &amp; Howarth, E. (2016). </w:t>
      </w:r>
      <w:r w:rsidRPr="00A46ADE">
        <w:rPr>
          <w:rFonts w:asciiTheme="minorHAnsi" w:hAnsiTheme="minorHAnsi"/>
          <w:i/>
          <w:sz w:val="22"/>
          <w:szCs w:val="22"/>
          <w:lang w:val="en-AU"/>
        </w:rPr>
        <w:t>VOICES (ViOlence: Impact on Children Evidence Synthesis)</w:t>
      </w:r>
      <w:r w:rsidRPr="00A46ADE">
        <w:rPr>
          <w:rFonts w:asciiTheme="minorHAnsi" w:hAnsiTheme="minorHAnsi"/>
          <w:sz w:val="22"/>
          <w:szCs w:val="22"/>
          <w:lang w:val="en-AU"/>
        </w:rPr>
        <w:t>. PROSPERO 2016: CRD42016042062.</w:t>
      </w:r>
      <w:r w:rsidR="007720C7" w:rsidRPr="00A46ADE">
        <w:rPr>
          <w:rFonts w:asciiTheme="minorHAnsi" w:hAnsiTheme="minorHAnsi"/>
          <w:sz w:val="22"/>
          <w:szCs w:val="22"/>
          <w:lang w:val="en-AU"/>
        </w:rPr>
        <w:t> </w:t>
      </w:r>
      <w:r w:rsidRPr="00A46ADE">
        <w:rPr>
          <w:rFonts w:asciiTheme="minorHAnsi" w:hAnsiTheme="minorHAnsi"/>
          <w:sz w:val="22"/>
          <w:szCs w:val="22"/>
          <w:lang w:val="en-AU"/>
        </w:rPr>
        <w:t>Available</w:t>
      </w:r>
      <w:r w:rsidR="007720C7" w:rsidRPr="00A46ADE">
        <w:rPr>
          <w:rFonts w:asciiTheme="minorHAnsi" w:hAnsiTheme="minorHAnsi"/>
          <w:sz w:val="22"/>
          <w:szCs w:val="22"/>
          <w:lang w:val="en-AU"/>
        </w:rPr>
        <w:t> </w:t>
      </w:r>
      <w:r w:rsidRPr="00A46ADE">
        <w:rPr>
          <w:rFonts w:asciiTheme="minorHAnsi" w:hAnsiTheme="minorHAnsi"/>
          <w:sz w:val="22"/>
          <w:szCs w:val="22"/>
          <w:lang w:val="en-AU"/>
        </w:rPr>
        <w:t>from:</w:t>
      </w:r>
      <w:r w:rsidR="007720C7" w:rsidRPr="00A46ADE">
        <w:rPr>
          <w:rFonts w:asciiTheme="minorHAnsi" w:hAnsiTheme="minorHAnsi"/>
          <w:sz w:val="22"/>
          <w:szCs w:val="22"/>
          <w:lang w:val="en-AU"/>
        </w:rPr>
        <w:t xml:space="preserve"> http://www.crd.york.ac.uk/PROSPERO/display_record.php?ID=CRD42016042062 </w:t>
      </w:r>
    </w:p>
    <w:p w14:paraId="58B9E80F" w14:textId="2AF3F362" w:rsidR="005155C5" w:rsidRPr="00A46ADE" w:rsidRDefault="005155C5" w:rsidP="005155C5">
      <w:pPr>
        <w:pStyle w:val="EndNoteBibliography"/>
        <w:ind w:left="720" w:hanging="720"/>
        <w:rPr>
          <w:rFonts w:asciiTheme="minorHAnsi" w:hAnsiTheme="minorHAnsi"/>
          <w:sz w:val="22"/>
          <w:szCs w:val="22"/>
          <w:lang w:val="en-AU"/>
        </w:rPr>
      </w:pPr>
      <w:r w:rsidRPr="00A46ADE">
        <w:rPr>
          <w:rFonts w:asciiTheme="minorHAnsi" w:hAnsiTheme="minorHAnsi"/>
          <w:sz w:val="22"/>
          <w:szCs w:val="22"/>
          <w:lang w:val="en-AU"/>
        </w:rPr>
        <w:t>Australian Capital Terri</w:t>
      </w:r>
      <w:r w:rsidR="00944C8E" w:rsidRPr="00A46ADE">
        <w:rPr>
          <w:rFonts w:asciiTheme="minorHAnsi" w:hAnsiTheme="minorHAnsi"/>
          <w:sz w:val="22"/>
          <w:szCs w:val="22"/>
          <w:lang w:val="en-AU"/>
        </w:rPr>
        <w:t>to</w:t>
      </w:r>
      <w:r w:rsidRPr="00A46ADE">
        <w:rPr>
          <w:rFonts w:asciiTheme="minorHAnsi" w:hAnsiTheme="minorHAnsi"/>
          <w:sz w:val="22"/>
          <w:szCs w:val="22"/>
          <w:lang w:val="en-AU"/>
        </w:rPr>
        <w:t xml:space="preserve">ry. (2011). </w:t>
      </w:r>
      <w:r w:rsidRPr="00A46ADE">
        <w:rPr>
          <w:rFonts w:asciiTheme="minorHAnsi" w:hAnsiTheme="minorHAnsi"/>
          <w:i/>
          <w:sz w:val="22"/>
          <w:szCs w:val="22"/>
          <w:lang w:val="en-AU"/>
        </w:rPr>
        <w:t>Our responsibility, ending violence against women and children: ACT prevention of violence against women and children strategy 2011-2017.</w:t>
      </w:r>
      <w:r w:rsidRPr="00A46ADE">
        <w:rPr>
          <w:rFonts w:asciiTheme="minorHAnsi" w:hAnsiTheme="minorHAnsi"/>
          <w:sz w:val="22"/>
          <w:szCs w:val="22"/>
          <w:lang w:val="en-AU"/>
        </w:rPr>
        <w:t xml:space="preserve"> Canberra: Australian Government.</w:t>
      </w:r>
    </w:p>
    <w:p w14:paraId="72877946" w14:textId="1A0790F5" w:rsidR="003C7711" w:rsidRPr="00A46ADE" w:rsidRDefault="003C7711" w:rsidP="00A659DE">
      <w:pPr>
        <w:pStyle w:val="EndNoteBibliography"/>
        <w:ind w:left="720" w:hanging="720"/>
        <w:rPr>
          <w:rFonts w:asciiTheme="minorHAnsi" w:hAnsiTheme="minorHAnsi"/>
          <w:sz w:val="22"/>
          <w:szCs w:val="22"/>
          <w:lang w:val="en-AU"/>
        </w:rPr>
      </w:pPr>
      <w:r w:rsidRPr="00A46ADE">
        <w:rPr>
          <w:rFonts w:asciiTheme="minorHAnsi" w:hAnsiTheme="minorHAnsi"/>
          <w:color w:val="000000"/>
          <w:sz w:val="22"/>
          <w:szCs w:val="22"/>
          <w:shd w:val="clear" w:color="auto" w:fill="FFFFFF"/>
        </w:rPr>
        <w:t>Australia's National Research Organisation for Women's Safety. (2014).</w:t>
      </w:r>
      <w:r w:rsidRPr="00A46ADE">
        <w:rPr>
          <w:rStyle w:val="apple-converted-space"/>
          <w:rFonts w:asciiTheme="minorHAnsi" w:hAnsiTheme="minorHAnsi"/>
          <w:color w:val="000000"/>
          <w:sz w:val="22"/>
          <w:szCs w:val="22"/>
          <w:shd w:val="clear" w:color="auto" w:fill="FFFFFF"/>
        </w:rPr>
        <w:t> </w:t>
      </w:r>
      <w:r w:rsidRPr="00A46ADE">
        <w:rPr>
          <w:rFonts w:asciiTheme="minorHAnsi" w:hAnsiTheme="minorHAnsi"/>
          <w:i/>
          <w:iCs/>
          <w:color w:val="000000"/>
          <w:sz w:val="22"/>
          <w:szCs w:val="22"/>
          <w:shd w:val="clear" w:color="auto" w:fill="FFFFFF"/>
        </w:rPr>
        <w:t>ANROWS Research Program 2014-16 (Part 1)</w:t>
      </w:r>
      <w:r w:rsidRPr="00A46ADE">
        <w:rPr>
          <w:rFonts w:asciiTheme="minorHAnsi" w:hAnsiTheme="minorHAnsi"/>
          <w:color w:val="000000"/>
          <w:sz w:val="22"/>
          <w:szCs w:val="22"/>
          <w:shd w:val="clear" w:color="auto" w:fill="FFFFFF"/>
        </w:rPr>
        <w:t>. Retrieved from Alexandria NSW: http://anrows.org.au/about/national-research-agenda</w:t>
      </w:r>
    </w:p>
    <w:p w14:paraId="10D92B83" w14:textId="4370921D"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Aymer, S. R. (2008). Adolescent males' coping responses to domestic violence: A qualitative study. </w:t>
      </w:r>
      <w:r w:rsidRPr="00A46ADE">
        <w:rPr>
          <w:rFonts w:asciiTheme="minorHAnsi" w:hAnsiTheme="minorHAnsi"/>
          <w:i/>
          <w:sz w:val="22"/>
          <w:szCs w:val="22"/>
        </w:rPr>
        <w:t>Children and Youth Services Review, 30</w:t>
      </w:r>
      <w:r w:rsidRPr="00A46ADE">
        <w:rPr>
          <w:rFonts w:asciiTheme="minorHAnsi" w:hAnsiTheme="minorHAnsi"/>
          <w:sz w:val="22"/>
          <w:szCs w:val="22"/>
        </w:rPr>
        <w:t xml:space="preserve">. </w:t>
      </w:r>
    </w:p>
    <w:p w14:paraId="7667005A"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Bagshaw, D. (2007). Reshaping Responses to Children When Parents are Separating: Hearing Children's Voices in the Transition. </w:t>
      </w:r>
      <w:r w:rsidRPr="00A46ADE">
        <w:rPr>
          <w:rFonts w:asciiTheme="minorHAnsi" w:hAnsiTheme="minorHAnsi"/>
          <w:i/>
          <w:sz w:val="22"/>
          <w:szCs w:val="22"/>
        </w:rPr>
        <w:t>Australian Social Work, 60</w:t>
      </w:r>
      <w:r w:rsidRPr="00A46ADE">
        <w:rPr>
          <w:rFonts w:asciiTheme="minorHAnsi" w:hAnsiTheme="minorHAnsi"/>
          <w:sz w:val="22"/>
          <w:szCs w:val="22"/>
        </w:rPr>
        <w:t xml:space="preserve">(4), 450-465. </w:t>
      </w:r>
    </w:p>
    <w:p w14:paraId="68856CA3"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Barker, J., Kolar, V., Mallett, S., &amp; McArthur, M. (2013). </w:t>
      </w:r>
      <w:r w:rsidRPr="00A46ADE">
        <w:rPr>
          <w:rFonts w:asciiTheme="minorHAnsi" w:hAnsiTheme="minorHAnsi"/>
          <w:i/>
          <w:sz w:val="22"/>
          <w:szCs w:val="22"/>
        </w:rPr>
        <w:t>What works for children experiencing homelessness and/or family/domestic violence? Part 1: Literature Synthesis.</w:t>
      </w:r>
      <w:r w:rsidRPr="00A46ADE">
        <w:rPr>
          <w:rFonts w:asciiTheme="minorHAnsi" w:hAnsiTheme="minorHAnsi"/>
          <w:sz w:val="22"/>
          <w:szCs w:val="22"/>
        </w:rPr>
        <w:t> Melbourne: Hanover Welfare Services.</w:t>
      </w:r>
    </w:p>
    <w:p w14:paraId="61A5914A" w14:textId="491901EB"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Bazeley, P., &amp; Jackson, K. (2013). </w:t>
      </w:r>
      <w:r w:rsidRPr="00A46ADE">
        <w:rPr>
          <w:rFonts w:asciiTheme="minorHAnsi" w:hAnsiTheme="minorHAnsi"/>
          <w:i/>
          <w:sz w:val="22"/>
          <w:szCs w:val="22"/>
        </w:rPr>
        <w:t>Qualitative data analysis with NVIVO</w:t>
      </w:r>
      <w:r w:rsidR="00F90946" w:rsidRPr="00A46ADE">
        <w:rPr>
          <w:rFonts w:asciiTheme="minorHAnsi" w:hAnsiTheme="minorHAnsi"/>
          <w:sz w:val="22"/>
          <w:szCs w:val="22"/>
        </w:rPr>
        <w:t xml:space="preserve">. London: Sage. </w:t>
      </w:r>
    </w:p>
    <w:p w14:paraId="27C3A930"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Benevides, L. E. (2012). A Phenomenological Study of Spirituality as a Protective Factor for Adolescents Exposed to Domestic Violence. </w:t>
      </w:r>
      <w:r w:rsidRPr="00A46ADE">
        <w:rPr>
          <w:rFonts w:asciiTheme="minorHAnsi" w:hAnsiTheme="minorHAnsi"/>
          <w:i/>
          <w:sz w:val="22"/>
          <w:szCs w:val="22"/>
        </w:rPr>
        <w:t>Journal of Social Service Research, 38</w:t>
      </w:r>
      <w:r w:rsidRPr="00A46ADE">
        <w:rPr>
          <w:rFonts w:asciiTheme="minorHAnsi" w:hAnsiTheme="minorHAnsi"/>
          <w:sz w:val="22"/>
          <w:szCs w:val="22"/>
        </w:rPr>
        <w:t xml:space="preserve">, 165-174. </w:t>
      </w:r>
    </w:p>
    <w:p w14:paraId="183E6018" w14:textId="77777777" w:rsidR="00A659DE" w:rsidRPr="00A46ADE" w:rsidRDefault="00A659DE" w:rsidP="00A659DE">
      <w:pPr>
        <w:pStyle w:val="EndNoteBibliography"/>
        <w:ind w:left="720" w:hanging="720"/>
        <w:rPr>
          <w:rFonts w:asciiTheme="minorHAnsi" w:hAnsiTheme="minorHAnsi"/>
          <w:i/>
          <w:sz w:val="22"/>
          <w:szCs w:val="22"/>
        </w:rPr>
      </w:pPr>
      <w:r w:rsidRPr="00A46ADE">
        <w:rPr>
          <w:rFonts w:asciiTheme="minorHAnsi" w:hAnsiTheme="minorHAnsi"/>
          <w:sz w:val="22"/>
          <w:szCs w:val="22"/>
        </w:rPr>
        <w:t xml:space="preserve">Berman, H. (1999). Health in the aftermath of violence: A critical narrative study of children of war and children of battered women. </w:t>
      </w:r>
      <w:r w:rsidRPr="00A46ADE">
        <w:rPr>
          <w:rFonts w:asciiTheme="minorHAnsi" w:hAnsiTheme="minorHAnsi"/>
          <w:i/>
          <w:sz w:val="22"/>
          <w:szCs w:val="22"/>
        </w:rPr>
        <w:t>Canadian Journal of Nursing Research, 31</w:t>
      </w:r>
      <w:r w:rsidRPr="00A46ADE">
        <w:rPr>
          <w:rFonts w:asciiTheme="minorHAnsi" w:hAnsiTheme="minorHAnsi"/>
          <w:sz w:val="22"/>
          <w:szCs w:val="22"/>
        </w:rPr>
        <w:t xml:space="preserve">(3), 89-109. </w:t>
      </w:r>
    </w:p>
    <w:p w14:paraId="2BF94167" w14:textId="6BCCCB45" w:rsidR="00A659DE" w:rsidRPr="00A46ADE" w:rsidRDefault="00A659DE" w:rsidP="00A659DE">
      <w:pPr>
        <w:pStyle w:val="EndNoteBibliography"/>
        <w:ind w:left="720" w:hanging="720"/>
        <w:rPr>
          <w:rFonts w:asciiTheme="minorHAnsi" w:hAnsiTheme="minorHAnsi"/>
          <w:i/>
          <w:sz w:val="22"/>
          <w:szCs w:val="22"/>
        </w:rPr>
      </w:pPr>
      <w:r w:rsidRPr="00A46ADE">
        <w:rPr>
          <w:rFonts w:asciiTheme="minorHAnsi" w:hAnsiTheme="minorHAnsi"/>
          <w:sz w:val="22"/>
          <w:szCs w:val="22"/>
        </w:rPr>
        <w:t xml:space="preserve">Berman, H. (2000). </w:t>
      </w:r>
      <w:r w:rsidRPr="00A46ADE">
        <w:rPr>
          <w:rFonts w:asciiTheme="minorHAnsi" w:eastAsiaTheme="minorHAnsi" w:hAnsiTheme="minorHAnsi" w:cs="Segoe UI"/>
          <w:sz w:val="22"/>
          <w:szCs w:val="22"/>
        </w:rPr>
        <w:t>T</w:t>
      </w:r>
      <w:r w:rsidRPr="00A46ADE">
        <w:rPr>
          <w:rFonts w:asciiTheme="minorHAnsi" w:hAnsiTheme="minorHAnsi"/>
          <w:sz w:val="22"/>
          <w:szCs w:val="22"/>
        </w:rPr>
        <w:t xml:space="preserve">he Relevance of Narrative Research with Children Who Witness War and Children Who Witness Woman Abuse. </w:t>
      </w:r>
      <w:r w:rsidRPr="00A46ADE">
        <w:rPr>
          <w:rFonts w:asciiTheme="minorHAnsi" w:hAnsiTheme="minorHAnsi"/>
          <w:i/>
          <w:sz w:val="22"/>
          <w:szCs w:val="22"/>
        </w:rPr>
        <w:t>Journal of Aggression, Maltreatment &amp; Trauma 3</w:t>
      </w:r>
      <w:r w:rsidRPr="00A46ADE">
        <w:rPr>
          <w:rFonts w:asciiTheme="minorHAnsi" w:hAnsiTheme="minorHAnsi"/>
          <w:sz w:val="22"/>
          <w:szCs w:val="22"/>
        </w:rPr>
        <w:t>(1), 107-125</w:t>
      </w:r>
      <w:r w:rsidR="00944C8E" w:rsidRPr="00A46ADE">
        <w:rPr>
          <w:rFonts w:asciiTheme="minorHAnsi" w:hAnsiTheme="minorHAnsi"/>
          <w:sz w:val="22"/>
          <w:szCs w:val="22"/>
        </w:rPr>
        <w:t>.</w:t>
      </w:r>
    </w:p>
    <w:p w14:paraId="144EC73D"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Bowyer, L., Swanston, J., &amp; Vetere, A. (2015). ‘Eventually you just get used to it’: An interpretative phenomenological analysis of 10–16 year-old girls’ experiences of the transition into temporary accommodation after exposure to domestic violence perpetrated by men against their mothers. </w:t>
      </w:r>
      <w:r w:rsidRPr="00A46ADE">
        <w:rPr>
          <w:rFonts w:asciiTheme="minorHAnsi" w:hAnsiTheme="minorHAnsi"/>
          <w:i/>
          <w:sz w:val="22"/>
          <w:szCs w:val="22"/>
        </w:rPr>
        <w:t>Clinical Child Psychology And Psychiatry, 20</w:t>
      </w:r>
      <w:r w:rsidRPr="00A46ADE">
        <w:rPr>
          <w:rFonts w:asciiTheme="minorHAnsi" w:hAnsiTheme="minorHAnsi"/>
          <w:sz w:val="22"/>
          <w:szCs w:val="22"/>
        </w:rPr>
        <w:t xml:space="preserve">(2), 304-323. </w:t>
      </w:r>
    </w:p>
    <w:p w14:paraId="2D3E3931"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Boyatzis, R. (1998). </w:t>
      </w:r>
      <w:r w:rsidRPr="00A46ADE">
        <w:rPr>
          <w:rFonts w:asciiTheme="minorHAnsi" w:hAnsiTheme="minorHAnsi"/>
          <w:i/>
          <w:sz w:val="22"/>
          <w:szCs w:val="22"/>
        </w:rPr>
        <w:t xml:space="preserve">Transforming qualitative information: Thematic analysis and code development. </w:t>
      </w:r>
      <w:r w:rsidRPr="00A46ADE">
        <w:rPr>
          <w:rFonts w:asciiTheme="minorHAnsi" w:hAnsiTheme="minorHAnsi"/>
          <w:sz w:val="22"/>
          <w:szCs w:val="22"/>
        </w:rPr>
        <w:t>Thousand Oaks: Sage.</w:t>
      </w:r>
    </w:p>
    <w:p w14:paraId="4724D1F6"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Buckley, H., Holt, S., &amp; Whelan, S. (2007). Listen to Me! Children’s Experiences of Domestic Violence. </w:t>
      </w:r>
      <w:r w:rsidRPr="00A46ADE">
        <w:rPr>
          <w:rFonts w:asciiTheme="minorHAnsi" w:hAnsiTheme="minorHAnsi"/>
          <w:i/>
          <w:sz w:val="22"/>
          <w:szCs w:val="22"/>
        </w:rPr>
        <w:t>Child Abuse Review, 16</w:t>
      </w:r>
      <w:r w:rsidRPr="00A46ADE">
        <w:rPr>
          <w:rFonts w:asciiTheme="minorHAnsi" w:hAnsiTheme="minorHAnsi"/>
          <w:sz w:val="22"/>
          <w:szCs w:val="22"/>
        </w:rPr>
        <w:t xml:space="preserve">, 296-310. </w:t>
      </w:r>
    </w:p>
    <w:p w14:paraId="6A9796F1"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Callaghan, J. E. M., Alexander, J. H., Sixsmith, J., &amp; Fellin, L. C. (2015). Beyond “Witnessing”: Children’s Experiences of Coercive Control in Domestic Violence and Abuse. </w:t>
      </w:r>
      <w:r w:rsidRPr="00A46ADE">
        <w:rPr>
          <w:rFonts w:asciiTheme="minorHAnsi" w:hAnsiTheme="minorHAnsi"/>
          <w:i/>
          <w:sz w:val="22"/>
          <w:szCs w:val="22"/>
        </w:rPr>
        <w:t>Journal Of Interpersonal Violence</w:t>
      </w:r>
      <w:r w:rsidRPr="00A46ADE">
        <w:rPr>
          <w:rFonts w:asciiTheme="minorHAnsi" w:hAnsiTheme="minorHAnsi"/>
          <w:sz w:val="22"/>
          <w:szCs w:val="22"/>
        </w:rPr>
        <w:t>, 1-31. doi:10.1177/0886260515618946</w:t>
      </w:r>
    </w:p>
    <w:p w14:paraId="54868DD1"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Campo, M. (2015). Children's exposure to domestic and family violence: Key issues and responses.</w:t>
      </w:r>
      <w:r w:rsidRPr="00A46ADE">
        <w:rPr>
          <w:rFonts w:asciiTheme="minorHAnsi" w:hAnsiTheme="minorHAnsi"/>
          <w:i/>
          <w:sz w:val="22"/>
          <w:szCs w:val="22"/>
        </w:rPr>
        <w:t xml:space="preserve"> Child Family Community Australia, Paper 36. </w:t>
      </w:r>
      <w:r w:rsidRPr="00A46ADE">
        <w:rPr>
          <w:rFonts w:asciiTheme="minorHAnsi" w:hAnsiTheme="minorHAnsi"/>
          <w:sz w:val="22"/>
          <w:szCs w:val="22"/>
        </w:rPr>
        <w:t>Melbourne, Victoria: Australian Institute of Family Studies.</w:t>
      </w:r>
    </w:p>
    <w:p w14:paraId="48FB64D7" w14:textId="77777777" w:rsidR="00A659DE" w:rsidRPr="00A46ADE" w:rsidRDefault="00A659DE" w:rsidP="00A659DE">
      <w:pPr>
        <w:pStyle w:val="EndNoteBibliography"/>
        <w:ind w:left="720" w:hanging="720"/>
        <w:rPr>
          <w:rFonts w:asciiTheme="minorHAnsi" w:hAnsiTheme="minorHAnsi"/>
          <w:i/>
          <w:sz w:val="22"/>
          <w:szCs w:val="22"/>
        </w:rPr>
      </w:pPr>
      <w:r w:rsidRPr="00A46ADE">
        <w:rPr>
          <w:rFonts w:asciiTheme="minorHAnsi" w:hAnsiTheme="minorHAnsi"/>
          <w:sz w:val="22"/>
          <w:szCs w:val="22"/>
        </w:rPr>
        <w:t xml:space="preserve">Cater, A. (2007) Children's meaning-conciliation of their fathers' violence related to fathers and violence in general. </w:t>
      </w:r>
      <w:r w:rsidRPr="00A46ADE">
        <w:rPr>
          <w:rFonts w:asciiTheme="minorHAnsi" w:hAnsiTheme="minorHAnsi"/>
          <w:i/>
          <w:sz w:val="22"/>
          <w:szCs w:val="22"/>
        </w:rPr>
        <w:t>Journal of Scandinavian Studies in Criminology and Crime Prevention, 8</w:t>
      </w:r>
      <w:r w:rsidRPr="00A46ADE">
        <w:rPr>
          <w:rFonts w:asciiTheme="minorHAnsi" w:hAnsiTheme="minorHAnsi"/>
          <w:sz w:val="22"/>
          <w:szCs w:val="22"/>
        </w:rPr>
        <w:t>(1), 41-55.</w:t>
      </w:r>
    </w:p>
    <w:p w14:paraId="06261E1B" w14:textId="2FDC1838" w:rsidR="00A659DE" w:rsidRPr="00A46ADE" w:rsidRDefault="00A659DE" w:rsidP="00A659DE">
      <w:pPr>
        <w:pStyle w:val="EndNoteBibliography"/>
        <w:ind w:left="720" w:hanging="720"/>
        <w:rPr>
          <w:rFonts w:asciiTheme="minorHAnsi" w:hAnsiTheme="minorHAnsi"/>
          <w:sz w:val="22"/>
          <w:szCs w:val="22"/>
          <w:lang w:val="en-AU"/>
        </w:rPr>
      </w:pPr>
      <w:r w:rsidRPr="00A46ADE">
        <w:rPr>
          <w:rFonts w:asciiTheme="minorHAnsi" w:hAnsiTheme="minorHAnsi"/>
          <w:sz w:val="22"/>
          <w:szCs w:val="22"/>
        </w:rPr>
        <w:t xml:space="preserve">Cater, A., &amp; Øverlien, C. (2014). Children exposed to domestic violence: a discussion about research ethics and researchers’ responsibilities. </w:t>
      </w:r>
      <w:r w:rsidRPr="00A46ADE">
        <w:rPr>
          <w:rFonts w:asciiTheme="minorHAnsi" w:hAnsiTheme="minorHAnsi"/>
          <w:i/>
          <w:sz w:val="22"/>
          <w:szCs w:val="22"/>
        </w:rPr>
        <w:t>Nordic Social Work Research</w:t>
      </w:r>
      <w:r w:rsidRPr="00A46ADE">
        <w:rPr>
          <w:rFonts w:asciiTheme="minorHAnsi" w:hAnsiTheme="minorHAnsi"/>
          <w:sz w:val="22"/>
          <w:szCs w:val="22"/>
        </w:rPr>
        <w:t xml:space="preserve">, </w:t>
      </w:r>
      <w:r w:rsidRPr="00A46ADE">
        <w:rPr>
          <w:rFonts w:asciiTheme="minorHAnsi" w:hAnsiTheme="minorHAnsi"/>
          <w:i/>
          <w:sz w:val="22"/>
          <w:szCs w:val="22"/>
        </w:rPr>
        <w:t>4</w:t>
      </w:r>
      <w:r w:rsidRPr="00A46ADE">
        <w:rPr>
          <w:rFonts w:asciiTheme="minorHAnsi" w:hAnsiTheme="minorHAnsi"/>
          <w:sz w:val="22"/>
          <w:szCs w:val="22"/>
        </w:rPr>
        <w:t>(1), 67-79</w:t>
      </w:r>
      <w:r w:rsidR="00944C8E" w:rsidRPr="00A46ADE">
        <w:rPr>
          <w:rFonts w:asciiTheme="minorHAnsi" w:hAnsiTheme="minorHAnsi"/>
          <w:sz w:val="22"/>
          <w:szCs w:val="22"/>
        </w:rPr>
        <w:t>.</w:t>
      </w:r>
    </w:p>
    <w:p w14:paraId="6F5864BE" w14:textId="2999D7B0"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Chanmugam, A. (2011). Perspectives on US Domestic Violence Emergency Shelters: What do Young Adolescent Residents and their Mothers Say? </w:t>
      </w:r>
      <w:r w:rsidRPr="00A46ADE">
        <w:rPr>
          <w:rFonts w:asciiTheme="minorHAnsi" w:hAnsiTheme="minorHAnsi"/>
          <w:i/>
          <w:sz w:val="22"/>
          <w:szCs w:val="22"/>
        </w:rPr>
        <w:t>Child Care in Practice, 17</w:t>
      </w:r>
      <w:r w:rsidRPr="00A46ADE">
        <w:rPr>
          <w:rFonts w:asciiTheme="minorHAnsi" w:hAnsiTheme="minorHAnsi"/>
          <w:sz w:val="22"/>
          <w:szCs w:val="22"/>
        </w:rPr>
        <w:t>(4), 393-415.</w:t>
      </w:r>
    </w:p>
    <w:p w14:paraId="2D1DC8A8" w14:textId="0DF44F63"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Chanmugam, A. (2015). Young Adolescents' Situational Coping during Adult Intimate Partner Violence. </w:t>
      </w:r>
      <w:r w:rsidRPr="00A46ADE">
        <w:rPr>
          <w:rFonts w:asciiTheme="minorHAnsi" w:hAnsiTheme="minorHAnsi"/>
          <w:i/>
          <w:sz w:val="22"/>
          <w:szCs w:val="22"/>
        </w:rPr>
        <w:t>Child &amp; Youth Services, 36</w:t>
      </w:r>
      <w:r w:rsidRPr="00A46ADE">
        <w:rPr>
          <w:rFonts w:asciiTheme="minorHAnsi" w:hAnsiTheme="minorHAnsi"/>
          <w:sz w:val="22"/>
          <w:szCs w:val="22"/>
        </w:rPr>
        <w:t xml:space="preserve">(2), 98-123. </w:t>
      </w:r>
    </w:p>
    <w:p w14:paraId="0F24FBAC" w14:textId="318D604B" w:rsidR="00683D7B" w:rsidRPr="00A46ADE" w:rsidRDefault="00683D7B"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Council of Australian Governments. (2011). </w:t>
      </w:r>
      <w:r w:rsidRPr="00A46ADE">
        <w:rPr>
          <w:rFonts w:asciiTheme="minorHAnsi" w:hAnsiTheme="minorHAnsi"/>
          <w:i/>
          <w:sz w:val="22"/>
          <w:szCs w:val="22"/>
        </w:rPr>
        <w:t>National plan to reduce violence against women and their children: Including the first three-year action plan</w:t>
      </w:r>
      <w:r w:rsidRPr="00A46ADE">
        <w:rPr>
          <w:rFonts w:asciiTheme="minorHAnsi" w:hAnsiTheme="minorHAnsi"/>
          <w:sz w:val="22"/>
          <w:szCs w:val="22"/>
        </w:rPr>
        <w:t xml:space="preserve">. Retrieved from: </w:t>
      </w:r>
      <w:r w:rsidRPr="00A46ADE">
        <w:rPr>
          <w:rFonts w:asciiTheme="minorHAnsi" w:hAnsiTheme="minorHAnsi"/>
          <w:sz w:val="22"/>
          <w:szCs w:val="22"/>
        </w:rPr>
        <w:lastRenderedPageBreak/>
        <w:t>https://www.dss.gov.au/women/programs-services/reducing-violence/the-national-plan-to-reduce-violence-against-women-and-their-children-2010-2022.</w:t>
      </w:r>
    </w:p>
    <w:p w14:paraId="6AA7A3A1" w14:textId="18D7A152"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Eriksson, M. (2012). Participation for children exposed to domestic violence? Social workers’ approaches and children’s strategies. </w:t>
      </w:r>
      <w:r w:rsidRPr="00A46ADE">
        <w:rPr>
          <w:rFonts w:asciiTheme="minorHAnsi" w:hAnsiTheme="minorHAnsi"/>
          <w:i/>
          <w:sz w:val="22"/>
          <w:szCs w:val="22"/>
        </w:rPr>
        <w:t>European Journal of Social Work, 15</w:t>
      </w:r>
      <w:r w:rsidRPr="00A46ADE">
        <w:rPr>
          <w:rFonts w:asciiTheme="minorHAnsi" w:hAnsiTheme="minorHAnsi"/>
          <w:sz w:val="22"/>
          <w:szCs w:val="22"/>
        </w:rPr>
        <w:t xml:space="preserve">(2), 205-221. </w:t>
      </w:r>
    </w:p>
    <w:p w14:paraId="3C3D4615"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Evans, S. E., Davies, C., &amp; DiLillo, D. (2008). Exposure to domestic violence: A meta-analysis of child and adolescent outcomes. </w:t>
      </w:r>
      <w:r w:rsidRPr="00A46ADE">
        <w:rPr>
          <w:rFonts w:asciiTheme="minorHAnsi" w:hAnsiTheme="minorHAnsi"/>
          <w:i/>
          <w:sz w:val="22"/>
          <w:szCs w:val="22"/>
        </w:rPr>
        <w:t>Aggression and Violent Behavior, 13</w:t>
      </w:r>
      <w:r w:rsidRPr="00A46ADE">
        <w:rPr>
          <w:rFonts w:asciiTheme="minorHAnsi" w:hAnsiTheme="minorHAnsi"/>
          <w:sz w:val="22"/>
          <w:szCs w:val="22"/>
        </w:rPr>
        <w:t>, 131-140.</w:t>
      </w:r>
    </w:p>
    <w:p w14:paraId="15B6715E" w14:textId="70963146"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Fairchild, R., Skewes McFerran, K., &amp; Thompson, G. (2017). A Critical Interpretive Synthesis of the Ways Children's Needs and Capacities are Represented in the Homelessness and Family Violence Literature. </w:t>
      </w:r>
      <w:r w:rsidRPr="00A46ADE">
        <w:rPr>
          <w:rFonts w:asciiTheme="minorHAnsi" w:hAnsiTheme="minorHAnsi"/>
          <w:i/>
          <w:sz w:val="22"/>
          <w:szCs w:val="22"/>
        </w:rPr>
        <w:t>Children Australia, 42</w:t>
      </w:r>
      <w:r w:rsidRPr="00A46ADE">
        <w:rPr>
          <w:rFonts w:asciiTheme="minorHAnsi" w:hAnsiTheme="minorHAnsi"/>
          <w:sz w:val="22"/>
          <w:szCs w:val="22"/>
        </w:rPr>
        <w:t xml:space="preserve">(1), 18-29. </w:t>
      </w:r>
    </w:p>
    <w:p w14:paraId="1327DF8B" w14:textId="4CED3FFE" w:rsidR="00A659DE" w:rsidRPr="00A46ADE" w:rsidRDefault="00A659DE" w:rsidP="00A659DE">
      <w:pPr>
        <w:pStyle w:val="EndNoteBibliography"/>
        <w:ind w:left="720" w:hanging="720"/>
        <w:rPr>
          <w:rFonts w:asciiTheme="minorHAnsi" w:hAnsiTheme="minorHAnsi"/>
          <w:i/>
          <w:sz w:val="22"/>
          <w:szCs w:val="22"/>
        </w:rPr>
      </w:pPr>
      <w:r w:rsidRPr="00A46ADE">
        <w:rPr>
          <w:rFonts w:asciiTheme="minorHAnsi" w:hAnsiTheme="minorHAnsi"/>
          <w:sz w:val="22"/>
          <w:szCs w:val="22"/>
        </w:rPr>
        <w:t xml:space="preserve">Finfgeld, D. (2003). Metasynthesis: The state of the art - so far. </w:t>
      </w:r>
      <w:r w:rsidRPr="00A46ADE">
        <w:rPr>
          <w:rFonts w:asciiTheme="minorHAnsi" w:hAnsiTheme="minorHAnsi"/>
          <w:i/>
          <w:sz w:val="22"/>
          <w:szCs w:val="22"/>
        </w:rPr>
        <w:t>Qualitative Health Research 13</w:t>
      </w:r>
      <w:r w:rsidRPr="00A46ADE">
        <w:rPr>
          <w:rFonts w:asciiTheme="minorHAnsi" w:hAnsiTheme="minorHAnsi"/>
          <w:sz w:val="22"/>
          <w:szCs w:val="22"/>
        </w:rPr>
        <w:t xml:space="preserve">(7), 893-904. </w:t>
      </w:r>
    </w:p>
    <w:p w14:paraId="4A155C94" w14:textId="6BF46282" w:rsidR="00CA7F32" w:rsidRPr="00A46ADE" w:rsidRDefault="00CA7F32"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Fogarty, A., Wood, C., &amp; Hanson, M. (2016). </w:t>
      </w:r>
      <w:r w:rsidRPr="00A46ADE">
        <w:rPr>
          <w:rFonts w:asciiTheme="minorHAnsi" w:hAnsiTheme="minorHAnsi"/>
          <w:i/>
          <w:sz w:val="22"/>
          <w:szCs w:val="22"/>
        </w:rPr>
        <w:t>Factors promoting resilience in children exposed to intimate partner violence: A systematic review</w:t>
      </w:r>
      <w:r w:rsidRPr="00A46ADE">
        <w:rPr>
          <w:rFonts w:asciiTheme="minorHAnsi" w:hAnsiTheme="minorHAnsi"/>
          <w:sz w:val="22"/>
          <w:szCs w:val="22"/>
        </w:rPr>
        <w:t>. PROSPERO 2016:CRD42016037101 Available from: http://www.crd.york.ac.uk/PROSPERO_REBRANDING/display_record.asp?ID=CRD42016037101</w:t>
      </w:r>
    </w:p>
    <w:p w14:paraId="7BB79A67"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Fotheringham, S., Dunbar, J., &amp; Hensley, D. (2013). Speaking for Themselves: Hope for Children Caught in High Conflict Custody and Access Disputes Involving Domestic Violence. </w:t>
      </w:r>
      <w:r w:rsidRPr="00A46ADE">
        <w:rPr>
          <w:rFonts w:asciiTheme="minorHAnsi" w:hAnsiTheme="minorHAnsi"/>
          <w:i/>
          <w:sz w:val="22"/>
          <w:szCs w:val="22"/>
        </w:rPr>
        <w:t>Journal of Family Violence, 28</w:t>
      </w:r>
      <w:r w:rsidRPr="00A46ADE">
        <w:rPr>
          <w:rFonts w:asciiTheme="minorHAnsi" w:hAnsiTheme="minorHAnsi"/>
          <w:sz w:val="22"/>
          <w:szCs w:val="22"/>
        </w:rPr>
        <w:t xml:space="preserve">, 311-324. </w:t>
      </w:r>
    </w:p>
    <w:p w14:paraId="4DAB697D"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Georgsson Staf, A., &amp; Almqvist, K. (2015). How children with experiences of intimate partner violence towards the mother understand and relate to their father. </w:t>
      </w:r>
      <w:r w:rsidRPr="00A46ADE">
        <w:rPr>
          <w:rFonts w:asciiTheme="minorHAnsi" w:hAnsiTheme="minorHAnsi"/>
          <w:i/>
          <w:sz w:val="22"/>
          <w:szCs w:val="22"/>
        </w:rPr>
        <w:t>Clinical Child Psychology And Psychiatry, 20</w:t>
      </w:r>
      <w:r w:rsidRPr="00A46ADE">
        <w:rPr>
          <w:rFonts w:asciiTheme="minorHAnsi" w:hAnsiTheme="minorHAnsi"/>
          <w:sz w:val="22"/>
          <w:szCs w:val="22"/>
        </w:rPr>
        <w:t xml:space="preserve">(1), 148-163. </w:t>
      </w:r>
    </w:p>
    <w:p w14:paraId="43FAB4DB" w14:textId="3E0CFC74" w:rsidR="00A659DE" w:rsidRPr="00A46ADE" w:rsidRDefault="00F43F7B" w:rsidP="00A659DE">
      <w:pPr>
        <w:pStyle w:val="EndNoteBibliography"/>
        <w:ind w:left="720" w:hanging="720"/>
        <w:rPr>
          <w:rFonts w:asciiTheme="minorHAnsi" w:hAnsiTheme="minorHAnsi"/>
          <w:i/>
          <w:sz w:val="22"/>
          <w:szCs w:val="22"/>
        </w:rPr>
      </w:pPr>
      <w:r w:rsidRPr="00A46ADE">
        <w:rPr>
          <w:rFonts w:asciiTheme="minorHAnsi" w:hAnsiTheme="minorHAnsi"/>
          <w:sz w:val="22"/>
          <w:szCs w:val="22"/>
        </w:rPr>
        <w:t>Ge</w:t>
      </w:r>
      <w:r w:rsidR="00A659DE" w:rsidRPr="00A46ADE">
        <w:rPr>
          <w:rFonts w:asciiTheme="minorHAnsi" w:hAnsiTheme="minorHAnsi"/>
          <w:sz w:val="22"/>
          <w:szCs w:val="22"/>
        </w:rPr>
        <w:t>o</w:t>
      </w:r>
      <w:r w:rsidRPr="00A46ADE">
        <w:rPr>
          <w:rFonts w:asciiTheme="minorHAnsi" w:hAnsiTheme="minorHAnsi"/>
          <w:sz w:val="22"/>
          <w:szCs w:val="22"/>
        </w:rPr>
        <w:t>r</w:t>
      </w:r>
      <w:r w:rsidR="00A659DE" w:rsidRPr="00A46ADE">
        <w:rPr>
          <w:rFonts w:asciiTheme="minorHAnsi" w:hAnsiTheme="minorHAnsi"/>
          <w:sz w:val="22"/>
          <w:szCs w:val="22"/>
        </w:rPr>
        <w:t xml:space="preserve">gsson, A., Almqvist, K. &amp; Broberg, A. (2011) Naming the unmentionable: How children exposed to intimate partner violence articulate theirexperiences. </w:t>
      </w:r>
      <w:r w:rsidR="00A659DE" w:rsidRPr="00A46ADE">
        <w:rPr>
          <w:rFonts w:asciiTheme="minorHAnsi" w:hAnsiTheme="minorHAnsi"/>
          <w:i/>
          <w:sz w:val="22"/>
          <w:szCs w:val="22"/>
        </w:rPr>
        <w:t>Journal of Family Violence, 26</w:t>
      </w:r>
      <w:r w:rsidR="00A659DE" w:rsidRPr="00A46ADE">
        <w:rPr>
          <w:rFonts w:asciiTheme="minorHAnsi" w:hAnsiTheme="minorHAnsi"/>
          <w:sz w:val="22"/>
          <w:szCs w:val="22"/>
        </w:rPr>
        <w:t>(2), 117-129.</w:t>
      </w:r>
    </w:p>
    <w:p w14:paraId="03F9043D" w14:textId="77777777" w:rsidR="00A659DE" w:rsidRPr="00A46ADE" w:rsidRDefault="00A659DE" w:rsidP="00A659DE">
      <w:pPr>
        <w:autoSpaceDE w:val="0"/>
        <w:autoSpaceDN w:val="0"/>
        <w:adjustRightInd w:val="0"/>
        <w:ind w:left="709" w:hanging="709"/>
        <w:rPr>
          <w:rFonts w:eastAsiaTheme="minorHAnsi" w:cs="Segoe UI"/>
          <w:sz w:val="22"/>
          <w:szCs w:val="22"/>
        </w:rPr>
      </w:pPr>
      <w:r w:rsidRPr="00A46ADE">
        <w:rPr>
          <w:noProof/>
          <w:sz w:val="22"/>
          <w:szCs w:val="22"/>
        </w:rPr>
        <w:t>Hague, G., Mullender, A., Kelly, L., Imam, U. &amp; Malos, E. (2002).</w:t>
      </w:r>
      <w:r w:rsidRPr="00A46ADE">
        <w:rPr>
          <w:rFonts w:eastAsiaTheme="minorHAnsi" w:cs="Segoe UI"/>
          <w:sz w:val="22"/>
          <w:szCs w:val="22"/>
        </w:rPr>
        <w:t xml:space="preserve"> </w:t>
      </w:r>
      <w:r w:rsidRPr="00A46ADE">
        <w:rPr>
          <w:sz w:val="22"/>
          <w:szCs w:val="22"/>
        </w:rPr>
        <w:t xml:space="preserve">How do children understand and cope with domestic violence? </w:t>
      </w:r>
      <w:r w:rsidRPr="00A46ADE">
        <w:rPr>
          <w:i/>
          <w:sz w:val="22"/>
          <w:szCs w:val="22"/>
        </w:rPr>
        <w:t>Practice, 14</w:t>
      </w:r>
      <w:r w:rsidRPr="00A46ADE">
        <w:rPr>
          <w:sz w:val="22"/>
          <w:szCs w:val="22"/>
        </w:rPr>
        <w:t>(1), 17-26.</w:t>
      </w:r>
    </w:p>
    <w:p w14:paraId="03244100"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Hammersley, M. (2017). Childhood Studies: A sustainable paradigm? </w:t>
      </w:r>
      <w:r w:rsidRPr="00A46ADE">
        <w:rPr>
          <w:rFonts w:asciiTheme="minorHAnsi" w:hAnsiTheme="minorHAnsi"/>
          <w:i/>
          <w:sz w:val="22"/>
          <w:szCs w:val="22"/>
        </w:rPr>
        <w:t>Childhood, 24</w:t>
      </w:r>
      <w:r w:rsidRPr="00A46ADE">
        <w:rPr>
          <w:rFonts w:asciiTheme="minorHAnsi" w:hAnsiTheme="minorHAnsi"/>
          <w:sz w:val="22"/>
          <w:szCs w:val="22"/>
        </w:rPr>
        <w:t>(1), 113-127.</w:t>
      </w:r>
    </w:p>
    <w:p w14:paraId="20DE5041" w14:textId="44BCCCF6"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Howarth, E., Moore, T. H. M., Shaw, A. R. G., Welton, N. J., Feder, G. S., Hester, M., . . . Stanley, N. (2015). The Effectiveness of Targeted Interventions for Children Exposed to Domestic Violence: Measuring Success in Ways that Matter to Children, Parents and Professionals. </w:t>
      </w:r>
      <w:r w:rsidRPr="00A46ADE">
        <w:rPr>
          <w:rFonts w:asciiTheme="minorHAnsi" w:hAnsiTheme="minorHAnsi"/>
          <w:i/>
          <w:sz w:val="22"/>
          <w:szCs w:val="22"/>
        </w:rPr>
        <w:t>Child Abuse Review, 24</w:t>
      </w:r>
      <w:r w:rsidRPr="00A46ADE">
        <w:rPr>
          <w:rFonts w:asciiTheme="minorHAnsi" w:hAnsiTheme="minorHAnsi"/>
          <w:sz w:val="22"/>
          <w:szCs w:val="22"/>
        </w:rPr>
        <w:t xml:space="preserve">(4), 297-310. </w:t>
      </w:r>
    </w:p>
    <w:p w14:paraId="0BB98A63"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Humphreys, C., Mullender, A., Thiara, R. K., &amp; Skamballis, A. (2006). "Talking to my mum': Developing communication between mothers and children in the aftermath of domestic violence. </w:t>
      </w:r>
      <w:r w:rsidRPr="00A46ADE">
        <w:rPr>
          <w:rFonts w:asciiTheme="minorHAnsi" w:hAnsiTheme="minorHAnsi"/>
          <w:i/>
          <w:sz w:val="22"/>
          <w:szCs w:val="22"/>
        </w:rPr>
        <w:t>Journal of Social Work, 6</w:t>
      </w:r>
      <w:r w:rsidRPr="00A46ADE">
        <w:rPr>
          <w:rFonts w:asciiTheme="minorHAnsi" w:hAnsiTheme="minorHAnsi"/>
          <w:sz w:val="22"/>
          <w:szCs w:val="22"/>
        </w:rPr>
        <w:t xml:space="preserve">, 53-63. </w:t>
      </w:r>
    </w:p>
    <w:p w14:paraId="5B753BA8" w14:textId="6F711A3B" w:rsidR="007273CE" w:rsidRPr="00A46ADE" w:rsidRDefault="007273C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Immigrant Women's Domestic Violence Service (2008). </w:t>
      </w:r>
      <w:r w:rsidRPr="00A46ADE">
        <w:rPr>
          <w:rFonts w:asciiTheme="minorHAnsi" w:hAnsiTheme="minorHAnsi"/>
          <w:i/>
          <w:sz w:val="22"/>
          <w:szCs w:val="22"/>
        </w:rPr>
        <w:t xml:space="preserve">What about the children? The voices of culturally and linguistically diverse children affected by family violence. </w:t>
      </w:r>
      <w:r w:rsidR="00164818" w:rsidRPr="00A46ADE">
        <w:rPr>
          <w:rFonts w:asciiTheme="minorHAnsi" w:hAnsiTheme="minorHAnsi"/>
          <w:sz w:val="22"/>
          <w:szCs w:val="22"/>
        </w:rPr>
        <w:t>Melbourne: Immigrant Women's Domestic Violence Service.</w:t>
      </w:r>
    </w:p>
    <w:p w14:paraId="35FACEDD"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James, A., &amp; Prout, A. (2015). </w:t>
      </w:r>
      <w:r w:rsidRPr="00A46ADE">
        <w:rPr>
          <w:rFonts w:asciiTheme="minorHAnsi" w:hAnsiTheme="minorHAnsi"/>
          <w:i/>
          <w:sz w:val="22"/>
          <w:szCs w:val="22"/>
        </w:rPr>
        <w:t>Constructing and reconstructing childhood: Contemporary issues in the sociological study of childhood</w:t>
      </w:r>
      <w:r w:rsidRPr="00A46ADE">
        <w:rPr>
          <w:rFonts w:asciiTheme="minorHAnsi" w:hAnsiTheme="minorHAnsi"/>
          <w:sz w:val="22"/>
          <w:szCs w:val="22"/>
        </w:rPr>
        <w:t>: Routledge.</w:t>
      </w:r>
    </w:p>
    <w:p w14:paraId="67FEA7FE" w14:textId="1A0FE378"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Katz, E. (2015). Recovery-Promoters: Ways in which Children and Mothers Support One Another's Recoveries from Domestic Violence. </w:t>
      </w:r>
      <w:r w:rsidRPr="00A46ADE">
        <w:rPr>
          <w:rFonts w:asciiTheme="minorHAnsi" w:hAnsiTheme="minorHAnsi"/>
          <w:i/>
          <w:sz w:val="22"/>
          <w:szCs w:val="22"/>
        </w:rPr>
        <w:t>British Journal of Social Work</w:t>
      </w:r>
      <w:r w:rsidRPr="00A46ADE">
        <w:rPr>
          <w:rFonts w:asciiTheme="minorHAnsi" w:hAnsiTheme="minorHAnsi"/>
          <w:sz w:val="22"/>
          <w:szCs w:val="22"/>
        </w:rPr>
        <w:t xml:space="preserve">, 153-169. </w:t>
      </w:r>
    </w:p>
    <w:p w14:paraId="2F7FA5AC" w14:textId="6E962DDC"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Katz, E. (2016). Beyond the Physical Incident Model: How Children Living with Domestic Violence are Harmed By and Resist Regimes of Coercive Control. </w:t>
      </w:r>
      <w:r w:rsidRPr="00A46ADE">
        <w:rPr>
          <w:rFonts w:asciiTheme="minorHAnsi" w:hAnsiTheme="minorHAnsi"/>
          <w:i/>
          <w:sz w:val="22"/>
          <w:szCs w:val="22"/>
        </w:rPr>
        <w:t>Child Abuse Review, 25</w:t>
      </w:r>
      <w:r w:rsidRPr="00A46ADE">
        <w:rPr>
          <w:rFonts w:asciiTheme="minorHAnsi" w:hAnsiTheme="minorHAnsi"/>
          <w:sz w:val="22"/>
          <w:szCs w:val="22"/>
        </w:rPr>
        <w:t xml:space="preserve">(1), 46-59. </w:t>
      </w:r>
    </w:p>
    <w:p w14:paraId="4F038EA0" w14:textId="126A44C4" w:rsidR="00A659DE" w:rsidRPr="00A46ADE" w:rsidRDefault="00A659DE" w:rsidP="00A659DE">
      <w:pPr>
        <w:pStyle w:val="EndNoteBibliography"/>
        <w:ind w:left="720" w:hanging="720"/>
        <w:jc w:val="left"/>
        <w:rPr>
          <w:rFonts w:asciiTheme="minorHAnsi" w:hAnsiTheme="minorHAnsi"/>
          <w:sz w:val="22"/>
          <w:szCs w:val="22"/>
        </w:rPr>
      </w:pPr>
      <w:r w:rsidRPr="00A46ADE">
        <w:rPr>
          <w:rFonts w:asciiTheme="minorHAnsi" w:hAnsiTheme="minorHAnsi"/>
          <w:sz w:val="22"/>
          <w:szCs w:val="22"/>
        </w:rPr>
        <w:t xml:space="preserve">Kitzmann, K. M. N., Gaylord, K., Holt, A. R., &amp; Kenny, A. D. (2003) Child witnesses to domestic violence: A meta-analytic review. </w:t>
      </w:r>
      <w:r w:rsidRPr="00A46ADE">
        <w:rPr>
          <w:rFonts w:asciiTheme="minorHAnsi" w:hAnsiTheme="minorHAnsi"/>
          <w:i/>
          <w:sz w:val="22"/>
          <w:szCs w:val="22"/>
        </w:rPr>
        <w:t>Journal of Consulting and Clinical</w:t>
      </w:r>
      <w:r w:rsidR="00944C8E" w:rsidRPr="00A46ADE">
        <w:rPr>
          <w:rFonts w:asciiTheme="minorHAnsi" w:hAnsiTheme="minorHAnsi"/>
          <w:i/>
          <w:sz w:val="22"/>
          <w:szCs w:val="22"/>
        </w:rPr>
        <w:t xml:space="preserve"> </w:t>
      </w:r>
      <w:r w:rsidRPr="00A46ADE">
        <w:rPr>
          <w:rFonts w:asciiTheme="minorHAnsi" w:hAnsiTheme="minorHAnsi"/>
          <w:i/>
          <w:sz w:val="22"/>
          <w:szCs w:val="22"/>
        </w:rPr>
        <w:t>Psychology, 71</w:t>
      </w:r>
      <w:r w:rsidRPr="00A46ADE">
        <w:rPr>
          <w:rFonts w:asciiTheme="minorHAnsi" w:hAnsiTheme="minorHAnsi"/>
          <w:sz w:val="22"/>
          <w:szCs w:val="22"/>
        </w:rPr>
        <w:t>(2), 339-352.</w:t>
      </w:r>
    </w:p>
    <w:p w14:paraId="5683737B" w14:textId="11DCBFA4" w:rsidR="00A659DE" w:rsidRPr="00A46ADE" w:rsidRDefault="00A659DE" w:rsidP="00A659DE">
      <w:pPr>
        <w:pStyle w:val="EndNoteBibliography"/>
        <w:ind w:left="720" w:hanging="720"/>
        <w:jc w:val="left"/>
        <w:rPr>
          <w:rFonts w:asciiTheme="minorHAnsi" w:hAnsiTheme="minorHAnsi"/>
          <w:sz w:val="22"/>
          <w:szCs w:val="22"/>
        </w:rPr>
      </w:pPr>
      <w:r w:rsidRPr="00A46ADE">
        <w:rPr>
          <w:rFonts w:asciiTheme="minorHAnsi" w:hAnsiTheme="minorHAnsi"/>
          <w:sz w:val="22"/>
          <w:szCs w:val="22"/>
        </w:rPr>
        <w:t xml:space="preserve">Ludvigsen, M.S., Hall., E.O.C., Meyer, G., Fegran, L., Aargaard, H., &amp; Uhrenfeldt, L. (2016). Using Sandelowski and Barroso's meta-synthesis nethod in advancing qualitative evidence. </w:t>
      </w:r>
      <w:r w:rsidRPr="00A46ADE">
        <w:rPr>
          <w:rFonts w:asciiTheme="minorHAnsi" w:hAnsiTheme="minorHAnsi"/>
          <w:i/>
          <w:sz w:val="22"/>
          <w:szCs w:val="22"/>
        </w:rPr>
        <w:t>Qualitative Health Research, 26</w:t>
      </w:r>
      <w:r w:rsidRPr="00A46ADE">
        <w:rPr>
          <w:rFonts w:asciiTheme="minorHAnsi" w:hAnsiTheme="minorHAnsi"/>
          <w:sz w:val="22"/>
          <w:szCs w:val="22"/>
        </w:rPr>
        <w:t xml:space="preserve">(3), 320-329. </w:t>
      </w:r>
    </w:p>
    <w:p w14:paraId="0BF209FB"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McGee, C. (2000). </w:t>
      </w:r>
      <w:r w:rsidRPr="00A46ADE">
        <w:rPr>
          <w:rFonts w:asciiTheme="minorHAnsi" w:hAnsiTheme="minorHAnsi"/>
          <w:i/>
          <w:sz w:val="22"/>
          <w:szCs w:val="22"/>
        </w:rPr>
        <w:t>Children's experiences of domestic violence.</w:t>
      </w:r>
      <w:r w:rsidRPr="00A46ADE">
        <w:rPr>
          <w:rFonts w:asciiTheme="minorHAnsi" w:hAnsiTheme="minorHAnsi"/>
          <w:sz w:val="22"/>
          <w:szCs w:val="22"/>
        </w:rPr>
        <w:t xml:space="preserve"> Jessica Kingsley, UK.</w:t>
      </w:r>
    </w:p>
    <w:p w14:paraId="5CB09F0A" w14:textId="77777777" w:rsidR="00944C8E" w:rsidRPr="00A46ADE" w:rsidRDefault="00991A9F" w:rsidP="00A659DE">
      <w:pPr>
        <w:pStyle w:val="EndNoteBibliography"/>
        <w:ind w:left="720" w:hanging="720"/>
        <w:rPr>
          <w:rFonts w:asciiTheme="minorHAnsi" w:hAnsiTheme="minorHAnsi"/>
          <w:sz w:val="22"/>
          <w:szCs w:val="22"/>
        </w:rPr>
      </w:pPr>
      <w:r w:rsidRPr="00A46ADE">
        <w:rPr>
          <w:rFonts w:asciiTheme="minorHAnsi" w:hAnsiTheme="minorHAnsi"/>
          <w:sz w:val="22"/>
          <w:szCs w:val="22"/>
        </w:rPr>
        <w:lastRenderedPageBreak/>
        <w:t xml:space="preserve">Moore, T., Howarth, E., Feder, G., &amp; Heawood, A. (2013). </w:t>
      </w:r>
      <w:r w:rsidRPr="00A46ADE">
        <w:rPr>
          <w:rFonts w:asciiTheme="minorHAnsi" w:hAnsiTheme="minorHAnsi"/>
          <w:i/>
          <w:sz w:val="22"/>
          <w:szCs w:val="22"/>
        </w:rPr>
        <w:t>Children's experiences of interventions following their exposure to domestic violence and the experiences of parents and stakeholders: A protocol for a qualitative meta-synthesis</w:t>
      </w:r>
      <w:r w:rsidRPr="00A46ADE">
        <w:rPr>
          <w:rFonts w:asciiTheme="minorHAnsi" w:hAnsiTheme="minorHAnsi"/>
          <w:sz w:val="22"/>
          <w:szCs w:val="22"/>
        </w:rPr>
        <w:t xml:space="preserve">. PROSPERO 2013: CRD42013004349 Available from: </w:t>
      </w:r>
    </w:p>
    <w:p w14:paraId="75932E5E" w14:textId="5E1999F0" w:rsidR="00991A9F" w:rsidRPr="00A46ADE" w:rsidRDefault="00944C8E" w:rsidP="00A659DE">
      <w:pPr>
        <w:pStyle w:val="EndNoteBibliography"/>
        <w:ind w:left="720" w:hanging="720"/>
        <w:rPr>
          <w:rFonts w:asciiTheme="minorHAnsi" w:hAnsiTheme="minorHAnsi"/>
          <w:sz w:val="22"/>
          <w:szCs w:val="22"/>
        </w:rPr>
      </w:pPr>
      <w:r w:rsidRPr="00A46ADE">
        <w:rPr>
          <w:rFonts w:asciiTheme="minorHAnsi" w:hAnsiTheme="minorHAnsi"/>
          <w:sz w:val="22"/>
          <w:szCs w:val="22"/>
        </w:rPr>
        <w:tab/>
      </w:r>
      <w:r w:rsidR="00991A9F" w:rsidRPr="00A46ADE">
        <w:rPr>
          <w:rFonts w:asciiTheme="minorHAnsi" w:hAnsiTheme="minorHAnsi"/>
          <w:sz w:val="22"/>
          <w:szCs w:val="22"/>
        </w:rPr>
        <w:t>http://www.crd.york.ac.uk/PROSPERO_REBRANDING/display_record.asp?ID=CRD42013004349</w:t>
      </w:r>
    </w:p>
    <w:p w14:paraId="28C2B9ED" w14:textId="23E826DC"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Moore, T., McArthur, M., Heerde, J., Roche, S., &amp; O’Leary, P. (2016). </w:t>
      </w:r>
      <w:r w:rsidRPr="00A46ADE">
        <w:rPr>
          <w:rFonts w:asciiTheme="minorHAnsi" w:hAnsiTheme="minorHAnsi"/>
          <w:i/>
          <w:sz w:val="22"/>
          <w:szCs w:val="22"/>
        </w:rPr>
        <w:t>Our safety counts: Children and young people’s perceptions of safety and institutional responses to their safety concerns</w:t>
      </w:r>
      <w:r w:rsidRPr="00A46ADE">
        <w:rPr>
          <w:rFonts w:asciiTheme="minorHAnsi" w:hAnsiTheme="minorHAnsi"/>
          <w:sz w:val="22"/>
          <w:szCs w:val="22"/>
        </w:rPr>
        <w:t>. Melbourne:</w:t>
      </w:r>
      <w:r w:rsidR="00944C8E" w:rsidRPr="00A46ADE">
        <w:rPr>
          <w:rFonts w:asciiTheme="minorHAnsi" w:hAnsiTheme="minorHAnsi"/>
          <w:sz w:val="22"/>
          <w:szCs w:val="22"/>
        </w:rPr>
        <w:t xml:space="preserve"> Institute of Child Protection Studies, Australian Catholic University.</w:t>
      </w:r>
      <w:r w:rsidRPr="00A46ADE">
        <w:rPr>
          <w:rFonts w:asciiTheme="minorHAnsi" w:hAnsiTheme="minorHAnsi"/>
          <w:sz w:val="22"/>
          <w:szCs w:val="22"/>
        </w:rPr>
        <w:t xml:space="preserve"> </w:t>
      </w:r>
    </w:p>
    <w:p w14:paraId="51639136"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Moore, T., McArthur, M., &amp; Noble-Carr, D. (2009). Lessons learned from children who have experienced homelessness: what services need to know. </w:t>
      </w:r>
      <w:r w:rsidRPr="00A46ADE">
        <w:rPr>
          <w:rFonts w:asciiTheme="minorHAnsi" w:hAnsiTheme="minorHAnsi"/>
          <w:i/>
          <w:sz w:val="22"/>
          <w:szCs w:val="22"/>
        </w:rPr>
        <w:t>Children &amp; Society, 25</w:t>
      </w:r>
      <w:r w:rsidRPr="00A46ADE">
        <w:rPr>
          <w:rFonts w:asciiTheme="minorHAnsi" w:hAnsiTheme="minorHAnsi"/>
          <w:sz w:val="22"/>
          <w:szCs w:val="22"/>
        </w:rPr>
        <w:t xml:space="preserve">(2), 115-126. </w:t>
      </w:r>
    </w:p>
    <w:p w14:paraId="5F75A2EC"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Morris, A., Humphreys, C., &amp; Hegarty, K. (2015). Children’s views of safety and adversity when living with domestic violence. In N. Stanley &amp; C. Humphreys (Eds.), </w:t>
      </w:r>
      <w:r w:rsidRPr="00A46ADE">
        <w:rPr>
          <w:rFonts w:asciiTheme="minorHAnsi" w:hAnsiTheme="minorHAnsi"/>
          <w:i/>
          <w:sz w:val="22"/>
          <w:szCs w:val="22"/>
        </w:rPr>
        <w:t>Domestic Violence and Child Protection: New Challenges and Developments</w:t>
      </w:r>
      <w:r w:rsidRPr="00A46ADE">
        <w:rPr>
          <w:rFonts w:asciiTheme="minorHAnsi" w:hAnsiTheme="minorHAnsi"/>
          <w:sz w:val="22"/>
          <w:szCs w:val="22"/>
        </w:rPr>
        <w:t xml:space="preserve"> (pp. 18-33). London: Jessica Kingsley Publications.</w:t>
      </w:r>
    </w:p>
    <w:p w14:paraId="3EF80F2D"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Mudaly, N., Graham, A., &amp; Lewis, N. (2014). “It takes me a little longer to get angry now”: Homeless children traumatised by family violence reflect on an animal therapy group. </w:t>
      </w:r>
      <w:r w:rsidRPr="00A46ADE">
        <w:rPr>
          <w:rFonts w:asciiTheme="minorHAnsi" w:hAnsiTheme="minorHAnsi"/>
          <w:i/>
          <w:sz w:val="22"/>
          <w:szCs w:val="22"/>
        </w:rPr>
        <w:t>Children Australia, 39</w:t>
      </w:r>
      <w:r w:rsidRPr="00A46ADE">
        <w:rPr>
          <w:rFonts w:asciiTheme="minorHAnsi" w:hAnsiTheme="minorHAnsi"/>
          <w:sz w:val="22"/>
          <w:szCs w:val="22"/>
        </w:rPr>
        <w:t xml:space="preserve">(1), 42-48. </w:t>
      </w:r>
    </w:p>
    <w:p w14:paraId="4D6B0A36"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Mudaly, N. &amp; Tucci, J. (2002). Child abuse and family violence: The losses for children. </w:t>
      </w:r>
      <w:r w:rsidRPr="00A46ADE">
        <w:rPr>
          <w:rFonts w:asciiTheme="minorHAnsi" w:hAnsiTheme="minorHAnsi"/>
          <w:i/>
          <w:sz w:val="22"/>
          <w:szCs w:val="22"/>
        </w:rPr>
        <w:t xml:space="preserve">Grief Matters, </w:t>
      </w:r>
      <w:r w:rsidRPr="00A46ADE">
        <w:rPr>
          <w:rFonts w:asciiTheme="minorHAnsi" w:hAnsiTheme="minorHAnsi"/>
          <w:sz w:val="22"/>
          <w:szCs w:val="22"/>
        </w:rPr>
        <w:t>Summer, 43-46.</w:t>
      </w:r>
    </w:p>
    <w:p w14:paraId="1E73A3CB" w14:textId="77777777" w:rsidR="00A659DE" w:rsidRPr="00A46ADE" w:rsidRDefault="00A659DE" w:rsidP="00A659DE">
      <w:pPr>
        <w:autoSpaceDE w:val="0"/>
        <w:autoSpaceDN w:val="0"/>
        <w:adjustRightInd w:val="0"/>
        <w:ind w:left="709" w:hanging="709"/>
        <w:rPr>
          <w:rFonts w:eastAsiaTheme="minorHAnsi" w:cs="Segoe UI"/>
          <w:sz w:val="22"/>
          <w:szCs w:val="22"/>
        </w:rPr>
      </w:pPr>
      <w:r w:rsidRPr="00A46ADE">
        <w:rPr>
          <w:noProof/>
          <w:sz w:val="22"/>
          <w:szCs w:val="22"/>
        </w:rPr>
        <w:t xml:space="preserve">Mullender, A., Debbonaire, T., Hague, G., Kelly, L. &amp; Malos, E. </w:t>
      </w:r>
      <w:r w:rsidRPr="00A46ADE">
        <w:rPr>
          <w:sz w:val="22"/>
          <w:szCs w:val="22"/>
        </w:rPr>
        <w:t xml:space="preserve">(1998). Working with children in women's refuges. </w:t>
      </w:r>
      <w:r w:rsidRPr="00A46ADE">
        <w:rPr>
          <w:i/>
          <w:noProof/>
          <w:sz w:val="22"/>
          <w:szCs w:val="22"/>
        </w:rPr>
        <w:t>Child &amp; Family Social Work, 3</w:t>
      </w:r>
      <w:r w:rsidRPr="00A46ADE">
        <w:rPr>
          <w:noProof/>
          <w:sz w:val="22"/>
          <w:szCs w:val="22"/>
        </w:rPr>
        <w:t xml:space="preserve">(2), 87-98. </w:t>
      </w:r>
    </w:p>
    <w:p w14:paraId="555F64FB" w14:textId="0A5838AE" w:rsidR="00A659DE" w:rsidRPr="00A46ADE" w:rsidRDefault="00A659DE" w:rsidP="00A659DE">
      <w:pPr>
        <w:autoSpaceDE w:val="0"/>
        <w:autoSpaceDN w:val="0"/>
        <w:adjustRightInd w:val="0"/>
        <w:ind w:left="709" w:hanging="709"/>
        <w:rPr>
          <w:sz w:val="22"/>
          <w:szCs w:val="22"/>
        </w:rPr>
      </w:pPr>
      <w:r w:rsidRPr="00A46ADE">
        <w:rPr>
          <w:noProof/>
          <w:sz w:val="22"/>
          <w:szCs w:val="22"/>
        </w:rPr>
        <w:t xml:space="preserve">Mullender, A., Hague, G., Imam, U., Kelly, L., Malos, E. &amp; Regan, L. </w:t>
      </w:r>
      <w:r w:rsidRPr="00A46ADE">
        <w:rPr>
          <w:sz w:val="22"/>
          <w:szCs w:val="22"/>
        </w:rPr>
        <w:t xml:space="preserve"> (2002). </w:t>
      </w:r>
      <w:r w:rsidRPr="00A46ADE">
        <w:rPr>
          <w:i/>
          <w:sz w:val="22"/>
          <w:szCs w:val="22"/>
        </w:rPr>
        <w:t xml:space="preserve">Children's perspectives of family violence. </w:t>
      </w:r>
      <w:r w:rsidR="00944C8E" w:rsidRPr="00A46ADE">
        <w:rPr>
          <w:sz w:val="22"/>
          <w:szCs w:val="22"/>
        </w:rPr>
        <w:t>L</w:t>
      </w:r>
      <w:r w:rsidRPr="00A46ADE">
        <w:rPr>
          <w:sz w:val="22"/>
          <w:szCs w:val="22"/>
        </w:rPr>
        <w:t>ondon: SAGE Publications.</w:t>
      </w:r>
    </w:p>
    <w:p w14:paraId="31CF2B98" w14:textId="29674ABF" w:rsidR="002208FB" w:rsidRPr="00A46ADE" w:rsidRDefault="002208FB" w:rsidP="00A659DE">
      <w:pPr>
        <w:pStyle w:val="EndNoteBibliography"/>
        <w:ind w:left="720" w:hanging="720"/>
        <w:rPr>
          <w:rFonts w:asciiTheme="minorHAnsi" w:hAnsiTheme="minorHAnsi"/>
          <w:sz w:val="22"/>
          <w:szCs w:val="22"/>
        </w:rPr>
      </w:pPr>
      <w:r w:rsidRPr="00A46ADE">
        <w:rPr>
          <w:rFonts w:asciiTheme="minorHAnsi" w:hAnsiTheme="minorHAnsi"/>
          <w:sz w:val="22"/>
          <w:szCs w:val="22"/>
        </w:rPr>
        <w:t>Neale, B. &amp;</w:t>
      </w:r>
      <w:r w:rsidR="00057161" w:rsidRPr="00A46ADE">
        <w:rPr>
          <w:rFonts w:asciiTheme="minorHAnsi" w:hAnsiTheme="minorHAnsi"/>
          <w:sz w:val="22"/>
          <w:szCs w:val="22"/>
        </w:rPr>
        <w:t xml:space="preserve"> </w:t>
      </w:r>
      <w:r w:rsidRPr="00A46ADE">
        <w:rPr>
          <w:rFonts w:asciiTheme="minorHAnsi" w:hAnsiTheme="minorHAnsi"/>
          <w:sz w:val="22"/>
          <w:szCs w:val="22"/>
        </w:rPr>
        <w:t xml:space="preserve">Flowerdew, J. (2007). New structures, new agency: The dynamics of child-parent relationships after divorce. </w:t>
      </w:r>
      <w:r w:rsidRPr="00A46ADE">
        <w:rPr>
          <w:rFonts w:asciiTheme="minorHAnsi" w:hAnsiTheme="minorHAnsi"/>
          <w:i/>
          <w:sz w:val="22"/>
          <w:szCs w:val="22"/>
        </w:rPr>
        <w:t>International Journal of Children's Rights, 15,</w:t>
      </w:r>
      <w:r w:rsidRPr="00A46ADE">
        <w:rPr>
          <w:rFonts w:asciiTheme="minorHAnsi" w:hAnsiTheme="minorHAnsi"/>
          <w:sz w:val="22"/>
          <w:szCs w:val="22"/>
        </w:rPr>
        <w:t xml:space="preserve"> 25-42.</w:t>
      </w:r>
    </w:p>
    <w:p w14:paraId="47B1E0E7"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Overlien, C. (2014). ‘He didn’t mean to hit mom, I think’: Positioning, agency and point in adolescents’ narratives about domestic violence. </w:t>
      </w:r>
      <w:r w:rsidRPr="00A46ADE">
        <w:rPr>
          <w:rFonts w:asciiTheme="minorHAnsi" w:hAnsiTheme="minorHAnsi"/>
          <w:i/>
          <w:sz w:val="22"/>
          <w:szCs w:val="22"/>
        </w:rPr>
        <w:t>Child &amp; Family Social Work, 19</w:t>
      </w:r>
      <w:r w:rsidRPr="00A46ADE">
        <w:rPr>
          <w:rFonts w:asciiTheme="minorHAnsi" w:hAnsiTheme="minorHAnsi"/>
          <w:sz w:val="22"/>
          <w:szCs w:val="22"/>
        </w:rPr>
        <w:t xml:space="preserve">, 156–164. </w:t>
      </w:r>
    </w:p>
    <w:p w14:paraId="0E0DD117" w14:textId="75831FBC"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Øverlien, C. (2013). The Children of Patriarchal Terrorism. </w:t>
      </w:r>
      <w:r w:rsidRPr="00A46ADE">
        <w:rPr>
          <w:rFonts w:asciiTheme="minorHAnsi" w:hAnsiTheme="minorHAnsi"/>
          <w:i/>
          <w:sz w:val="22"/>
          <w:szCs w:val="22"/>
        </w:rPr>
        <w:t>Journal of Family Violence, 28</w:t>
      </w:r>
      <w:r w:rsidRPr="00A46ADE">
        <w:rPr>
          <w:rFonts w:asciiTheme="minorHAnsi" w:hAnsiTheme="minorHAnsi"/>
          <w:sz w:val="22"/>
          <w:szCs w:val="22"/>
        </w:rPr>
        <w:t xml:space="preserve">(3), 277-287. </w:t>
      </w:r>
    </w:p>
    <w:p w14:paraId="431B2AA9" w14:textId="77777777" w:rsidR="00A659DE" w:rsidRPr="00A46ADE" w:rsidRDefault="00A659DE" w:rsidP="00A659DE">
      <w:pPr>
        <w:autoSpaceDE w:val="0"/>
        <w:autoSpaceDN w:val="0"/>
        <w:adjustRightInd w:val="0"/>
        <w:ind w:left="709" w:hanging="709"/>
        <w:rPr>
          <w:noProof/>
          <w:sz w:val="22"/>
          <w:szCs w:val="22"/>
        </w:rPr>
      </w:pPr>
      <w:r w:rsidRPr="00A46ADE">
        <w:rPr>
          <w:noProof/>
          <w:sz w:val="22"/>
          <w:szCs w:val="22"/>
        </w:rPr>
        <w:t xml:space="preserve">Overlien, C., &amp; Hyden, M. (2009). Children’s actions when experiencing domestic violence. </w:t>
      </w:r>
      <w:r w:rsidRPr="00A46ADE">
        <w:rPr>
          <w:i/>
          <w:noProof/>
          <w:sz w:val="22"/>
          <w:szCs w:val="22"/>
        </w:rPr>
        <w:t>Childhood - A Global Journal of Child Research, 16</w:t>
      </w:r>
      <w:r w:rsidRPr="00A46ADE">
        <w:rPr>
          <w:noProof/>
          <w:sz w:val="22"/>
          <w:szCs w:val="22"/>
        </w:rPr>
        <w:t xml:space="preserve">(4), 479-496. </w:t>
      </w:r>
    </w:p>
    <w:p w14:paraId="04405DEE" w14:textId="77777777" w:rsidR="00A659DE" w:rsidRPr="00A46ADE" w:rsidRDefault="00A659DE" w:rsidP="00A659DE">
      <w:pPr>
        <w:autoSpaceDE w:val="0"/>
        <w:autoSpaceDN w:val="0"/>
        <w:adjustRightInd w:val="0"/>
        <w:ind w:left="709" w:hanging="709"/>
        <w:rPr>
          <w:noProof/>
          <w:sz w:val="22"/>
          <w:szCs w:val="22"/>
        </w:rPr>
      </w:pPr>
      <w:r w:rsidRPr="00A46ADE">
        <w:rPr>
          <w:noProof/>
          <w:sz w:val="22"/>
          <w:szCs w:val="22"/>
        </w:rPr>
        <w:t xml:space="preserve">Padgett, D. (2008). </w:t>
      </w:r>
      <w:r w:rsidRPr="00A46ADE">
        <w:rPr>
          <w:i/>
          <w:noProof/>
          <w:sz w:val="22"/>
          <w:szCs w:val="22"/>
        </w:rPr>
        <w:t xml:space="preserve">Qualitative methods in social work research </w:t>
      </w:r>
      <w:r w:rsidRPr="00A46ADE">
        <w:rPr>
          <w:noProof/>
          <w:sz w:val="22"/>
          <w:szCs w:val="22"/>
        </w:rPr>
        <w:t>(2nd ed.). Thousand Oaks: Sage Publications.</w:t>
      </w:r>
    </w:p>
    <w:p w14:paraId="34602058" w14:textId="77777777" w:rsidR="00A659DE" w:rsidRPr="00A46ADE" w:rsidRDefault="00A659DE" w:rsidP="00A659DE">
      <w:pPr>
        <w:autoSpaceDE w:val="0"/>
        <w:autoSpaceDN w:val="0"/>
        <w:adjustRightInd w:val="0"/>
        <w:ind w:left="709" w:hanging="709"/>
        <w:rPr>
          <w:noProof/>
          <w:sz w:val="22"/>
          <w:szCs w:val="22"/>
        </w:rPr>
      </w:pPr>
      <w:r w:rsidRPr="00A46ADE">
        <w:rPr>
          <w:noProof/>
          <w:sz w:val="22"/>
          <w:szCs w:val="22"/>
        </w:rPr>
        <w:t xml:space="preserve">Patterson, B. L., Thorne, S. E., Canam, C., &amp; Jillings, C. (2001). </w:t>
      </w:r>
      <w:r w:rsidRPr="00A46ADE">
        <w:rPr>
          <w:i/>
          <w:noProof/>
          <w:sz w:val="22"/>
          <w:szCs w:val="22"/>
        </w:rPr>
        <w:t>Meta-study of qualitative health research: A practical guide to mets-analysis and meta-synthesis.</w:t>
      </w:r>
      <w:r w:rsidRPr="00A46ADE">
        <w:rPr>
          <w:noProof/>
          <w:sz w:val="22"/>
          <w:szCs w:val="22"/>
        </w:rPr>
        <w:t xml:space="preserve"> Thousand Oaks: Sage Publications.</w:t>
      </w:r>
    </w:p>
    <w:p w14:paraId="66C5A23D" w14:textId="44995F88" w:rsidR="00A659DE" w:rsidRPr="00A46ADE" w:rsidRDefault="00A659DE" w:rsidP="00A659DE">
      <w:pPr>
        <w:autoSpaceDE w:val="0"/>
        <w:autoSpaceDN w:val="0"/>
        <w:adjustRightInd w:val="0"/>
        <w:ind w:left="709" w:hanging="709"/>
        <w:rPr>
          <w:i/>
          <w:sz w:val="22"/>
          <w:szCs w:val="22"/>
        </w:rPr>
      </w:pPr>
      <w:r w:rsidRPr="00A46ADE">
        <w:rPr>
          <w:noProof/>
          <w:sz w:val="22"/>
          <w:szCs w:val="22"/>
        </w:rPr>
        <w:t xml:space="preserve">Peled, E. (1998). The Experience of Living with Violence for Preadolescent Children of Battered Women. </w:t>
      </w:r>
      <w:r w:rsidRPr="00A46ADE">
        <w:rPr>
          <w:i/>
          <w:noProof/>
          <w:sz w:val="22"/>
          <w:szCs w:val="22"/>
        </w:rPr>
        <w:t>Yout</w:t>
      </w:r>
      <w:r w:rsidRPr="00A46ADE">
        <w:rPr>
          <w:i/>
          <w:sz w:val="22"/>
          <w:szCs w:val="22"/>
        </w:rPr>
        <w:t>h &amp; Society, 29</w:t>
      </w:r>
      <w:r w:rsidR="00944C8E" w:rsidRPr="00A46ADE">
        <w:rPr>
          <w:i/>
          <w:sz w:val="22"/>
          <w:szCs w:val="22"/>
        </w:rPr>
        <w:t>.</w:t>
      </w:r>
    </w:p>
    <w:p w14:paraId="46EDE8EF" w14:textId="4AF2B7E0"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Pernebo, K., &amp; Almqvist, K. (2016a). Young children's experiences of participating in group treatment for children exposed to intimate partner violence: A qualitative study. </w:t>
      </w:r>
      <w:r w:rsidRPr="00A46ADE">
        <w:rPr>
          <w:rFonts w:asciiTheme="minorHAnsi" w:hAnsiTheme="minorHAnsi"/>
          <w:i/>
          <w:sz w:val="22"/>
          <w:szCs w:val="22"/>
        </w:rPr>
        <w:t>Clinical Child Psychology And Psychiatry, 21</w:t>
      </w:r>
      <w:r w:rsidRPr="00A46ADE">
        <w:rPr>
          <w:rFonts w:asciiTheme="minorHAnsi" w:hAnsiTheme="minorHAnsi"/>
          <w:sz w:val="22"/>
          <w:szCs w:val="22"/>
        </w:rPr>
        <w:t xml:space="preserve">(1), 119-132. </w:t>
      </w:r>
    </w:p>
    <w:p w14:paraId="300DEC72"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Pernebo, K., &amp; Almqvist, K. (2016b). Young Children Exposed to Intimate Partner Violence Describe their Abused Parent: A Qualitative Study. </w:t>
      </w:r>
      <w:r w:rsidRPr="00A46ADE">
        <w:rPr>
          <w:rFonts w:asciiTheme="minorHAnsi" w:hAnsiTheme="minorHAnsi"/>
          <w:i/>
          <w:sz w:val="22"/>
          <w:szCs w:val="22"/>
        </w:rPr>
        <w:t>Journal of Family Violence</w:t>
      </w:r>
      <w:r w:rsidRPr="00A46ADE">
        <w:rPr>
          <w:rFonts w:asciiTheme="minorHAnsi" w:hAnsiTheme="minorHAnsi"/>
          <w:sz w:val="22"/>
          <w:szCs w:val="22"/>
        </w:rPr>
        <w:t>. doi:10.1007/s10896-016-9856-5</w:t>
      </w:r>
    </w:p>
    <w:p w14:paraId="2134A02A" w14:textId="5C84F38D"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Phillips, B., &amp; Phillips, D. A. (2010). Learning from youth exposed to domestic violence: Decentering DV and the primacy of gender stereotypes. </w:t>
      </w:r>
      <w:r w:rsidRPr="00A46ADE">
        <w:rPr>
          <w:rFonts w:asciiTheme="minorHAnsi" w:hAnsiTheme="minorHAnsi"/>
          <w:i/>
          <w:sz w:val="22"/>
          <w:szCs w:val="22"/>
        </w:rPr>
        <w:t>Violence Against Women, 16</w:t>
      </w:r>
      <w:r w:rsidRPr="00A46ADE">
        <w:rPr>
          <w:rFonts w:asciiTheme="minorHAnsi" w:hAnsiTheme="minorHAnsi"/>
          <w:sz w:val="22"/>
          <w:szCs w:val="22"/>
        </w:rPr>
        <w:t xml:space="preserve">(3), 291-312. </w:t>
      </w:r>
    </w:p>
    <w:p w14:paraId="7AF1416C" w14:textId="20C5AD74"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Powell, A., &amp;</w:t>
      </w:r>
      <w:r w:rsidR="00F22817" w:rsidRPr="00A46ADE">
        <w:rPr>
          <w:rFonts w:asciiTheme="minorHAnsi" w:hAnsiTheme="minorHAnsi"/>
          <w:sz w:val="22"/>
          <w:szCs w:val="22"/>
        </w:rPr>
        <w:t xml:space="preserve"> </w:t>
      </w:r>
      <w:r w:rsidRPr="00A46ADE">
        <w:rPr>
          <w:rFonts w:asciiTheme="minorHAnsi" w:hAnsiTheme="minorHAnsi"/>
          <w:sz w:val="22"/>
          <w:szCs w:val="22"/>
        </w:rPr>
        <w:t xml:space="preserve">Murray, S. (2008). Children and domestic violence: Constructing a policy problem in Austrlaia and New Zealand. </w:t>
      </w:r>
      <w:r w:rsidRPr="00A46ADE">
        <w:rPr>
          <w:rFonts w:asciiTheme="minorHAnsi" w:hAnsiTheme="minorHAnsi"/>
          <w:i/>
          <w:sz w:val="22"/>
          <w:szCs w:val="22"/>
        </w:rPr>
        <w:t xml:space="preserve">Social &amp; Legal Issues, 17, </w:t>
      </w:r>
      <w:r w:rsidRPr="00A46ADE">
        <w:rPr>
          <w:rFonts w:asciiTheme="minorHAnsi" w:hAnsiTheme="minorHAnsi"/>
          <w:sz w:val="22"/>
          <w:szCs w:val="22"/>
        </w:rPr>
        <w:t>453-473.</w:t>
      </w:r>
    </w:p>
    <w:p w14:paraId="1467C818"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Prout, A., &amp; Hallett, C. (2003). Introduction. In C. Hallett &amp; A. Prout (Eds.), </w:t>
      </w:r>
      <w:r w:rsidRPr="00A46ADE">
        <w:rPr>
          <w:rFonts w:asciiTheme="minorHAnsi" w:hAnsiTheme="minorHAnsi"/>
          <w:i/>
          <w:sz w:val="22"/>
          <w:szCs w:val="22"/>
        </w:rPr>
        <w:t xml:space="preserve">Hearing the voices of children: Social policy for a new century </w:t>
      </w:r>
      <w:r w:rsidRPr="00A46ADE">
        <w:rPr>
          <w:rFonts w:asciiTheme="minorHAnsi" w:hAnsiTheme="minorHAnsi"/>
          <w:sz w:val="22"/>
          <w:szCs w:val="22"/>
        </w:rPr>
        <w:t>(pp. 1-8). London: Routledge Falmer.</w:t>
      </w:r>
    </w:p>
    <w:p w14:paraId="6C73FDEF"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lastRenderedPageBreak/>
        <w:t xml:space="preserve">Radford, L., Lombard, N., Meinck, F., &amp; Katz, E. (2017). Researching violence with children: Experiences and lessons from the UK and South Africa. </w:t>
      </w:r>
      <w:r w:rsidRPr="00A46ADE">
        <w:rPr>
          <w:rFonts w:asciiTheme="minorHAnsi" w:hAnsiTheme="minorHAnsi"/>
          <w:i/>
          <w:sz w:val="22"/>
          <w:szCs w:val="22"/>
        </w:rPr>
        <w:t xml:space="preserve">Families, Relationships and Societies, </w:t>
      </w:r>
      <w:r w:rsidRPr="00A46ADE">
        <w:rPr>
          <w:rFonts w:asciiTheme="minorHAnsi" w:hAnsiTheme="minorHAnsi"/>
          <w:sz w:val="22"/>
          <w:szCs w:val="22"/>
        </w:rPr>
        <w:t>1-18. doi: 10.1332/204674317X14861128190401</w:t>
      </w:r>
    </w:p>
    <w:p w14:paraId="38E1A306" w14:textId="738046A1"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Richardson-Foster, H., Stanley, N., Miller, P., &amp; Thomson, G. (2012). Police intervention in domestic violence incidents where children are present: police and children's perspectives. </w:t>
      </w:r>
      <w:r w:rsidRPr="00A46ADE">
        <w:rPr>
          <w:rFonts w:asciiTheme="minorHAnsi" w:hAnsiTheme="minorHAnsi"/>
          <w:i/>
          <w:sz w:val="22"/>
          <w:szCs w:val="22"/>
        </w:rPr>
        <w:t>Policing &amp; Society, 22</w:t>
      </w:r>
      <w:r w:rsidRPr="00A46ADE">
        <w:rPr>
          <w:rFonts w:asciiTheme="minorHAnsi" w:hAnsiTheme="minorHAnsi"/>
          <w:sz w:val="22"/>
          <w:szCs w:val="22"/>
        </w:rPr>
        <w:t xml:space="preserve">(2), 220-234. </w:t>
      </w:r>
    </w:p>
    <w:p w14:paraId="56E5DF59"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Roberts, H. (2003). Children’s participation in policy matters: Hearing the voices of children. </w:t>
      </w:r>
      <w:r w:rsidRPr="00A46ADE">
        <w:rPr>
          <w:rFonts w:asciiTheme="minorHAnsi" w:hAnsiTheme="minorHAnsi"/>
          <w:i/>
          <w:sz w:val="22"/>
          <w:szCs w:val="22"/>
        </w:rPr>
        <w:t>Social policy for a new century</w:t>
      </w:r>
      <w:r w:rsidRPr="00A46ADE">
        <w:rPr>
          <w:rFonts w:asciiTheme="minorHAnsi" w:hAnsiTheme="minorHAnsi"/>
          <w:sz w:val="22"/>
          <w:szCs w:val="22"/>
        </w:rPr>
        <w:t xml:space="preserve">, 26-27. </w:t>
      </w:r>
    </w:p>
    <w:p w14:paraId="2A17CA5A" w14:textId="68E6B043" w:rsidR="006433AC" w:rsidRPr="00A46ADE" w:rsidRDefault="006433AC"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Saini, M., &amp; Shlonsky, A. (2012). </w:t>
      </w:r>
      <w:r w:rsidRPr="00A46ADE">
        <w:rPr>
          <w:rFonts w:asciiTheme="minorHAnsi" w:hAnsiTheme="minorHAnsi"/>
          <w:i/>
          <w:sz w:val="22"/>
          <w:szCs w:val="22"/>
        </w:rPr>
        <w:t xml:space="preserve">Systematic synthesis of qualitative research. </w:t>
      </w:r>
      <w:r w:rsidRPr="00A46ADE">
        <w:rPr>
          <w:rFonts w:asciiTheme="minorHAnsi" w:hAnsiTheme="minorHAnsi"/>
          <w:sz w:val="22"/>
          <w:szCs w:val="22"/>
        </w:rPr>
        <w:t>Oxford: Oxford Scholarship Online.</w:t>
      </w:r>
    </w:p>
    <w:p w14:paraId="7FAE9D94" w14:textId="418A1223" w:rsidR="00CA7F32" w:rsidRPr="00A46ADE" w:rsidRDefault="00CA7F32"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Sandelowski, M., &amp; Barosso, J. (2007). </w:t>
      </w:r>
      <w:r w:rsidRPr="00A46ADE">
        <w:rPr>
          <w:rFonts w:asciiTheme="minorHAnsi" w:hAnsiTheme="minorHAnsi"/>
          <w:i/>
          <w:sz w:val="22"/>
          <w:szCs w:val="22"/>
        </w:rPr>
        <w:t xml:space="preserve">Handbook for synthesizing qualitative research. </w:t>
      </w:r>
      <w:r w:rsidRPr="00A46ADE">
        <w:rPr>
          <w:rFonts w:asciiTheme="minorHAnsi" w:hAnsiTheme="minorHAnsi"/>
          <w:sz w:val="22"/>
          <w:szCs w:val="22"/>
        </w:rPr>
        <w:t>New Yor</w:t>
      </w:r>
      <w:r w:rsidR="006433AC" w:rsidRPr="00A46ADE">
        <w:rPr>
          <w:rFonts w:asciiTheme="minorHAnsi" w:hAnsiTheme="minorHAnsi"/>
          <w:sz w:val="22"/>
          <w:szCs w:val="22"/>
        </w:rPr>
        <w:t>k</w:t>
      </w:r>
      <w:r w:rsidRPr="00A46ADE">
        <w:rPr>
          <w:rFonts w:asciiTheme="minorHAnsi" w:hAnsiTheme="minorHAnsi"/>
          <w:sz w:val="22"/>
          <w:szCs w:val="22"/>
        </w:rPr>
        <w:t>: Springer Publications.</w:t>
      </w:r>
    </w:p>
    <w:p w14:paraId="4337F7EB"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Sandelowski, M., &amp; Barroso, J. (2002). Finding the findings in qualitative studies. </w:t>
      </w:r>
      <w:r w:rsidRPr="00A46ADE">
        <w:rPr>
          <w:rFonts w:asciiTheme="minorHAnsi" w:hAnsiTheme="minorHAnsi"/>
          <w:i/>
          <w:sz w:val="22"/>
          <w:szCs w:val="22"/>
        </w:rPr>
        <w:t>Journal of Nursing Scholarship, Third Quarter 34</w:t>
      </w:r>
      <w:r w:rsidRPr="00A46ADE">
        <w:rPr>
          <w:rFonts w:asciiTheme="minorHAnsi" w:hAnsiTheme="minorHAnsi"/>
          <w:sz w:val="22"/>
          <w:szCs w:val="22"/>
        </w:rPr>
        <w:t>(3), 213-219.</w:t>
      </w:r>
    </w:p>
    <w:p w14:paraId="552ECAEF"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Sandelowski, M., Docherty, S., &amp; Emden, C. (1997). Focus on qualitative methods. Qualitative metasynthesis: Issues and techniques. </w:t>
      </w:r>
      <w:r w:rsidRPr="00A46ADE">
        <w:rPr>
          <w:rFonts w:asciiTheme="minorHAnsi" w:hAnsiTheme="minorHAnsi"/>
          <w:i/>
          <w:sz w:val="22"/>
          <w:szCs w:val="22"/>
        </w:rPr>
        <w:t xml:space="preserve">Research in Nursing and Health, 20, </w:t>
      </w:r>
      <w:r w:rsidRPr="00A46ADE">
        <w:rPr>
          <w:rFonts w:asciiTheme="minorHAnsi" w:hAnsiTheme="minorHAnsi"/>
          <w:sz w:val="22"/>
          <w:szCs w:val="22"/>
        </w:rPr>
        <w:t xml:space="preserve">365-371. </w:t>
      </w:r>
    </w:p>
    <w:p w14:paraId="7ACFE472" w14:textId="147BEC18"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Stanley, N., &amp; Humphreys, C. (2014). Multi-agency risk assessment and management for children and families experiencing domestic violence. </w:t>
      </w:r>
      <w:r w:rsidRPr="00A46ADE">
        <w:rPr>
          <w:rFonts w:asciiTheme="minorHAnsi" w:hAnsiTheme="minorHAnsi"/>
          <w:i/>
          <w:sz w:val="22"/>
          <w:szCs w:val="22"/>
        </w:rPr>
        <w:t>Children and Youth Services Review, 47</w:t>
      </w:r>
      <w:r w:rsidRPr="00A46ADE">
        <w:rPr>
          <w:rFonts w:asciiTheme="minorHAnsi" w:hAnsiTheme="minorHAnsi"/>
          <w:sz w:val="22"/>
          <w:szCs w:val="22"/>
        </w:rPr>
        <w:t>, 78-85.</w:t>
      </w:r>
    </w:p>
    <w:p w14:paraId="7F2C277C"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Stanley, N., Miller, P., &amp; Richardson-Foster, H. (2012). Engaging with children’s and parents’ perspectives on domestic violence. </w:t>
      </w:r>
      <w:r w:rsidRPr="00A46ADE">
        <w:rPr>
          <w:rFonts w:asciiTheme="minorHAnsi" w:hAnsiTheme="minorHAnsi"/>
          <w:i/>
          <w:sz w:val="22"/>
          <w:szCs w:val="22"/>
        </w:rPr>
        <w:t>Child and Family Social Work, 17</w:t>
      </w:r>
      <w:r w:rsidRPr="00A46ADE">
        <w:rPr>
          <w:rFonts w:asciiTheme="minorHAnsi" w:hAnsiTheme="minorHAnsi"/>
          <w:sz w:val="22"/>
          <w:szCs w:val="22"/>
        </w:rPr>
        <w:t xml:space="preserve">, 192-201. </w:t>
      </w:r>
    </w:p>
    <w:p w14:paraId="5BF3B921" w14:textId="1B228999"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Swanston, J., Bowyer, L., &amp; Vetere, A. (2014). Towards a richer understanding of school-age children's experiences of domestic violence: The voices of children and their mothers. </w:t>
      </w:r>
      <w:r w:rsidRPr="00A46ADE">
        <w:rPr>
          <w:rFonts w:asciiTheme="minorHAnsi" w:hAnsiTheme="minorHAnsi"/>
          <w:i/>
          <w:sz w:val="22"/>
          <w:szCs w:val="22"/>
        </w:rPr>
        <w:t>Clinical Child Psychology And Psychiatry, 19</w:t>
      </w:r>
      <w:r w:rsidRPr="00A46ADE">
        <w:rPr>
          <w:rFonts w:asciiTheme="minorHAnsi" w:hAnsiTheme="minorHAnsi"/>
          <w:sz w:val="22"/>
          <w:szCs w:val="22"/>
        </w:rPr>
        <w:t xml:space="preserve">(2), 184-201. </w:t>
      </w:r>
    </w:p>
    <w:p w14:paraId="30121536"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Thiara, R. K., &amp; Humphreys, C. (2015). Absent presence: the ongoing impact of men’s violence on the mother–child relationship. </w:t>
      </w:r>
      <w:r w:rsidRPr="00A46ADE">
        <w:rPr>
          <w:rFonts w:asciiTheme="minorHAnsi" w:hAnsiTheme="minorHAnsi"/>
          <w:i/>
          <w:sz w:val="22"/>
          <w:szCs w:val="22"/>
        </w:rPr>
        <w:t>Child and Family Social Work</w:t>
      </w:r>
      <w:r w:rsidRPr="00A46ADE">
        <w:rPr>
          <w:rFonts w:asciiTheme="minorHAnsi" w:hAnsiTheme="minorHAnsi"/>
          <w:sz w:val="22"/>
          <w:szCs w:val="22"/>
        </w:rPr>
        <w:t>. doi:10.1111/cfs.12210</w:t>
      </w:r>
    </w:p>
    <w:p w14:paraId="4167C139" w14:textId="1FB918CD" w:rsidR="00A5720E" w:rsidRPr="00A46ADE" w:rsidRDefault="00A5720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The Australian Domestic &amp; Family Violence Clearinghouse, The University of New South Wales. (2011). </w:t>
      </w:r>
      <w:r w:rsidRPr="00A46ADE">
        <w:rPr>
          <w:rFonts w:asciiTheme="minorHAnsi" w:hAnsiTheme="minorHAnsi"/>
          <w:i/>
          <w:sz w:val="22"/>
          <w:szCs w:val="22"/>
        </w:rPr>
        <w:t>The impact of domestic violence on children: A literature review</w:t>
      </w:r>
      <w:r w:rsidRPr="00A46ADE">
        <w:rPr>
          <w:rFonts w:asciiTheme="minorHAnsi" w:hAnsiTheme="minorHAnsi"/>
          <w:sz w:val="22"/>
          <w:szCs w:val="22"/>
        </w:rPr>
        <w:t>. Sydney: Australian Domestic &amp; Family Violence Clearinghouse &amp; The Benevolent Society</w:t>
      </w:r>
    </w:p>
    <w:p w14:paraId="40C47383" w14:textId="170576D8"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Thompson, E. H. (2011). The Evolution of a Children's Domestic Violence Counseling Group: Stages and Processes. </w:t>
      </w:r>
      <w:r w:rsidRPr="00A46ADE">
        <w:rPr>
          <w:rFonts w:asciiTheme="minorHAnsi" w:hAnsiTheme="minorHAnsi"/>
          <w:i/>
          <w:sz w:val="22"/>
          <w:szCs w:val="22"/>
        </w:rPr>
        <w:t>Journal for Specialists in Group Work, 36</w:t>
      </w:r>
      <w:r w:rsidRPr="00A46ADE">
        <w:rPr>
          <w:rFonts w:asciiTheme="minorHAnsi" w:hAnsiTheme="minorHAnsi"/>
          <w:sz w:val="22"/>
          <w:szCs w:val="22"/>
        </w:rPr>
        <w:t xml:space="preserve">(3), 178-201. </w:t>
      </w:r>
    </w:p>
    <w:p w14:paraId="4B903996"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Thornton, V. (2014). Using the emotional impact of domestic violence on young children. </w:t>
      </w:r>
      <w:r w:rsidRPr="00A46ADE">
        <w:rPr>
          <w:rFonts w:asciiTheme="minorHAnsi" w:hAnsiTheme="minorHAnsi"/>
          <w:i/>
          <w:sz w:val="22"/>
          <w:szCs w:val="22"/>
        </w:rPr>
        <w:t>Educational and Child Psychology, 31</w:t>
      </w:r>
      <w:r w:rsidRPr="00A46ADE">
        <w:rPr>
          <w:rFonts w:asciiTheme="minorHAnsi" w:hAnsiTheme="minorHAnsi"/>
          <w:sz w:val="22"/>
          <w:szCs w:val="22"/>
        </w:rPr>
        <w:t xml:space="preserve">(1), 90-100. </w:t>
      </w:r>
    </w:p>
    <w:p w14:paraId="76FE16E4" w14:textId="47AD022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Veltri. G.</w:t>
      </w:r>
      <w:r w:rsidR="00CA7F32" w:rsidRPr="00A46ADE">
        <w:rPr>
          <w:rFonts w:asciiTheme="minorHAnsi" w:hAnsiTheme="minorHAnsi"/>
          <w:sz w:val="22"/>
          <w:szCs w:val="22"/>
        </w:rPr>
        <w:t xml:space="preserve"> </w:t>
      </w:r>
      <w:r w:rsidRPr="00A46ADE">
        <w:rPr>
          <w:rFonts w:asciiTheme="minorHAnsi" w:hAnsiTheme="minorHAnsi"/>
          <w:sz w:val="22"/>
          <w:szCs w:val="22"/>
        </w:rPr>
        <w:t xml:space="preserve">A., Lim, J., &amp; Miller, R. (2014). More than meets the eye: The contribution of qualitative research to evidence-based policy-making. </w:t>
      </w:r>
      <w:r w:rsidRPr="00A46ADE">
        <w:rPr>
          <w:rFonts w:asciiTheme="minorHAnsi" w:hAnsiTheme="minorHAnsi"/>
          <w:i/>
          <w:sz w:val="22"/>
          <w:szCs w:val="22"/>
        </w:rPr>
        <w:t>Innovation: The European Journal of Social Science Research, 27</w:t>
      </w:r>
      <w:r w:rsidRPr="00A46ADE">
        <w:rPr>
          <w:rFonts w:asciiTheme="minorHAnsi" w:hAnsiTheme="minorHAnsi"/>
          <w:sz w:val="22"/>
          <w:szCs w:val="22"/>
        </w:rPr>
        <w:t>(1), 1-4.</w:t>
      </w:r>
    </w:p>
    <w:p w14:paraId="0E454178" w14:textId="2F41E4E3" w:rsidR="00CA7F32" w:rsidRPr="00A46ADE" w:rsidRDefault="00CA7F32"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Vu, N. L., Jouriles, E. N., McDonald, R. &amp; Rosenfield, D. (2016). Children's exposure to intimate partner violence: A meta-analysis of longitudinal associations with child adjustment problems. </w:t>
      </w:r>
      <w:r w:rsidRPr="00A46ADE">
        <w:rPr>
          <w:rFonts w:asciiTheme="minorHAnsi" w:hAnsiTheme="minorHAnsi"/>
          <w:i/>
          <w:sz w:val="22"/>
          <w:szCs w:val="22"/>
        </w:rPr>
        <w:t>Clinical Psychology Review, 46</w:t>
      </w:r>
      <w:r w:rsidRPr="00A46ADE">
        <w:rPr>
          <w:rFonts w:asciiTheme="minorHAnsi" w:hAnsiTheme="minorHAnsi"/>
          <w:sz w:val="22"/>
          <w:szCs w:val="22"/>
        </w:rPr>
        <w:t>, 25-33.</w:t>
      </w:r>
    </w:p>
    <w:p w14:paraId="0CC11C25" w14:textId="2AFAFFF0"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Walsh, J., Corcoran., J., Crooks, P., Cooke, N., &amp; Cummings, C. (2016). The lived experience of bipolar disorder: A systematic review and meta-synthesis. </w:t>
      </w:r>
      <w:r w:rsidRPr="00A46ADE">
        <w:rPr>
          <w:rFonts w:asciiTheme="minorHAnsi" w:hAnsiTheme="minorHAnsi"/>
          <w:i/>
          <w:sz w:val="22"/>
          <w:szCs w:val="22"/>
        </w:rPr>
        <w:t>Journal of Psychiatry and Menta Health, 1</w:t>
      </w:r>
      <w:r w:rsidRPr="00A46ADE">
        <w:rPr>
          <w:rFonts w:asciiTheme="minorHAnsi" w:hAnsiTheme="minorHAnsi"/>
          <w:sz w:val="22"/>
          <w:szCs w:val="22"/>
        </w:rPr>
        <w:t xml:space="preserve">(2), 1-7. </w:t>
      </w:r>
    </w:p>
    <w:p w14:paraId="67617FE5" w14:textId="36271F50"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Willis, D., Hawkins, J. W., Pearce, C. W., Phalen, J., Keet, M., &amp; Singer, C. (2010). Children Who Witness Violence: What Services Do They Need To Heal? </w:t>
      </w:r>
      <w:r w:rsidRPr="00A46ADE">
        <w:rPr>
          <w:rFonts w:asciiTheme="minorHAnsi" w:hAnsiTheme="minorHAnsi"/>
          <w:i/>
          <w:sz w:val="22"/>
          <w:szCs w:val="22"/>
        </w:rPr>
        <w:t>Issues In Mental Health Nursing, 31</w:t>
      </w:r>
      <w:r w:rsidRPr="00A46ADE">
        <w:rPr>
          <w:rFonts w:asciiTheme="minorHAnsi" w:hAnsiTheme="minorHAnsi"/>
          <w:sz w:val="22"/>
          <w:szCs w:val="22"/>
        </w:rPr>
        <w:t xml:space="preserve">(9), 552-560. </w:t>
      </w:r>
    </w:p>
    <w:p w14:paraId="46129230" w14:textId="15E91C9A"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Winkworth, G., &amp; McArthur, M. (2006). Being ‘child centred’ in child protection. What does it mean? </w:t>
      </w:r>
      <w:r w:rsidRPr="00A46ADE">
        <w:rPr>
          <w:rFonts w:asciiTheme="minorHAnsi" w:hAnsiTheme="minorHAnsi"/>
          <w:i/>
          <w:sz w:val="22"/>
          <w:szCs w:val="22"/>
        </w:rPr>
        <w:t>Children Australia, 31</w:t>
      </w:r>
      <w:r w:rsidRPr="00A46ADE">
        <w:rPr>
          <w:rFonts w:asciiTheme="minorHAnsi" w:hAnsiTheme="minorHAnsi"/>
          <w:sz w:val="22"/>
          <w:szCs w:val="22"/>
        </w:rPr>
        <w:t xml:space="preserve">(4). </w:t>
      </w:r>
    </w:p>
    <w:p w14:paraId="227466D5" w14:textId="77777777" w:rsidR="00A659DE" w:rsidRPr="00A46ADE" w:rsidRDefault="00A659DE"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Wolfe, D., Crooks, C. V., Lee, V., McIntyre-Smith, A., Jaffe, P. (2003). The effects of children's exposure to domestic violence: A meta-analysis and critique. </w:t>
      </w:r>
      <w:r w:rsidRPr="00A46ADE">
        <w:rPr>
          <w:rFonts w:asciiTheme="minorHAnsi" w:hAnsiTheme="minorHAnsi"/>
          <w:i/>
          <w:sz w:val="22"/>
          <w:szCs w:val="22"/>
        </w:rPr>
        <w:t>Clinical Child &amp; Family Psychology Review, 6</w:t>
      </w:r>
      <w:r w:rsidRPr="00A46ADE">
        <w:rPr>
          <w:rFonts w:asciiTheme="minorHAnsi" w:hAnsiTheme="minorHAnsi"/>
          <w:sz w:val="22"/>
          <w:szCs w:val="22"/>
        </w:rPr>
        <w:t>(3), 171-187.</w:t>
      </w:r>
    </w:p>
    <w:p w14:paraId="7A2AAB37" w14:textId="6323FED6" w:rsidR="002913E1" w:rsidRPr="00A46ADE" w:rsidRDefault="002913E1" w:rsidP="00A659DE">
      <w:pPr>
        <w:pStyle w:val="EndNoteBibliography"/>
        <w:ind w:left="720" w:hanging="720"/>
        <w:rPr>
          <w:rFonts w:asciiTheme="minorHAnsi" w:hAnsiTheme="minorHAnsi"/>
          <w:sz w:val="22"/>
          <w:szCs w:val="22"/>
        </w:rPr>
      </w:pPr>
      <w:r w:rsidRPr="00A46ADE">
        <w:rPr>
          <w:rFonts w:asciiTheme="minorHAnsi" w:hAnsiTheme="minorHAnsi"/>
          <w:sz w:val="22"/>
          <w:szCs w:val="22"/>
        </w:rPr>
        <w:t xml:space="preserve">Zennettino, L., &amp; McLaren, H. (2014). Domestic violence and child protection: towards a collaborative approach across the two service sectors. </w:t>
      </w:r>
      <w:r w:rsidRPr="00A46ADE">
        <w:rPr>
          <w:rFonts w:asciiTheme="minorHAnsi" w:hAnsiTheme="minorHAnsi"/>
          <w:i/>
          <w:sz w:val="22"/>
          <w:szCs w:val="22"/>
        </w:rPr>
        <w:t>Child &amp; Family Social Work, 19</w:t>
      </w:r>
      <w:r w:rsidRPr="00A46ADE">
        <w:rPr>
          <w:rFonts w:asciiTheme="minorHAnsi" w:hAnsiTheme="minorHAnsi"/>
          <w:sz w:val="22"/>
          <w:szCs w:val="22"/>
        </w:rPr>
        <w:t xml:space="preserve">(4), 421-431. </w:t>
      </w:r>
    </w:p>
    <w:p w14:paraId="6244FD6A" w14:textId="77777777" w:rsidR="002913E1" w:rsidRPr="00A46ADE" w:rsidRDefault="002913E1" w:rsidP="00A659DE">
      <w:pPr>
        <w:pStyle w:val="EndNoteBibliography"/>
        <w:ind w:left="720" w:hanging="720"/>
        <w:rPr>
          <w:rFonts w:asciiTheme="minorHAnsi" w:hAnsiTheme="minorHAnsi"/>
          <w:sz w:val="22"/>
          <w:szCs w:val="22"/>
        </w:rPr>
      </w:pPr>
    </w:p>
    <w:p w14:paraId="56BBD38E" w14:textId="77777777" w:rsidR="002913E1" w:rsidRPr="00A46ADE" w:rsidRDefault="002913E1" w:rsidP="00A659DE">
      <w:pPr>
        <w:pStyle w:val="EndNoteBibliography"/>
        <w:ind w:left="720" w:hanging="720"/>
        <w:rPr>
          <w:rFonts w:asciiTheme="minorHAnsi" w:hAnsiTheme="minorHAnsi"/>
          <w:sz w:val="22"/>
          <w:szCs w:val="22"/>
        </w:rPr>
        <w:sectPr w:rsidR="002913E1" w:rsidRPr="00A46ADE" w:rsidSect="00C16B5A">
          <w:pgSz w:w="11906" w:h="16838"/>
          <w:pgMar w:top="1440" w:right="1440" w:bottom="1440" w:left="1440" w:header="708" w:footer="708" w:gutter="0"/>
          <w:cols w:space="708"/>
          <w:titlePg/>
          <w:docGrid w:linePitch="360"/>
        </w:sectPr>
      </w:pPr>
    </w:p>
    <w:p w14:paraId="27712E43" w14:textId="27E9C640" w:rsidR="000B678B" w:rsidRPr="00A46ADE" w:rsidRDefault="00E00CA7" w:rsidP="002913E1">
      <w:pPr>
        <w:pStyle w:val="ICPSHeading1"/>
        <w:ind w:left="720" w:hanging="720"/>
      </w:pPr>
      <w:bookmarkStart w:id="61" w:name="_Toc479344392"/>
      <w:r w:rsidRPr="00A46ADE">
        <w:lastRenderedPageBreak/>
        <w:t>A</w:t>
      </w:r>
      <w:r w:rsidR="00440EBF" w:rsidRPr="00A46ADE">
        <w:t>ppendix 1: S</w:t>
      </w:r>
      <w:r w:rsidR="000B678B" w:rsidRPr="00A46ADE">
        <w:t xml:space="preserve">tudies included </w:t>
      </w:r>
      <w:r w:rsidR="00440EBF" w:rsidRPr="00A46ADE">
        <w:t>in the meta-</w:t>
      </w:r>
      <w:r w:rsidR="000B678B" w:rsidRPr="00A46ADE">
        <w:t>synthesis</w:t>
      </w:r>
      <w:bookmarkEnd w:id="61"/>
    </w:p>
    <w:tbl>
      <w:tblPr>
        <w:tblW w:w="135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08"/>
        <w:gridCol w:w="660"/>
        <w:gridCol w:w="1417"/>
        <w:gridCol w:w="1134"/>
        <w:gridCol w:w="851"/>
        <w:gridCol w:w="1134"/>
        <w:gridCol w:w="1417"/>
        <w:gridCol w:w="1134"/>
        <w:gridCol w:w="1276"/>
        <w:gridCol w:w="1134"/>
        <w:gridCol w:w="1134"/>
        <w:gridCol w:w="1228"/>
      </w:tblGrid>
      <w:tr w:rsidR="000B678B" w:rsidRPr="00A46ADE" w14:paraId="2C6816D8" w14:textId="77777777" w:rsidTr="00B767F4">
        <w:trPr>
          <w:cantSplit/>
          <w:tblHeader/>
        </w:trPr>
        <w:tc>
          <w:tcPr>
            <w:tcW w:w="1008" w:type="dxa"/>
            <w:vAlign w:val="center"/>
          </w:tcPr>
          <w:p w14:paraId="7683E4DA" w14:textId="0FE960B8" w:rsidR="000B678B" w:rsidRPr="00A46ADE" w:rsidRDefault="000B678B" w:rsidP="00152C63">
            <w:pPr>
              <w:spacing w:before="120" w:after="120"/>
              <w:jc w:val="center"/>
              <w:rPr>
                <w:rFonts w:ascii="Arial" w:hAnsi="Arial" w:cs="Arial"/>
                <w:b/>
                <w:sz w:val="16"/>
                <w:szCs w:val="16"/>
              </w:rPr>
            </w:pPr>
            <w:r w:rsidRPr="00A46ADE">
              <w:rPr>
                <w:rFonts w:ascii="Arial" w:hAnsi="Arial" w:cs="Arial"/>
                <w:b/>
                <w:sz w:val="16"/>
                <w:szCs w:val="16"/>
              </w:rPr>
              <w:t>Author</w:t>
            </w:r>
          </w:p>
        </w:tc>
        <w:tc>
          <w:tcPr>
            <w:tcW w:w="660" w:type="dxa"/>
            <w:vAlign w:val="center"/>
          </w:tcPr>
          <w:p w14:paraId="3CEF6BFE" w14:textId="77777777" w:rsidR="000B678B" w:rsidRPr="00A46ADE" w:rsidRDefault="000B678B" w:rsidP="00152C63">
            <w:pPr>
              <w:spacing w:before="120" w:after="120"/>
              <w:jc w:val="center"/>
              <w:rPr>
                <w:rFonts w:ascii="Arial" w:hAnsi="Arial" w:cs="Arial"/>
                <w:b/>
                <w:sz w:val="16"/>
                <w:szCs w:val="16"/>
              </w:rPr>
            </w:pPr>
            <w:r w:rsidRPr="00A46ADE">
              <w:rPr>
                <w:rFonts w:ascii="Arial" w:hAnsi="Arial" w:cs="Arial"/>
                <w:b/>
                <w:sz w:val="16"/>
                <w:szCs w:val="16"/>
              </w:rPr>
              <w:t>Year</w:t>
            </w:r>
          </w:p>
        </w:tc>
        <w:tc>
          <w:tcPr>
            <w:tcW w:w="1417" w:type="dxa"/>
            <w:vAlign w:val="center"/>
          </w:tcPr>
          <w:p w14:paraId="480EBF39" w14:textId="77777777" w:rsidR="000B678B" w:rsidRPr="00A46ADE" w:rsidRDefault="000B678B" w:rsidP="00152C63">
            <w:pPr>
              <w:spacing w:before="120" w:after="120"/>
              <w:jc w:val="center"/>
              <w:rPr>
                <w:rFonts w:ascii="Arial" w:hAnsi="Arial" w:cs="Arial"/>
                <w:b/>
                <w:sz w:val="16"/>
                <w:szCs w:val="16"/>
              </w:rPr>
            </w:pPr>
            <w:r w:rsidRPr="00A46ADE">
              <w:rPr>
                <w:rFonts w:ascii="Arial" w:hAnsi="Arial" w:cs="Arial"/>
                <w:b/>
                <w:sz w:val="16"/>
                <w:szCs w:val="16"/>
              </w:rPr>
              <w:t>Title</w:t>
            </w:r>
          </w:p>
        </w:tc>
        <w:tc>
          <w:tcPr>
            <w:tcW w:w="1134" w:type="dxa"/>
            <w:vAlign w:val="center"/>
          </w:tcPr>
          <w:p w14:paraId="78CAC046" w14:textId="77777777" w:rsidR="000B678B" w:rsidRPr="00A46ADE" w:rsidRDefault="000B678B" w:rsidP="00152C63">
            <w:pPr>
              <w:spacing w:before="120" w:after="120"/>
              <w:jc w:val="center"/>
              <w:rPr>
                <w:rFonts w:ascii="Arial" w:hAnsi="Arial" w:cs="Arial"/>
                <w:b/>
                <w:sz w:val="16"/>
                <w:szCs w:val="16"/>
              </w:rPr>
            </w:pPr>
            <w:r w:rsidRPr="00A46ADE">
              <w:rPr>
                <w:rFonts w:ascii="Arial" w:hAnsi="Arial" w:cs="Arial"/>
                <w:b/>
                <w:sz w:val="16"/>
                <w:szCs w:val="16"/>
              </w:rPr>
              <w:t>Publication Type</w:t>
            </w:r>
          </w:p>
        </w:tc>
        <w:tc>
          <w:tcPr>
            <w:tcW w:w="851" w:type="dxa"/>
            <w:vAlign w:val="center"/>
          </w:tcPr>
          <w:p w14:paraId="153F4414" w14:textId="77777777" w:rsidR="000B678B" w:rsidRPr="00A46ADE" w:rsidRDefault="000B678B" w:rsidP="00152C63">
            <w:pPr>
              <w:spacing w:before="120" w:after="120"/>
              <w:jc w:val="center"/>
              <w:rPr>
                <w:rFonts w:ascii="Arial" w:hAnsi="Arial" w:cs="Arial"/>
                <w:b/>
                <w:sz w:val="16"/>
                <w:szCs w:val="16"/>
              </w:rPr>
            </w:pPr>
            <w:r w:rsidRPr="00A46ADE">
              <w:rPr>
                <w:rFonts w:ascii="Arial" w:hAnsi="Arial" w:cs="Arial"/>
                <w:b/>
                <w:sz w:val="16"/>
                <w:szCs w:val="16"/>
              </w:rPr>
              <w:t>Country</w:t>
            </w:r>
          </w:p>
        </w:tc>
        <w:tc>
          <w:tcPr>
            <w:tcW w:w="1134" w:type="dxa"/>
            <w:vAlign w:val="center"/>
          </w:tcPr>
          <w:p w14:paraId="3723767A" w14:textId="77777777" w:rsidR="000B678B" w:rsidRPr="00A46ADE" w:rsidRDefault="000B678B" w:rsidP="00152C63">
            <w:pPr>
              <w:spacing w:before="120" w:after="120"/>
              <w:jc w:val="center"/>
              <w:rPr>
                <w:rFonts w:ascii="Arial" w:hAnsi="Arial" w:cs="Arial"/>
                <w:b/>
                <w:sz w:val="16"/>
                <w:szCs w:val="16"/>
              </w:rPr>
            </w:pPr>
            <w:r w:rsidRPr="00A46ADE">
              <w:rPr>
                <w:rFonts w:ascii="Arial" w:hAnsi="Arial" w:cs="Arial"/>
                <w:b/>
                <w:sz w:val="16"/>
                <w:szCs w:val="16"/>
              </w:rPr>
              <w:t>Research Focus</w:t>
            </w:r>
          </w:p>
        </w:tc>
        <w:tc>
          <w:tcPr>
            <w:tcW w:w="1417" w:type="dxa"/>
            <w:vAlign w:val="center"/>
          </w:tcPr>
          <w:p w14:paraId="6684FD89" w14:textId="77777777" w:rsidR="000B678B" w:rsidRPr="00A46ADE" w:rsidRDefault="000B678B" w:rsidP="00152C63">
            <w:pPr>
              <w:spacing w:before="120" w:after="120"/>
              <w:jc w:val="center"/>
              <w:rPr>
                <w:rFonts w:ascii="Arial" w:hAnsi="Arial" w:cs="Arial"/>
                <w:b/>
                <w:sz w:val="16"/>
                <w:szCs w:val="16"/>
              </w:rPr>
            </w:pPr>
            <w:r w:rsidRPr="00A46ADE">
              <w:rPr>
                <w:rFonts w:ascii="Arial" w:hAnsi="Arial" w:cs="Arial"/>
                <w:b/>
                <w:sz w:val="16"/>
                <w:szCs w:val="16"/>
              </w:rPr>
              <w:t>Methodology and Methods</w:t>
            </w:r>
          </w:p>
        </w:tc>
        <w:tc>
          <w:tcPr>
            <w:tcW w:w="1134" w:type="dxa"/>
            <w:vAlign w:val="center"/>
          </w:tcPr>
          <w:p w14:paraId="16FF5B18" w14:textId="77777777" w:rsidR="000B678B" w:rsidRPr="00A46ADE" w:rsidRDefault="000B678B" w:rsidP="00152C63">
            <w:pPr>
              <w:spacing w:before="120" w:after="120"/>
              <w:jc w:val="center"/>
              <w:rPr>
                <w:rFonts w:ascii="Arial" w:hAnsi="Arial" w:cs="Arial"/>
                <w:b/>
                <w:sz w:val="16"/>
                <w:szCs w:val="16"/>
              </w:rPr>
            </w:pPr>
            <w:r w:rsidRPr="00A46ADE">
              <w:rPr>
                <w:rFonts w:ascii="Arial" w:hAnsi="Arial" w:cs="Arial"/>
                <w:b/>
                <w:sz w:val="16"/>
                <w:szCs w:val="16"/>
              </w:rPr>
              <w:t>Participants</w:t>
            </w:r>
          </w:p>
        </w:tc>
        <w:tc>
          <w:tcPr>
            <w:tcW w:w="1276" w:type="dxa"/>
            <w:vAlign w:val="center"/>
          </w:tcPr>
          <w:p w14:paraId="5D5677E4" w14:textId="77777777" w:rsidR="000B678B" w:rsidRPr="00A46ADE" w:rsidRDefault="000B678B" w:rsidP="00152C63">
            <w:pPr>
              <w:spacing w:before="120" w:after="120"/>
              <w:jc w:val="center"/>
              <w:rPr>
                <w:rFonts w:ascii="Arial" w:hAnsi="Arial" w:cs="Arial"/>
                <w:b/>
                <w:sz w:val="16"/>
                <w:szCs w:val="16"/>
              </w:rPr>
            </w:pPr>
            <w:r w:rsidRPr="00A46ADE">
              <w:rPr>
                <w:rFonts w:ascii="Arial" w:hAnsi="Arial" w:cs="Arial"/>
                <w:b/>
                <w:sz w:val="16"/>
                <w:szCs w:val="16"/>
              </w:rPr>
              <w:t>Total Number of Child Participants</w:t>
            </w:r>
          </w:p>
        </w:tc>
        <w:tc>
          <w:tcPr>
            <w:tcW w:w="1134" w:type="dxa"/>
            <w:vAlign w:val="center"/>
          </w:tcPr>
          <w:p w14:paraId="59424D4E" w14:textId="77777777" w:rsidR="000B678B" w:rsidRPr="00A46ADE" w:rsidRDefault="000B678B" w:rsidP="00152C63">
            <w:pPr>
              <w:spacing w:before="120" w:after="120"/>
              <w:jc w:val="center"/>
              <w:rPr>
                <w:rFonts w:ascii="Arial" w:hAnsi="Arial" w:cs="Arial"/>
                <w:b/>
                <w:sz w:val="16"/>
                <w:szCs w:val="16"/>
              </w:rPr>
            </w:pPr>
            <w:r w:rsidRPr="00A46ADE">
              <w:rPr>
                <w:rFonts w:ascii="Arial" w:hAnsi="Arial" w:cs="Arial"/>
                <w:b/>
                <w:sz w:val="16"/>
                <w:szCs w:val="16"/>
              </w:rPr>
              <w:t>Ages of Child Participants</w:t>
            </w:r>
          </w:p>
        </w:tc>
        <w:tc>
          <w:tcPr>
            <w:tcW w:w="1134" w:type="dxa"/>
            <w:vAlign w:val="center"/>
          </w:tcPr>
          <w:p w14:paraId="5F9C7D41" w14:textId="77777777" w:rsidR="000B678B" w:rsidRPr="00A46ADE" w:rsidRDefault="000B678B" w:rsidP="00152C63">
            <w:pPr>
              <w:spacing w:before="120" w:after="120"/>
              <w:jc w:val="center"/>
              <w:rPr>
                <w:rFonts w:ascii="Arial" w:hAnsi="Arial" w:cs="Arial"/>
                <w:b/>
                <w:sz w:val="16"/>
                <w:szCs w:val="16"/>
              </w:rPr>
            </w:pPr>
            <w:r w:rsidRPr="00A46ADE">
              <w:rPr>
                <w:rFonts w:ascii="Arial" w:hAnsi="Arial" w:cs="Arial"/>
                <w:b/>
                <w:sz w:val="16"/>
                <w:szCs w:val="16"/>
              </w:rPr>
              <w:t>Number of Male Child Participants</w:t>
            </w:r>
          </w:p>
        </w:tc>
        <w:tc>
          <w:tcPr>
            <w:tcW w:w="1228" w:type="dxa"/>
            <w:vAlign w:val="center"/>
          </w:tcPr>
          <w:p w14:paraId="117E113D" w14:textId="77777777" w:rsidR="000B678B" w:rsidRPr="00A46ADE" w:rsidRDefault="000B678B" w:rsidP="00152C63">
            <w:pPr>
              <w:spacing w:before="120" w:after="120"/>
              <w:jc w:val="center"/>
              <w:rPr>
                <w:rFonts w:ascii="Arial" w:hAnsi="Arial" w:cs="Arial"/>
                <w:b/>
                <w:sz w:val="16"/>
                <w:szCs w:val="16"/>
              </w:rPr>
            </w:pPr>
            <w:r w:rsidRPr="00A46ADE">
              <w:rPr>
                <w:rFonts w:ascii="Arial" w:hAnsi="Arial" w:cs="Arial"/>
                <w:b/>
                <w:sz w:val="16"/>
                <w:szCs w:val="16"/>
              </w:rPr>
              <w:t>Number of Female Child Participants</w:t>
            </w:r>
          </w:p>
        </w:tc>
      </w:tr>
      <w:tr w:rsidR="000B678B" w:rsidRPr="00A46ADE" w14:paraId="6055B9F1" w14:textId="77777777" w:rsidTr="00B767F4">
        <w:trPr>
          <w:cantSplit/>
        </w:trPr>
        <w:tc>
          <w:tcPr>
            <w:tcW w:w="1008" w:type="dxa"/>
          </w:tcPr>
          <w:p w14:paraId="30413376" w14:textId="50A2284B"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Aymer, S</w:t>
            </w:r>
            <w:r w:rsidR="00123A6F" w:rsidRPr="00A46ADE">
              <w:rPr>
                <w:rFonts w:ascii="Arial" w:hAnsi="Arial" w:cs="Arial"/>
                <w:sz w:val="16"/>
                <w:szCs w:val="16"/>
              </w:rPr>
              <w:t>.</w:t>
            </w:r>
          </w:p>
        </w:tc>
        <w:tc>
          <w:tcPr>
            <w:tcW w:w="660" w:type="dxa"/>
          </w:tcPr>
          <w:p w14:paraId="50600B4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08</w:t>
            </w:r>
          </w:p>
        </w:tc>
        <w:tc>
          <w:tcPr>
            <w:tcW w:w="1417" w:type="dxa"/>
          </w:tcPr>
          <w:p w14:paraId="0F9DCC0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Adolescent males’ coping responses to domestic violence: a qualitative study</w:t>
            </w:r>
          </w:p>
        </w:tc>
        <w:tc>
          <w:tcPr>
            <w:tcW w:w="1134" w:type="dxa"/>
          </w:tcPr>
          <w:p w14:paraId="33AA1B7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1FEB762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nited States of America (USA)</w:t>
            </w:r>
          </w:p>
        </w:tc>
        <w:tc>
          <w:tcPr>
            <w:tcW w:w="1134" w:type="dxa"/>
          </w:tcPr>
          <w:p w14:paraId="272151B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oping with domestic violence</w:t>
            </w:r>
          </w:p>
        </w:tc>
        <w:tc>
          <w:tcPr>
            <w:tcW w:w="1417" w:type="dxa"/>
          </w:tcPr>
          <w:p w14:paraId="4448001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face-to-face interviews</w:t>
            </w:r>
          </w:p>
        </w:tc>
        <w:tc>
          <w:tcPr>
            <w:tcW w:w="1134" w:type="dxa"/>
          </w:tcPr>
          <w:p w14:paraId="193857D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218D77C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w:t>
            </w:r>
          </w:p>
        </w:tc>
        <w:tc>
          <w:tcPr>
            <w:tcW w:w="1134" w:type="dxa"/>
          </w:tcPr>
          <w:p w14:paraId="4B39672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4-17</w:t>
            </w:r>
          </w:p>
        </w:tc>
        <w:tc>
          <w:tcPr>
            <w:tcW w:w="1134" w:type="dxa"/>
          </w:tcPr>
          <w:p w14:paraId="7438580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w:t>
            </w:r>
          </w:p>
        </w:tc>
        <w:tc>
          <w:tcPr>
            <w:tcW w:w="1228" w:type="dxa"/>
          </w:tcPr>
          <w:p w14:paraId="309507B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0</w:t>
            </w:r>
          </w:p>
        </w:tc>
      </w:tr>
      <w:tr w:rsidR="000B678B" w:rsidRPr="00A46ADE" w14:paraId="0826A1D4" w14:textId="77777777" w:rsidTr="00B767F4">
        <w:trPr>
          <w:cantSplit/>
        </w:trPr>
        <w:tc>
          <w:tcPr>
            <w:tcW w:w="1008" w:type="dxa"/>
          </w:tcPr>
          <w:p w14:paraId="53CB30CF" w14:textId="77F0A334"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Bagshaw, D</w:t>
            </w:r>
            <w:r w:rsidR="00123A6F" w:rsidRPr="00A46ADE">
              <w:rPr>
                <w:rFonts w:ascii="Arial" w:hAnsi="Arial" w:cs="Arial"/>
                <w:sz w:val="16"/>
                <w:szCs w:val="16"/>
              </w:rPr>
              <w:t>.</w:t>
            </w:r>
          </w:p>
        </w:tc>
        <w:tc>
          <w:tcPr>
            <w:tcW w:w="660" w:type="dxa"/>
          </w:tcPr>
          <w:p w14:paraId="351C625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07</w:t>
            </w:r>
          </w:p>
        </w:tc>
        <w:tc>
          <w:tcPr>
            <w:tcW w:w="1417" w:type="dxa"/>
          </w:tcPr>
          <w:p w14:paraId="1CF6A2F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Reshaping responses to children when parents are separating: Hearing children's voices in the transition</w:t>
            </w:r>
          </w:p>
        </w:tc>
        <w:tc>
          <w:tcPr>
            <w:tcW w:w="1134" w:type="dxa"/>
          </w:tcPr>
          <w:p w14:paraId="3CD5B58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6DA16B1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Australia</w:t>
            </w:r>
          </w:p>
        </w:tc>
        <w:tc>
          <w:tcPr>
            <w:tcW w:w="1134" w:type="dxa"/>
          </w:tcPr>
          <w:p w14:paraId="6496E91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experience of, and needs after,  parental separation</w:t>
            </w:r>
          </w:p>
        </w:tc>
        <w:tc>
          <w:tcPr>
            <w:tcW w:w="1417" w:type="dxa"/>
          </w:tcPr>
          <w:p w14:paraId="0C77E73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telephone interviews</w:t>
            </w:r>
          </w:p>
        </w:tc>
        <w:tc>
          <w:tcPr>
            <w:tcW w:w="1134" w:type="dxa"/>
          </w:tcPr>
          <w:p w14:paraId="6EED67F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24B96F4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9</w:t>
            </w:r>
          </w:p>
        </w:tc>
        <w:tc>
          <w:tcPr>
            <w:tcW w:w="1134" w:type="dxa"/>
          </w:tcPr>
          <w:p w14:paraId="78EED1D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2-19</w:t>
            </w:r>
          </w:p>
        </w:tc>
        <w:tc>
          <w:tcPr>
            <w:tcW w:w="1134" w:type="dxa"/>
          </w:tcPr>
          <w:p w14:paraId="7CF4A67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9</w:t>
            </w:r>
          </w:p>
        </w:tc>
        <w:tc>
          <w:tcPr>
            <w:tcW w:w="1228" w:type="dxa"/>
          </w:tcPr>
          <w:p w14:paraId="50A2947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w:t>
            </w:r>
          </w:p>
        </w:tc>
      </w:tr>
      <w:tr w:rsidR="000B678B" w:rsidRPr="00A46ADE" w14:paraId="6A16F5B4" w14:textId="77777777" w:rsidTr="00B767F4">
        <w:trPr>
          <w:cantSplit/>
        </w:trPr>
        <w:tc>
          <w:tcPr>
            <w:tcW w:w="1008" w:type="dxa"/>
          </w:tcPr>
          <w:p w14:paraId="4D1AFA83" w14:textId="65B1F98D"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Benevides, L</w:t>
            </w:r>
            <w:r w:rsidR="00123A6F" w:rsidRPr="00A46ADE">
              <w:rPr>
                <w:rFonts w:ascii="Arial" w:hAnsi="Arial" w:cs="Arial"/>
                <w:sz w:val="16"/>
                <w:szCs w:val="16"/>
              </w:rPr>
              <w:t>.</w:t>
            </w:r>
          </w:p>
        </w:tc>
        <w:tc>
          <w:tcPr>
            <w:tcW w:w="660" w:type="dxa"/>
          </w:tcPr>
          <w:p w14:paraId="1F094BC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2</w:t>
            </w:r>
          </w:p>
        </w:tc>
        <w:tc>
          <w:tcPr>
            <w:tcW w:w="1417" w:type="dxa"/>
          </w:tcPr>
          <w:p w14:paraId="43CFC2E7" w14:textId="3E0F954E" w:rsidR="0059600A" w:rsidRPr="00A46ADE" w:rsidRDefault="000B678B" w:rsidP="00152C63">
            <w:pPr>
              <w:spacing w:before="120" w:after="120"/>
              <w:rPr>
                <w:rFonts w:ascii="Arial" w:hAnsi="Arial" w:cs="Arial"/>
                <w:sz w:val="16"/>
                <w:szCs w:val="16"/>
              </w:rPr>
            </w:pPr>
            <w:r w:rsidRPr="00A46ADE">
              <w:rPr>
                <w:rFonts w:ascii="Arial" w:hAnsi="Arial" w:cs="Arial"/>
                <w:sz w:val="16"/>
                <w:szCs w:val="16"/>
              </w:rPr>
              <w:t>A phenomenological study of spirituality as a protective factor for adolescents exposed to domestic violence</w:t>
            </w:r>
          </w:p>
        </w:tc>
        <w:tc>
          <w:tcPr>
            <w:tcW w:w="1134" w:type="dxa"/>
          </w:tcPr>
          <w:p w14:paraId="1474ECE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64B0998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SA</w:t>
            </w:r>
          </w:p>
        </w:tc>
        <w:tc>
          <w:tcPr>
            <w:tcW w:w="1134" w:type="dxa"/>
          </w:tcPr>
          <w:p w14:paraId="65FFB54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Role of spirituality in coping with domestic violence</w:t>
            </w:r>
          </w:p>
        </w:tc>
        <w:tc>
          <w:tcPr>
            <w:tcW w:w="1417" w:type="dxa"/>
          </w:tcPr>
          <w:p w14:paraId="1DDB273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Hermeneutical phenomenology: In-depth interviews with children</w:t>
            </w:r>
          </w:p>
        </w:tc>
        <w:tc>
          <w:tcPr>
            <w:tcW w:w="1134" w:type="dxa"/>
          </w:tcPr>
          <w:p w14:paraId="7B7C0D1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610F40B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4</w:t>
            </w:r>
          </w:p>
        </w:tc>
        <w:tc>
          <w:tcPr>
            <w:tcW w:w="1134" w:type="dxa"/>
          </w:tcPr>
          <w:p w14:paraId="21317A3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3-16</w:t>
            </w:r>
          </w:p>
        </w:tc>
        <w:tc>
          <w:tcPr>
            <w:tcW w:w="1134" w:type="dxa"/>
          </w:tcPr>
          <w:p w14:paraId="022AD83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3</w:t>
            </w:r>
          </w:p>
        </w:tc>
        <w:tc>
          <w:tcPr>
            <w:tcW w:w="1228" w:type="dxa"/>
          </w:tcPr>
          <w:p w14:paraId="40B4907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1</w:t>
            </w:r>
          </w:p>
        </w:tc>
      </w:tr>
      <w:tr w:rsidR="000B678B" w:rsidRPr="00A46ADE" w14:paraId="324CCF75" w14:textId="77777777" w:rsidTr="00B767F4">
        <w:trPr>
          <w:cantSplit/>
        </w:trPr>
        <w:tc>
          <w:tcPr>
            <w:tcW w:w="1008" w:type="dxa"/>
          </w:tcPr>
          <w:p w14:paraId="0DDCEE62" w14:textId="77BF7335"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Berman, H</w:t>
            </w:r>
            <w:r w:rsidR="00123A6F" w:rsidRPr="00A46ADE">
              <w:rPr>
                <w:rFonts w:ascii="Arial" w:hAnsi="Arial" w:cs="Arial"/>
                <w:sz w:val="16"/>
                <w:szCs w:val="16"/>
              </w:rPr>
              <w:t>.</w:t>
            </w:r>
          </w:p>
        </w:tc>
        <w:tc>
          <w:tcPr>
            <w:tcW w:w="660" w:type="dxa"/>
          </w:tcPr>
          <w:p w14:paraId="6FB1DFF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999</w:t>
            </w:r>
          </w:p>
        </w:tc>
        <w:tc>
          <w:tcPr>
            <w:tcW w:w="1417" w:type="dxa"/>
          </w:tcPr>
          <w:p w14:paraId="15EA1A0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Health in the aftermath of violence: A critical narrative study of children of war and children of battered women</w:t>
            </w:r>
          </w:p>
        </w:tc>
        <w:tc>
          <w:tcPr>
            <w:tcW w:w="1134" w:type="dxa"/>
          </w:tcPr>
          <w:p w14:paraId="50F5CFA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012CAB6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anada</w:t>
            </w:r>
          </w:p>
        </w:tc>
        <w:tc>
          <w:tcPr>
            <w:tcW w:w="1134" w:type="dxa"/>
          </w:tcPr>
          <w:p w14:paraId="29B7CDC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perceptions of impact of violence on understandings and experiences of  health</w:t>
            </w:r>
          </w:p>
        </w:tc>
        <w:tc>
          <w:tcPr>
            <w:tcW w:w="1417" w:type="dxa"/>
          </w:tcPr>
          <w:p w14:paraId="0B5D485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group or individual interviews</w:t>
            </w:r>
          </w:p>
        </w:tc>
        <w:tc>
          <w:tcPr>
            <w:tcW w:w="1134" w:type="dxa"/>
          </w:tcPr>
          <w:p w14:paraId="14AC43A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2FAC0EE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6</w:t>
            </w:r>
          </w:p>
        </w:tc>
        <w:tc>
          <w:tcPr>
            <w:tcW w:w="1134" w:type="dxa"/>
          </w:tcPr>
          <w:p w14:paraId="76C5BDE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17</w:t>
            </w:r>
          </w:p>
        </w:tc>
        <w:tc>
          <w:tcPr>
            <w:tcW w:w="1134" w:type="dxa"/>
          </w:tcPr>
          <w:p w14:paraId="1B14202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7</w:t>
            </w:r>
          </w:p>
        </w:tc>
        <w:tc>
          <w:tcPr>
            <w:tcW w:w="1228" w:type="dxa"/>
          </w:tcPr>
          <w:p w14:paraId="6E223B6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9</w:t>
            </w:r>
          </w:p>
        </w:tc>
      </w:tr>
      <w:tr w:rsidR="000B678B" w:rsidRPr="00A46ADE" w14:paraId="4671925A" w14:textId="77777777" w:rsidTr="00B767F4">
        <w:trPr>
          <w:cantSplit/>
        </w:trPr>
        <w:tc>
          <w:tcPr>
            <w:tcW w:w="1008" w:type="dxa"/>
          </w:tcPr>
          <w:p w14:paraId="47BF7F77" w14:textId="06B3A20E"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lastRenderedPageBreak/>
              <w:t>Berman, H</w:t>
            </w:r>
            <w:r w:rsidR="00123A6F" w:rsidRPr="00A46ADE">
              <w:rPr>
                <w:rFonts w:ascii="Arial" w:hAnsi="Arial" w:cs="Arial"/>
                <w:sz w:val="16"/>
                <w:szCs w:val="16"/>
              </w:rPr>
              <w:t>.</w:t>
            </w:r>
            <w:r w:rsidR="00152C63" w:rsidRPr="00A46ADE">
              <w:rPr>
                <w:rFonts w:ascii="Arial" w:hAnsi="Arial" w:cs="Arial"/>
                <w:sz w:val="16"/>
                <w:szCs w:val="16"/>
              </w:rPr>
              <w:t>*</w:t>
            </w:r>
          </w:p>
        </w:tc>
        <w:tc>
          <w:tcPr>
            <w:tcW w:w="660" w:type="dxa"/>
          </w:tcPr>
          <w:p w14:paraId="1889C86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00</w:t>
            </w:r>
          </w:p>
        </w:tc>
        <w:tc>
          <w:tcPr>
            <w:tcW w:w="1417" w:type="dxa"/>
          </w:tcPr>
          <w:p w14:paraId="78D9FEE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The relevance of narrative research with children who witness war and children who witness woman abuse</w:t>
            </w:r>
          </w:p>
        </w:tc>
        <w:tc>
          <w:tcPr>
            <w:tcW w:w="1134" w:type="dxa"/>
          </w:tcPr>
          <w:p w14:paraId="5E146B1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505DFBC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anada</w:t>
            </w:r>
          </w:p>
        </w:tc>
        <w:tc>
          <w:tcPr>
            <w:tcW w:w="1134" w:type="dxa"/>
          </w:tcPr>
          <w:p w14:paraId="409186C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 xml:space="preserve">Children’s perceptions of impact of violence on understandings and experiences of health </w:t>
            </w:r>
          </w:p>
        </w:tc>
        <w:tc>
          <w:tcPr>
            <w:tcW w:w="1417" w:type="dxa"/>
          </w:tcPr>
          <w:p w14:paraId="29ECF0B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group or individual interviews</w:t>
            </w:r>
          </w:p>
        </w:tc>
        <w:tc>
          <w:tcPr>
            <w:tcW w:w="1134" w:type="dxa"/>
          </w:tcPr>
          <w:p w14:paraId="01DC581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7D2BD3C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6</w:t>
            </w:r>
          </w:p>
        </w:tc>
        <w:tc>
          <w:tcPr>
            <w:tcW w:w="1134" w:type="dxa"/>
          </w:tcPr>
          <w:p w14:paraId="156945D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17</w:t>
            </w:r>
          </w:p>
        </w:tc>
        <w:tc>
          <w:tcPr>
            <w:tcW w:w="1134" w:type="dxa"/>
          </w:tcPr>
          <w:p w14:paraId="02A8A53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7</w:t>
            </w:r>
          </w:p>
        </w:tc>
        <w:tc>
          <w:tcPr>
            <w:tcW w:w="1228" w:type="dxa"/>
          </w:tcPr>
          <w:p w14:paraId="1AD7089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9</w:t>
            </w:r>
          </w:p>
        </w:tc>
      </w:tr>
      <w:tr w:rsidR="000B678B" w:rsidRPr="00A46ADE" w14:paraId="7FD74D72" w14:textId="77777777" w:rsidTr="00B767F4">
        <w:trPr>
          <w:cantSplit/>
        </w:trPr>
        <w:tc>
          <w:tcPr>
            <w:tcW w:w="1008" w:type="dxa"/>
          </w:tcPr>
          <w:p w14:paraId="0E085D17" w14:textId="28CE51DE"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t>Bowyer, L</w:t>
            </w:r>
            <w:r w:rsidR="00123A6F" w:rsidRPr="00A46ADE">
              <w:rPr>
                <w:rFonts w:ascii="Arial" w:hAnsi="Arial" w:cs="Arial"/>
                <w:sz w:val="16"/>
                <w:szCs w:val="16"/>
              </w:rPr>
              <w:t xml:space="preserve">., </w:t>
            </w:r>
            <w:r w:rsidRPr="00A46ADE">
              <w:rPr>
                <w:rFonts w:ascii="Arial" w:hAnsi="Arial" w:cs="Arial"/>
                <w:sz w:val="16"/>
                <w:szCs w:val="16"/>
              </w:rPr>
              <w:t>Swanston, J</w:t>
            </w:r>
            <w:r w:rsidR="00123A6F" w:rsidRPr="00A46ADE">
              <w:rPr>
                <w:rFonts w:ascii="Arial" w:hAnsi="Arial" w:cs="Arial"/>
                <w:sz w:val="16"/>
                <w:szCs w:val="16"/>
              </w:rPr>
              <w:t xml:space="preserve">., </w:t>
            </w:r>
            <w:r w:rsidRPr="00A46ADE">
              <w:rPr>
                <w:rFonts w:ascii="Arial" w:hAnsi="Arial" w:cs="Arial"/>
                <w:sz w:val="16"/>
                <w:szCs w:val="16"/>
              </w:rPr>
              <w:t>Vetere, A</w:t>
            </w:r>
            <w:r w:rsidR="00123A6F" w:rsidRPr="00A46ADE">
              <w:rPr>
                <w:rFonts w:ascii="Arial" w:hAnsi="Arial" w:cs="Arial"/>
                <w:sz w:val="16"/>
                <w:szCs w:val="16"/>
              </w:rPr>
              <w:t>.</w:t>
            </w:r>
          </w:p>
        </w:tc>
        <w:tc>
          <w:tcPr>
            <w:tcW w:w="660" w:type="dxa"/>
          </w:tcPr>
          <w:p w14:paraId="71E7FF6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5</w:t>
            </w:r>
          </w:p>
        </w:tc>
        <w:tc>
          <w:tcPr>
            <w:tcW w:w="1417" w:type="dxa"/>
          </w:tcPr>
          <w:p w14:paraId="70BE6A84" w14:textId="0B1AED80"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Eventually you just get used to it’: An interpretative phenomenological analysis of 10–16 year-old girls’ experiences of the transition into temporary accommodation after exposure to domestic violence perpetrated by men against their mothers</w:t>
            </w:r>
          </w:p>
        </w:tc>
        <w:tc>
          <w:tcPr>
            <w:tcW w:w="1134" w:type="dxa"/>
          </w:tcPr>
          <w:p w14:paraId="540933E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0018F8C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nited Kingdom (UK)</w:t>
            </w:r>
          </w:p>
        </w:tc>
        <w:tc>
          <w:tcPr>
            <w:tcW w:w="1134" w:type="dxa"/>
          </w:tcPr>
          <w:p w14:paraId="590C347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experience of moving to transitional housing due to domestic violence</w:t>
            </w:r>
          </w:p>
        </w:tc>
        <w:tc>
          <w:tcPr>
            <w:tcW w:w="1417" w:type="dxa"/>
          </w:tcPr>
          <w:p w14:paraId="4446B5F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Phenomenological: in-depth interviews</w:t>
            </w:r>
          </w:p>
        </w:tc>
        <w:tc>
          <w:tcPr>
            <w:tcW w:w="1134" w:type="dxa"/>
          </w:tcPr>
          <w:p w14:paraId="67BEC2C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1C44340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w:t>
            </w:r>
          </w:p>
        </w:tc>
        <w:tc>
          <w:tcPr>
            <w:tcW w:w="1134" w:type="dxa"/>
          </w:tcPr>
          <w:p w14:paraId="7F8CA63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16</w:t>
            </w:r>
          </w:p>
        </w:tc>
        <w:tc>
          <w:tcPr>
            <w:tcW w:w="1134" w:type="dxa"/>
          </w:tcPr>
          <w:p w14:paraId="51D081B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0</w:t>
            </w:r>
          </w:p>
        </w:tc>
        <w:tc>
          <w:tcPr>
            <w:tcW w:w="1228" w:type="dxa"/>
          </w:tcPr>
          <w:p w14:paraId="470E04B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w:t>
            </w:r>
          </w:p>
        </w:tc>
      </w:tr>
      <w:tr w:rsidR="000B678B" w:rsidRPr="00A46ADE" w14:paraId="507EDD5D" w14:textId="77777777" w:rsidTr="00B767F4">
        <w:trPr>
          <w:cantSplit/>
        </w:trPr>
        <w:tc>
          <w:tcPr>
            <w:tcW w:w="1008" w:type="dxa"/>
          </w:tcPr>
          <w:p w14:paraId="01C30960" w14:textId="5535D7BB"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t>Buckley, H</w:t>
            </w:r>
            <w:r w:rsidR="00123A6F" w:rsidRPr="00A46ADE">
              <w:rPr>
                <w:rFonts w:ascii="Arial" w:hAnsi="Arial" w:cs="Arial"/>
                <w:sz w:val="16"/>
                <w:szCs w:val="16"/>
              </w:rPr>
              <w:t xml:space="preserve">., </w:t>
            </w:r>
            <w:r w:rsidRPr="00A46ADE">
              <w:rPr>
                <w:rFonts w:ascii="Arial" w:hAnsi="Arial" w:cs="Arial"/>
                <w:sz w:val="16"/>
                <w:szCs w:val="16"/>
              </w:rPr>
              <w:t>Holt, S</w:t>
            </w:r>
            <w:r w:rsidR="00123A6F" w:rsidRPr="00A46ADE">
              <w:rPr>
                <w:rFonts w:ascii="Arial" w:hAnsi="Arial" w:cs="Arial"/>
                <w:sz w:val="16"/>
                <w:szCs w:val="16"/>
              </w:rPr>
              <w:t xml:space="preserve">., </w:t>
            </w:r>
            <w:r w:rsidRPr="00A46ADE">
              <w:rPr>
                <w:rFonts w:ascii="Arial" w:hAnsi="Arial" w:cs="Arial"/>
                <w:sz w:val="16"/>
                <w:szCs w:val="16"/>
              </w:rPr>
              <w:t>Whelan, S</w:t>
            </w:r>
            <w:r w:rsidR="00123A6F" w:rsidRPr="00A46ADE">
              <w:rPr>
                <w:rFonts w:ascii="Arial" w:hAnsi="Arial" w:cs="Arial"/>
                <w:sz w:val="16"/>
                <w:szCs w:val="16"/>
              </w:rPr>
              <w:t>.</w:t>
            </w:r>
          </w:p>
        </w:tc>
        <w:tc>
          <w:tcPr>
            <w:tcW w:w="660" w:type="dxa"/>
          </w:tcPr>
          <w:p w14:paraId="324B5E3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07</w:t>
            </w:r>
          </w:p>
        </w:tc>
        <w:tc>
          <w:tcPr>
            <w:tcW w:w="1417" w:type="dxa"/>
          </w:tcPr>
          <w:p w14:paraId="10699875" w14:textId="71063C7C" w:rsidR="005B79F7" w:rsidRPr="00A46ADE" w:rsidRDefault="000B678B" w:rsidP="003E77B7">
            <w:pPr>
              <w:spacing w:before="120" w:after="120"/>
              <w:rPr>
                <w:rFonts w:ascii="Arial" w:hAnsi="Arial" w:cs="Arial"/>
                <w:sz w:val="16"/>
                <w:szCs w:val="16"/>
              </w:rPr>
            </w:pPr>
            <w:r w:rsidRPr="00A46ADE">
              <w:rPr>
                <w:rFonts w:ascii="Arial" w:hAnsi="Arial" w:cs="Arial"/>
                <w:sz w:val="16"/>
                <w:szCs w:val="16"/>
              </w:rPr>
              <w:t>Listen to me! Children’s experiences of domestic violence</w:t>
            </w:r>
          </w:p>
        </w:tc>
        <w:tc>
          <w:tcPr>
            <w:tcW w:w="1134" w:type="dxa"/>
          </w:tcPr>
          <w:p w14:paraId="3E0A876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34F8B45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Ireland</w:t>
            </w:r>
          </w:p>
        </w:tc>
        <w:tc>
          <w:tcPr>
            <w:tcW w:w="1134" w:type="dxa"/>
          </w:tcPr>
          <w:p w14:paraId="442C0DA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experience of domestic violence</w:t>
            </w:r>
          </w:p>
        </w:tc>
        <w:tc>
          <w:tcPr>
            <w:tcW w:w="1417" w:type="dxa"/>
          </w:tcPr>
          <w:p w14:paraId="6913BC0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focus groups</w:t>
            </w:r>
          </w:p>
        </w:tc>
        <w:tc>
          <w:tcPr>
            <w:tcW w:w="1134" w:type="dxa"/>
          </w:tcPr>
          <w:p w14:paraId="3520E030" w14:textId="135D5799"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mothers </w:t>
            </w:r>
            <w:r w:rsidR="00FC134A" w:rsidRPr="00A46ADE">
              <w:rPr>
                <w:rFonts w:ascii="Arial" w:hAnsi="Arial" w:cs="Arial"/>
                <w:sz w:val="16"/>
                <w:szCs w:val="16"/>
              </w:rPr>
              <w:t>and</w:t>
            </w:r>
            <w:r w:rsidRPr="00A46ADE">
              <w:rPr>
                <w:rFonts w:ascii="Arial" w:hAnsi="Arial" w:cs="Arial"/>
                <w:sz w:val="16"/>
                <w:szCs w:val="16"/>
              </w:rPr>
              <w:t xml:space="preserve"> service providers  </w:t>
            </w:r>
          </w:p>
        </w:tc>
        <w:tc>
          <w:tcPr>
            <w:tcW w:w="1276" w:type="dxa"/>
          </w:tcPr>
          <w:p w14:paraId="4945592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2</w:t>
            </w:r>
          </w:p>
        </w:tc>
        <w:tc>
          <w:tcPr>
            <w:tcW w:w="1134" w:type="dxa"/>
          </w:tcPr>
          <w:p w14:paraId="0479B3C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18+</w:t>
            </w:r>
          </w:p>
        </w:tc>
        <w:tc>
          <w:tcPr>
            <w:tcW w:w="1134" w:type="dxa"/>
          </w:tcPr>
          <w:p w14:paraId="4BF2191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w:t>
            </w:r>
          </w:p>
        </w:tc>
        <w:tc>
          <w:tcPr>
            <w:tcW w:w="1228" w:type="dxa"/>
          </w:tcPr>
          <w:p w14:paraId="21B8FAE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w:t>
            </w:r>
          </w:p>
        </w:tc>
      </w:tr>
      <w:tr w:rsidR="000B678B" w:rsidRPr="00A46ADE" w14:paraId="22C33C5A" w14:textId="77777777" w:rsidTr="00B767F4">
        <w:trPr>
          <w:cantSplit/>
        </w:trPr>
        <w:tc>
          <w:tcPr>
            <w:tcW w:w="1008" w:type="dxa"/>
          </w:tcPr>
          <w:p w14:paraId="2DFF2A61" w14:textId="79D423FB"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lastRenderedPageBreak/>
              <w:t>Callaghan, J</w:t>
            </w:r>
            <w:r w:rsidR="00123A6F" w:rsidRPr="00A46ADE">
              <w:rPr>
                <w:rFonts w:ascii="Arial" w:hAnsi="Arial" w:cs="Arial"/>
                <w:sz w:val="16"/>
                <w:szCs w:val="16"/>
              </w:rPr>
              <w:t xml:space="preserve">., </w:t>
            </w:r>
            <w:r w:rsidRPr="00A46ADE">
              <w:rPr>
                <w:rFonts w:ascii="Arial" w:hAnsi="Arial" w:cs="Arial"/>
                <w:sz w:val="16"/>
                <w:szCs w:val="16"/>
              </w:rPr>
              <w:t>Alexander, J</w:t>
            </w:r>
            <w:r w:rsidR="00123A6F" w:rsidRPr="00A46ADE">
              <w:rPr>
                <w:rFonts w:ascii="Arial" w:hAnsi="Arial" w:cs="Arial"/>
                <w:sz w:val="16"/>
                <w:szCs w:val="16"/>
              </w:rPr>
              <w:t xml:space="preserve">., </w:t>
            </w:r>
            <w:r w:rsidRPr="00A46ADE">
              <w:rPr>
                <w:rFonts w:ascii="Arial" w:hAnsi="Arial" w:cs="Arial"/>
                <w:sz w:val="16"/>
                <w:szCs w:val="16"/>
              </w:rPr>
              <w:t>Sixsmith, J</w:t>
            </w:r>
            <w:r w:rsidR="00123A6F" w:rsidRPr="00A46ADE">
              <w:rPr>
                <w:rFonts w:ascii="Arial" w:hAnsi="Arial" w:cs="Arial"/>
                <w:sz w:val="16"/>
                <w:szCs w:val="16"/>
              </w:rPr>
              <w:t xml:space="preserve">., </w:t>
            </w:r>
            <w:r w:rsidRPr="00A46ADE">
              <w:rPr>
                <w:rFonts w:ascii="Arial" w:hAnsi="Arial" w:cs="Arial"/>
                <w:sz w:val="16"/>
                <w:szCs w:val="16"/>
              </w:rPr>
              <w:t>Fellin, L</w:t>
            </w:r>
            <w:r w:rsidR="00123A6F" w:rsidRPr="00A46ADE">
              <w:rPr>
                <w:rFonts w:ascii="Arial" w:hAnsi="Arial" w:cs="Arial"/>
                <w:sz w:val="16"/>
                <w:szCs w:val="16"/>
              </w:rPr>
              <w:t>.</w:t>
            </w:r>
          </w:p>
          <w:p w14:paraId="31098CCD" w14:textId="77777777" w:rsidR="000B678B" w:rsidRPr="00A46ADE" w:rsidRDefault="000B678B" w:rsidP="00152C63">
            <w:pPr>
              <w:spacing w:before="120" w:after="120"/>
              <w:rPr>
                <w:rFonts w:ascii="Arial" w:hAnsi="Arial" w:cs="Arial"/>
                <w:sz w:val="16"/>
                <w:szCs w:val="16"/>
              </w:rPr>
            </w:pPr>
          </w:p>
        </w:tc>
        <w:tc>
          <w:tcPr>
            <w:tcW w:w="660" w:type="dxa"/>
          </w:tcPr>
          <w:p w14:paraId="566B6BD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5</w:t>
            </w:r>
          </w:p>
        </w:tc>
        <w:tc>
          <w:tcPr>
            <w:tcW w:w="1417" w:type="dxa"/>
          </w:tcPr>
          <w:p w14:paraId="7214E90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Beyond “witnessing”: Children’s experiences of coercive control in domestic violence and abuse</w:t>
            </w:r>
          </w:p>
        </w:tc>
        <w:tc>
          <w:tcPr>
            <w:tcW w:w="1134" w:type="dxa"/>
          </w:tcPr>
          <w:p w14:paraId="273B934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338E8C7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K</w:t>
            </w:r>
          </w:p>
        </w:tc>
        <w:tc>
          <w:tcPr>
            <w:tcW w:w="1134" w:type="dxa"/>
          </w:tcPr>
          <w:p w14:paraId="7EAFCAD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experiences of, and responses to, domestic violence (especially coercive control)</w:t>
            </w:r>
          </w:p>
        </w:tc>
        <w:tc>
          <w:tcPr>
            <w:tcW w:w="1417" w:type="dxa"/>
          </w:tcPr>
          <w:p w14:paraId="3905352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interviews</w:t>
            </w:r>
          </w:p>
        </w:tc>
        <w:tc>
          <w:tcPr>
            <w:tcW w:w="1134" w:type="dxa"/>
          </w:tcPr>
          <w:p w14:paraId="17D5090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62C87F6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1</w:t>
            </w:r>
          </w:p>
        </w:tc>
        <w:tc>
          <w:tcPr>
            <w:tcW w:w="1134" w:type="dxa"/>
          </w:tcPr>
          <w:p w14:paraId="40CB6F4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18</w:t>
            </w:r>
          </w:p>
        </w:tc>
        <w:tc>
          <w:tcPr>
            <w:tcW w:w="1134" w:type="dxa"/>
          </w:tcPr>
          <w:p w14:paraId="5779A64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9</w:t>
            </w:r>
          </w:p>
        </w:tc>
        <w:tc>
          <w:tcPr>
            <w:tcW w:w="1228" w:type="dxa"/>
          </w:tcPr>
          <w:p w14:paraId="70EBD7D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2</w:t>
            </w:r>
          </w:p>
        </w:tc>
      </w:tr>
      <w:tr w:rsidR="000B678B" w:rsidRPr="00A46ADE" w14:paraId="2D4D064B" w14:textId="77777777" w:rsidTr="00B767F4">
        <w:trPr>
          <w:cantSplit/>
        </w:trPr>
        <w:tc>
          <w:tcPr>
            <w:tcW w:w="1008" w:type="dxa"/>
          </w:tcPr>
          <w:p w14:paraId="36EF10DA" w14:textId="5A7541A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ater, A</w:t>
            </w:r>
            <w:r w:rsidR="00123A6F" w:rsidRPr="00A46ADE">
              <w:rPr>
                <w:rFonts w:ascii="Arial" w:hAnsi="Arial" w:cs="Arial"/>
                <w:sz w:val="16"/>
                <w:szCs w:val="16"/>
              </w:rPr>
              <w:t>.</w:t>
            </w:r>
          </w:p>
        </w:tc>
        <w:tc>
          <w:tcPr>
            <w:tcW w:w="660" w:type="dxa"/>
          </w:tcPr>
          <w:p w14:paraId="0C6651F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07</w:t>
            </w:r>
          </w:p>
        </w:tc>
        <w:tc>
          <w:tcPr>
            <w:tcW w:w="1417" w:type="dxa"/>
          </w:tcPr>
          <w:p w14:paraId="4C63313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meaning-conciliation of their fathers' violence related to fathers and violence in general</w:t>
            </w:r>
          </w:p>
        </w:tc>
        <w:tc>
          <w:tcPr>
            <w:tcW w:w="1134" w:type="dxa"/>
          </w:tcPr>
          <w:p w14:paraId="1465006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01CE147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Sweden</w:t>
            </w:r>
          </w:p>
        </w:tc>
        <w:tc>
          <w:tcPr>
            <w:tcW w:w="1134" w:type="dxa"/>
          </w:tcPr>
          <w:p w14:paraId="59F3DBE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perceptions of their father and fathers and violence in general</w:t>
            </w:r>
          </w:p>
        </w:tc>
        <w:tc>
          <w:tcPr>
            <w:tcW w:w="1417" w:type="dxa"/>
          </w:tcPr>
          <w:p w14:paraId="7B48932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interviews</w:t>
            </w:r>
          </w:p>
        </w:tc>
        <w:tc>
          <w:tcPr>
            <w:tcW w:w="1134" w:type="dxa"/>
          </w:tcPr>
          <w:p w14:paraId="2A42F6C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6602B4A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w:t>
            </w:r>
          </w:p>
        </w:tc>
        <w:tc>
          <w:tcPr>
            <w:tcW w:w="1134" w:type="dxa"/>
          </w:tcPr>
          <w:p w14:paraId="10D9E5A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12</w:t>
            </w:r>
          </w:p>
        </w:tc>
        <w:tc>
          <w:tcPr>
            <w:tcW w:w="1134" w:type="dxa"/>
          </w:tcPr>
          <w:p w14:paraId="124D0AB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w:t>
            </w:r>
          </w:p>
        </w:tc>
        <w:tc>
          <w:tcPr>
            <w:tcW w:w="1228" w:type="dxa"/>
          </w:tcPr>
          <w:p w14:paraId="30A10BC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w:t>
            </w:r>
          </w:p>
        </w:tc>
      </w:tr>
      <w:tr w:rsidR="000B678B" w:rsidRPr="00A46ADE" w14:paraId="6A560943" w14:textId="77777777" w:rsidTr="00B767F4">
        <w:trPr>
          <w:cantSplit/>
        </w:trPr>
        <w:tc>
          <w:tcPr>
            <w:tcW w:w="1008" w:type="dxa"/>
          </w:tcPr>
          <w:p w14:paraId="7EF72589" w14:textId="5F648C0B"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anmugam, A</w:t>
            </w:r>
            <w:r w:rsidR="00123A6F" w:rsidRPr="00A46ADE">
              <w:rPr>
                <w:rFonts w:ascii="Arial" w:hAnsi="Arial" w:cs="Arial"/>
                <w:sz w:val="16"/>
                <w:szCs w:val="16"/>
              </w:rPr>
              <w:t>.</w:t>
            </w:r>
          </w:p>
        </w:tc>
        <w:tc>
          <w:tcPr>
            <w:tcW w:w="660" w:type="dxa"/>
          </w:tcPr>
          <w:p w14:paraId="6A68051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1</w:t>
            </w:r>
          </w:p>
        </w:tc>
        <w:tc>
          <w:tcPr>
            <w:tcW w:w="1417" w:type="dxa"/>
          </w:tcPr>
          <w:p w14:paraId="7D175AF6" w14:textId="54F2D099"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Perspectives on US domestic violence emergency shelters: What do young adolescent residents and their mothers say?</w:t>
            </w:r>
          </w:p>
        </w:tc>
        <w:tc>
          <w:tcPr>
            <w:tcW w:w="1134" w:type="dxa"/>
          </w:tcPr>
          <w:p w14:paraId="04097DB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7B29849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SA</w:t>
            </w:r>
          </w:p>
        </w:tc>
        <w:tc>
          <w:tcPr>
            <w:tcW w:w="1134" w:type="dxa"/>
          </w:tcPr>
          <w:p w14:paraId="02CF7E6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experiences of homeless shelters</w:t>
            </w:r>
          </w:p>
        </w:tc>
        <w:tc>
          <w:tcPr>
            <w:tcW w:w="1417" w:type="dxa"/>
          </w:tcPr>
          <w:p w14:paraId="6D30F31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Life story methodology: interviews</w:t>
            </w:r>
          </w:p>
        </w:tc>
        <w:tc>
          <w:tcPr>
            <w:tcW w:w="1134" w:type="dxa"/>
          </w:tcPr>
          <w:p w14:paraId="09EA5948" w14:textId="7EFAEBBF"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w:t>
            </w:r>
            <w:r w:rsidR="00FC134A" w:rsidRPr="00A46ADE">
              <w:rPr>
                <w:rFonts w:ascii="Arial" w:hAnsi="Arial" w:cs="Arial"/>
                <w:sz w:val="16"/>
                <w:szCs w:val="16"/>
              </w:rPr>
              <w:t>and</w:t>
            </w:r>
            <w:r w:rsidRPr="00A46ADE">
              <w:rPr>
                <w:rFonts w:ascii="Arial" w:hAnsi="Arial" w:cs="Arial"/>
                <w:sz w:val="16"/>
                <w:szCs w:val="16"/>
              </w:rPr>
              <w:t xml:space="preserve"> mothers</w:t>
            </w:r>
          </w:p>
        </w:tc>
        <w:tc>
          <w:tcPr>
            <w:tcW w:w="1276" w:type="dxa"/>
          </w:tcPr>
          <w:p w14:paraId="7E6FD1E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4</w:t>
            </w:r>
          </w:p>
        </w:tc>
        <w:tc>
          <w:tcPr>
            <w:tcW w:w="1134" w:type="dxa"/>
          </w:tcPr>
          <w:p w14:paraId="22D3A3D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2-14</w:t>
            </w:r>
          </w:p>
        </w:tc>
        <w:tc>
          <w:tcPr>
            <w:tcW w:w="1134" w:type="dxa"/>
          </w:tcPr>
          <w:p w14:paraId="2C40652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6</w:t>
            </w:r>
          </w:p>
        </w:tc>
        <w:tc>
          <w:tcPr>
            <w:tcW w:w="1228" w:type="dxa"/>
          </w:tcPr>
          <w:p w14:paraId="3D75C6B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w:t>
            </w:r>
          </w:p>
        </w:tc>
      </w:tr>
      <w:tr w:rsidR="000B678B" w:rsidRPr="00A46ADE" w14:paraId="3513BC85" w14:textId="77777777" w:rsidTr="00B767F4">
        <w:trPr>
          <w:cantSplit/>
        </w:trPr>
        <w:tc>
          <w:tcPr>
            <w:tcW w:w="1008" w:type="dxa"/>
          </w:tcPr>
          <w:p w14:paraId="01AE4FEC" w14:textId="2F5D5CCF"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anmugam, A</w:t>
            </w:r>
            <w:r w:rsidR="00123A6F" w:rsidRPr="00A46ADE">
              <w:rPr>
                <w:rFonts w:ascii="Arial" w:hAnsi="Arial" w:cs="Arial"/>
                <w:sz w:val="16"/>
                <w:szCs w:val="16"/>
              </w:rPr>
              <w:t>.</w:t>
            </w:r>
            <w:r w:rsidR="00152C63" w:rsidRPr="00A46ADE">
              <w:rPr>
                <w:rFonts w:ascii="Arial" w:hAnsi="Arial" w:cs="Arial"/>
                <w:sz w:val="16"/>
                <w:szCs w:val="16"/>
              </w:rPr>
              <w:t>*</w:t>
            </w:r>
          </w:p>
        </w:tc>
        <w:tc>
          <w:tcPr>
            <w:tcW w:w="660" w:type="dxa"/>
          </w:tcPr>
          <w:p w14:paraId="173CB88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5</w:t>
            </w:r>
          </w:p>
        </w:tc>
        <w:tc>
          <w:tcPr>
            <w:tcW w:w="1417" w:type="dxa"/>
          </w:tcPr>
          <w:p w14:paraId="3C8E751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Young adolescents' situational coping during adult intimate partner violence</w:t>
            </w:r>
          </w:p>
          <w:p w14:paraId="402E76DD" w14:textId="77777777" w:rsidR="005B79F7" w:rsidRPr="00A46ADE" w:rsidRDefault="005B79F7" w:rsidP="00152C63">
            <w:pPr>
              <w:spacing w:before="120" w:after="120"/>
              <w:rPr>
                <w:rFonts w:ascii="Arial" w:hAnsi="Arial" w:cs="Arial"/>
                <w:sz w:val="16"/>
                <w:szCs w:val="16"/>
              </w:rPr>
            </w:pPr>
          </w:p>
          <w:p w14:paraId="0F7FB178" w14:textId="77777777" w:rsidR="005B79F7" w:rsidRPr="00A46ADE" w:rsidRDefault="005B79F7" w:rsidP="00152C63">
            <w:pPr>
              <w:spacing w:before="120" w:after="120"/>
              <w:rPr>
                <w:rFonts w:ascii="Arial" w:hAnsi="Arial" w:cs="Arial"/>
                <w:sz w:val="16"/>
                <w:szCs w:val="16"/>
              </w:rPr>
            </w:pPr>
          </w:p>
        </w:tc>
        <w:tc>
          <w:tcPr>
            <w:tcW w:w="1134" w:type="dxa"/>
          </w:tcPr>
          <w:p w14:paraId="30C8095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051AD95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SA</w:t>
            </w:r>
          </w:p>
        </w:tc>
        <w:tc>
          <w:tcPr>
            <w:tcW w:w="1134" w:type="dxa"/>
          </w:tcPr>
          <w:p w14:paraId="720FF7A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w:t>
            </w:r>
            <w:r w:rsidR="00152C63" w:rsidRPr="00A46ADE">
              <w:rPr>
                <w:rFonts w:ascii="Arial" w:hAnsi="Arial" w:cs="Arial"/>
                <w:sz w:val="16"/>
                <w:szCs w:val="16"/>
              </w:rPr>
              <w:t>en’s situational coping</w:t>
            </w:r>
          </w:p>
        </w:tc>
        <w:tc>
          <w:tcPr>
            <w:tcW w:w="1417" w:type="dxa"/>
          </w:tcPr>
          <w:p w14:paraId="699CABD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Life story methodology: interviews</w:t>
            </w:r>
          </w:p>
        </w:tc>
        <w:tc>
          <w:tcPr>
            <w:tcW w:w="1134" w:type="dxa"/>
          </w:tcPr>
          <w:p w14:paraId="3A793FC8" w14:textId="38356B5D"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w:t>
            </w:r>
            <w:r w:rsidR="00FC134A" w:rsidRPr="00A46ADE">
              <w:rPr>
                <w:rFonts w:ascii="Arial" w:hAnsi="Arial" w:cs="Arial"/>
                <w:sz w:val="16"/>
                <w:szCs w:val="16"/>
              </w:rPr>
              <w:t>and</w:t>
            </w:r>
            <w:r w:rsidRPr="00A46ADE">
              <w:rPr>
                <w:rFonts w:ascii="Arial" w:hAnsi="Arial" w:cs="Arial"/>
                <w:sz w:val="16"/>
                <w:szCs w:val="16"/>
              </w:rPr>
              <w:t xml:space="preserve"> mothers</w:t>
            </w:r>
          </w:p>
        </w:tc>
        <w:tc>
          <w:tcPr>
            <w:tcW w:w="1276" w:type="dxa"/>
          </w:tcPr>
          <w:p w14:paraId="5890ABF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4</w:t>
            </w:r>
          </w:p>
        </w:tc>
        <w:tc>
          <w:tcPr>
            <w:tcW w:w="1134" w:type="dxa"/>
          </w:tcPr>
          <w:p w14:paraId="41228B3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2-14</w:t>
            </w:r>
          </w:p>
        </w:tc>
        <w:tc>
          <w:tcPr>
            <w:tcW w:w="1134" w:type="dxa"/>
          </w:tcPr>
          <w:p w14:paraId="6544487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6</w:t>
            </w:r>
          </w:p>
        </w:tc>
        <w:tc>
          <w:tcPr>
            <w:tcW w:w="1228" w:type="dxa"/>
          </w:tcPr>
          <w:p w14:paraId="079D355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w:t>
            </w:r>
          </w:p>
        </w:tc>
      </w:tr>
      <w:tr w:rsidR="000B678B" w:rsidRPr="00A46ADE" w14:paraId="5367A686" w14:textId="77777777" w:rsidTr="00B767F4">
        <w:trPr>
          <w:cantSplit/>
        </w:trPr>
        <w:tc>
          <w:tcPr>
            <w:tcW w:w="1008" w:type="dxa"/>
          </w:tcPr>
          <w:p w14:paraId="51340E76" w14:textId="2BBE50BC"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lastRenderedPageBreak/>
              <w:t>Eriksson, M</w:t>
            </w:r>
            <w:r w:rsidR="00123A6F" w:rsidRPr="00A46ADE">
              <w:rPr>
                <w:rFonts w:ascii="Arial" w:hAnsi="Arial" w:cs="Arial"/>
                <w:sz w:val="16"/>
                <w:szCs w:val="16"/>
              </w:rPr>
              <w:t>.</w:t>
            </w:r>
          </w:p>
        </w:tc>
        <w:tc>
          <w:tcPr>
            <w:tcW w:w="660" w:type="dxa"/>
          </w:tcPr>
          <w:p w14:paraId="551B9E0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1</w:t>
            </w:r>
          </w:p>
        </w:tc>
        <w:tc>
          <w:tcPr>
            <w:tcW w:w="1417" w:type="dxa"/>
          </w:tcPr>
          <w:p w14:paraId="1F8A789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Participation for children exposed to domestic violence? Social workers’ approaches and children’s strategies</w:t>
            </w:r>
          </w:p>
        </w:tc>
        <w:tc>
          <w:tcPr>
            <w:tcW w:w="1134" w:type="dxa"/>
          </w:tcPr>
          <w:p w14:paraId="1E4110F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4134EB5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Sweden</w:t>
            </w:r>
          </w:p>
        </w:tc>
        <w:tc>
          <w:tcPr>
            <w:tcW w:w="1134" w:type="dxa"/>
          </w:tcPr>
          <w:p w14:paraId="26342126" w14:textId="77777777" w:rsidR="000B678B" w:rsidRPr="00A46ADE" w:rsidRDefault="000B678B" w:rsidP="00440EBF">
            <w:pPr>
              <w:spacing w:before="120" w:after="120"/>
              <w:rPr>
                <w:rFonts w:ascii="Arial" w:hAnsi="Arial" w:cs="Arial"/>
                <w:sz w:val="16"/>
                <w:szCs w:val="16"/>
              </w:rPr>
            </w:pPr>
            <w:r w:rsidRPr="00A46ADE">
              <w:rPr>
                <w:rFonts w:ascii="Arial" w:hAnsi="Arial" w:cs="Arial"/>
                <w:sz w:val="16"/>
                <w:szCs w:val="16"/>
              </w:rPr>
              <w:t>Children’s</w:t>
            </w:r>
            <w:r w:rsidR="00440EBF" w:rsidRPr="00A46ADE">
              <w:rPr>
                <w:rFonts w:ascii="Arial" w:hAnsi="Arial" w:cs="Arial"/>
                <w:sz w:val="16"/>
                <w:szCs w:val="16"/>
              </w:rPr>
              <w:t xml:space="preserve"> relationships with professional-s</w:t>
            </w:r>
            <w:r w:rsidRPr="00A46ADE">
              <w:rPr>
                <w:rFonts w:ascii="Arial" w:hAnsi="Arial" w:cs="Arial"/>
                <w:sz w:val="16"/>
                <w:szCs w:val="16"/>
              </w:rPr>
              <w:t xml:space="preserve"> in the context of domestic violence experiences</w:t>
            </w:r>
          </w:p>
        </w:tc>
        <w:tc>
          <w:tcPr>
            <w:tcW w:w="1417" w:type="dxa"/>
          </w:tcPr>
          <w:p w14:paraId="38E8746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interviews</w:t>
            </w:r>
          </w:p>
        </w:tc>
        <w:tc>
          <w:tcPr>
            <w:tcW w:w="1134" w:type="dxa"/>
          </w:tcPr>
          <w:p w14:paraId="48C6D68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0F20F8F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7</w:t>
            </w:r>
          </w:p>
        </w:tc>
        <w:tc>
          <w:tcPr>
            <w:tcW w:w="1134" w:type="dxa"/>
          </w:tcPr>
          <w:p w14:paraId="7EFB381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17</w:t>
            </w:r>
          </w:p>
        </w:tc>
        <w:tc>
          <w:tcPr>
            <w:tcW w:w="1134" w:type="dxa"/>
          </w:tcPr>
          <w:p w14:paraId="06A31AC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w:t>
            </w:r>
          </w:p>
        </w:tc>
        <w:tc>
          <w:tcPr>
            <w:tcW w:w="1228" w:type="dxa"/>
          </w:tcPr>
          <w:p w14:paraId="3A47111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7</w:t>
            </w:r>
          </w:p>
        </w:tc>
      </w:tr>
      <w:tr w:rsidR="000B678B" w:rsidRPr="00A46ADE" w14:paraId="0F625921" w14:textId="77777777" w:rsidTr="00B767F4">
        <w:trPr>
          <w:cantSplit/>
        </w:trPr>
        <w:tc>
          <w:tcPr>
            <w:tcW w:w="1008" w:type="dxa"/>
          </w:tcPr>
          <w:p w14:paraId="4A6C5698" w14:textId="24CAA227"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t>Fotheringham, S</w:t>
            </w:r>
            <w:r w:rsidR="00123A6F" w:rsidRPr="00A46ADE">
              <w:rPr>
                <w:rFonts w:ascii="Arial" w:hAnsi="Arial" w:cs="Arial"/>
                <w:sz w:val="16"/>
                <w:szCs w:val="16"/>
              </w:rPr>
              <w:t xml:space="preserve">., </w:t>
            </w:r>
            <w:r w:rsidRPr="00A46ADE">
              <w:rPr>
                <w:rFonts w:ascii="Arial" w:hAnsi="Arial" w:cs="Arial"/>
                <w:sz w:val="16"/>
                <w:szCs w:val="16"/>
              </w:rPr>
              <w:t>Dunbar, J</w:t>
            </w:r>
            <w:r w:rsidR="00123A6F" w:rsidRPr="00A46ADE">
              <w:rPr>
                <w:rFonts w:ascii="Arial" w:hAnsi="Arial" w:cs="Arial"/>
                <w:sz w:val="16"/>
                <w:szCs w:val="16"/>
              </w:rPr>
              <w:t xml:space="preserve">., </w:t>
            </w:r>
            <w:r w:rsidRPr="00A46ADE">
              <w:rPr>
                <w:rFonts w:ascii="Arial" w:hAnsi="Arial" w:cs="Arial"/>
                <w:sz w:val="16"/>
                <w:szCs w:val="16"/>
              </w:rPr>
              <w:t>Hensley, D</w:t>
            </w:r>
            <w:r w:rsidR="00123A6F" w:rsidRPr="00A46ADE">
              <w:rPr>
                <w:rFonts w:ascii="Arial" w:hAnsi="Arial" w:cs="Arial"/>
                <w:sz w:val="16"/>
                <w:szCs w:val="16"/>
              </w:rPr>
              <w:t>.</w:t>
            </w:r>
          </w:p>
        </w:tc>
        <w:tc>
          <w:tcPr>
            <w:tcW w:w="660" w:type="dxa"/>
          </w:tcPr>
          <w:p w14:paraId="3942DEF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3</w:t>
            </w:r>
          </w:p>
        </w:tc>
        <w:tc>
          <w:tcPr>
            <w:tcW w:w="1417" w:type="dxa"/>
          </w:tcPr>
          <w:p w14:paraId="5571344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Speaking for themselves: Hope for children caught in high conflict custody and access disputes involving domestic violence</w:t>
            </w:r>
          </w:p>
        </w:tc>
        <w:tc>
          <w:tcPr>
            <w:tcW w:w="1134" w:type="dxa"/>
          </w:tcPr>
          <w:p w14:paraId="72EE58C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3CCFFEB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anada</w:t>
            </w:r>
          </w:p>
        </w:tc>
        <w:tc>
          <w:tcPr>
            <w:tcW w:w="1134" w:type="dxa"/>
          </w:tcPr>
          <w:p w14:paraId="126A9BA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Evaluation of project to increase children’s participation in family law matters where domestic violence has been experienced</w:t>
            </w:r>
          </w:p>
        </w:tc>
        <w:tc>
          <w:tcPr>
            <w:tcW w:w="1417" w:type="dxa"/>
          </w:tcPr>
          <w:p w14:paraId="1EE216DC" w14:textId="3B410C4C"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Mixed methods: case file review; standardi</w:t>
            </w:r>
            <w:r w:rsidR="00FC134A" w:rsidRPr="00A46ADE">
              <w:rPr>
                <w:rFonts w:ascii="Arial" w:hAnsi="Arial" w:cs="Arial"/>
                <w:sz w:val="16"/>
                <w:szCs w:val="16"/>
              </w:rPr>
              <w:t>s</w:t>
            </w:r>
            <w:r w:rsidRPr="00A46ADE">
              <w:rPr>
                <w:rFonts w:ascii="Arial" w:hAnsi="Arial" w:cs="Arial"/>
                <w:sz w:val="16"/>
                <w:szCs w:val="16"/>
              </w:rPr>
              <w:t xml:space="preserve">ed trauma scales </w:t>
            </w:r>
            <w:r w:rsidR="00FC134A" w:rsidRPr="00A46ADE">
              <w:rPr>
                <w:rFonts w:ascii="Arial" w:hAnsi="Arial" w:cs="Arial"/>
                <w:sz w:val="16"/>
                <w:szCs w:val="16"/>
              </w:rPr>
              <w:t>and</w:t>
            </w:r>
            <w:r w:rsidRPr="00A46ADE">
              <w:rPr>
                <w:rFonts w:ascii="Arial" w:hAnsi="Arial" w:cs="Arial"/>
                <w:sz w:val="16"/>
                <w:szCs w:val="16"/>
              </w:rPr>
              <w:t xml:space="preserve"> interviews with children</w:t>
            </w:r>
          </w:p>
        </w:tc>
        <w:tc>
          <w:tcPr>
            <w:tcW w:w="1134" w:type="dxa"/>
          </w:tcPr>
          <w:p w14:paraId="6293AA72" w14:textId="303652BF"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Children, mothers, fathers and</w:t>
            </w:r>
            <w:r w:rsidR="000B678B" w:rsidRPr="00A46ADE">
              <w:rPr>
                <w:rFonts w:ascii="Arial" w:hAnsi="Arial" w:cs="Arial"/>
                <w:sz w:val="16"/>
                <w:szCs w:val="16"/>
              </w:rPr>
              <w:t xml:space="preserve"> professional stakeholders</w:t>
            </w:r>
          </w:p>
        </w:tc>
        <w:tc>
          <w:tcPr>
            <w:tcW w:w="1276" w:type="dxa"/>
          </w:tcPr>
          <w:p w14:paraId="55FEBDE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7</w:t>
            </w:r>
          </w:p>
        </w:tc>
        <w:tc>
          <w:tcPr>
            <w:tcW w:w="1134" w:type="dxa"/>
          </w:tcPr>
          <w:p w14:paraId="28C8A66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19</w:t>
            </w:r>
          </w:p>
        </w:tc>
        <w:tc>
          <w:tcPr>
            <w:tcW w:w="1134" w:type="dxa"/>
          </w:tcPr>
          <w:p w14:paraId="34A59D6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w:t>
            </w:r>
          </w:p>
        </w:tc>
        <w:tc>
          <w:tcPr>
            <w:tcW w:w="1228" w:type="dxa"/>
          </w:tcPr>
          <w:p w14:paraId="50956C2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w:t>
            </w:r>
          </w:p>
        </w:tc>
      </w:tr>
      <w:tr w:rsidR="000B678B" w:rsidRPr="00A46ADE" w14:paraId="1131C3B2" w14:textId="77777777" w:rsidTr="00B767F4">
        <w:trPr>
          <w:cantSplit/>
        </w:trPr>
        <w:tc>
          <w:tcPr>
            <w:tcW w:w="1008" w:type="dxa"/>
          </w:tcPr>
          <w:p w14:paraId="4B01F55E" w14:textId="4618FC68"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Georgsson, A</w:t>
            </w:r>
            <w:r w:rsidR="00123A6F" w:rsidRPr="00A46ADE">
              <w:rPr>
                <w:rFonts w:ascii="Arial" w:hAnsi="Arial" w:cs="Arial"/>
                <w:sz w:val="16"/>
                <w:szCs w:val="16"/>
              </w:rPr>
              <w:t xml:space="preserve">., </w:t>
            </w:r>
            <w:r w:rsidRPr="00A46ADE">
              <w:rPr>
                <w:rFonts w:ascii="Arial" w:hAnsi="Arial" w:cs="Arial"/>
                <w:sz w:val="16"/>
                <w:szCs w:val="16"/>
              </w:rPr>
              <w:t>Almqvist, K</w:t>
            </w:r>
            <w:r w:rsidR="00123A6F" w:rsidRPr="00A46ADE">
              <w:rPr>
                <w:rFonts w:ascii="Arial" w:hAnsi="Arial" w:cs="Arial"/>
                <w:sz w:val="16"/>
                <w:szCs w:val="16"/>
              </w:rPr>
              <w:t xml:space="preserve">., </w:t>
            </w:r>
            <w:r w:rsidRPr="00A46ADE">
              <w:rPr>
                <w:rFonts w:ascii="Arial" w:hAnsi="Arial" w:cs="Arial"/>
                <w:sz w:val="16"/>
                <w:szCs w:val="16"/>
              </w:rPr>
              <w:t>Broberg, A</w:t>
            </w:r>
            <w:r w:rsidR="00123A6F" w:rsidRPr="00A46ADE">
              <w:rPr>
                <w:rFonts w:ascii="Arial" w:hAnsi="Arial" w:cs="Arial"/>
                <w:sz w:val="16"/>
                <w:szCs w:val="16"/>
              </w:rPr>
              <w:t>.</w:t>
            </w:r>
          </w:p>
          <w:p w14:paraId="252F01B3" w14:textId="77777777" w:rsidR="000B678B" w:rsidRPr="00A46ADE" w:rsidRDefault="000B678B" w:rsidP="00152C63">
            <w:pPr>
              <w:spacing w:before="120" w:after="120"/>
              <w:rPr>
                <w:rFonts w:ascii="Arial" w:hAnsi="Arial" w:cs="Arial"/>
                <w:sz w:val="16"/>
                <w:szCs w:val="16"/>
              </w:rPr>
            </w:pPr>
          </w:p>
        </w:tc>
        <w:tc>
          <w:tcPr>
            <w:tcW w:w="660" w:type="dxa"/>
          </w:tcPr>
          <w:p w14:paraId="1760EEB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1</w:t>
            </w:r>
          </w:p>
        </w:tc>
        <w:tc>
          <w:tcPr>
            <w:tcW w:w="1417" w:type="dxa"/>
          </w:tcPr>
          <w:p w14:paraId="7CB3CA22" w14:textId="5B03CDE8" w:rsidR="007D79D1" w:rsidRPr="00A46ADE" w:rsidRDefault="000B678B" w:rsidP="003E77B7">
            <w:pPr>
              <w:spacing w:before="120" w:after="120"/>
              <w:rPr>
                <w:rFonts w:ascii="Arial" w:hAnsi="Arial" w:cs="Arial"/>
                <w:sz w:val="16"/>
                <w:szCs w:val="16"/>
              </w:rPr>
            </w:pPr>
            <w:r w:rsidRPr="00A46ADE">
              <w:rPr>
                <w:rFonts w:ascii="Arial" w:hAnsi="Arial" w:cs="Arial"/>
                <w:sz w:val="16"/>
                <w:szCs w:val="16"/>
              </w:rPr>
              <w:t>Naming the unmentionable: How children exposed to intimate partner violence articulate their experiences</w:t>
            </w:r>
          </w:p>
        </w:tc>
        <w:tc>
          <w:tcPr>
            <w:tcW w:w="1134" w:type="dxa"/>
          </w:tcPr>
          <w:p w14:paraId="185E75C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7AD8739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Sweden</w:t>
            </w:r>
          </w:p>
        </w:tc>
        <w:tc>
          <w:tcPr>
            <w:tcW w:w="1134" w:type="dxa"/>
          </w:tcPr>
          <w:p w14:paraId="5CD8033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experiences of domestic violence</w:t>
            </w:r>
          </w:p>
        </w:tc>
        <w:tc>
          <w:tcPr>
            <w:tcW w:w="1417" w:type="dxa"/>
          </w:tcPr>
          <w:p w14:paraId="6600ED6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interviews</w:t>
            </w:r>
          </w:p>
        </w:tc>
        <w:tc>
          <w:tcPr>
            <w:tcW w:w="1134" w:type="dxa"/>
          </w:tcPr>
          <w:p w14:paraId="4CA1B6F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72F4A39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4</w:t>
            </w:r>
          </w:p>
        </w:tc>
        <w:tc>
          <w:tcPr>
            <w:tcW w:w="1134" w:type="dxa"/>
          </w:tcPr>
          <w:p w14:paraId="2E35398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12</w:t>
            </w:r>
          </w:p>
        </w:tc>
        <w:tc>
          <w:tcPr>
            <w:tcW w:w="1134" w:type="dxa"/>
          </w:tcPr>
          <w:p w14:paraId="4AED40D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w:t>
            </w:r>
          </w:p>
        </w:tc>
        <w:tc>
          <w:tcPr>
            <w:tcW w:w="1228" w:type="dxa"/>
          </w:tcPr>
          <w:p w14:paraId="0ADE676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6</w:t>
            </w:r>
          </w:p>
        </w:tc>
      </w:tr>
      <w:tr w:rsidR="000B678B" w:rsidRPr="00A46ADE" w14:paraId="092D098B" w14:textId="77777777" w:rsidTr="00B767F4">
        <w:trPr>
          <w:cantSplit/>
        </w:trPr>
        <w:tc>
          <w:tcPr>
            <w:tcW w:w="1008" w:type="dxa"/>
          </w:tcPr>
          <w:p w14:paraId="3D2D3F02" w14:textId="4338CDB9"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lastRenderedPageBreak/>
              <w:t>Georgsson Staf, A</w:t>
            </w:r>
            <w:r w:rsidR="00123A6F" w:rsidRPr="00A46ADE">
              <w:rPr>
                <w:rFonts w:ascii="Arial" w:hAnsi="Arial" w:cs="Arial"/>
                <w:sz w:val="16"/>
                <w:szCs w:val="16"/>
              </w:rPr>
              <w:t xml:space="preserve">., </w:t>
            </w:r>
            <w:r w:rsidRPr="00A46ADE">
              <w:rPr>
                <w:rFonts w:ascii="Arial" w:hAnsi="Arial" w:cs="Arial"/>
                <w:sz w:val="16"/>
                <w:szCs w:val="16"/>
              </w:rPr>
              <w:t>Almqvist, K</w:t>
            </w:r>
            <w:r w:rsidR="00123A6F" w:rsidRPr="00A46ADE">
              <w:rPr>
                <w:rFonts w:ascii="Arial" w:hAnsi="Arial" w:cs="Arial"/>
                <w:sz w:val="16"/>
                <w:szCs w:val="16"/>
              </w:rPr>
              <w:t>.</w:t>
            </w:r>
          </w:p>
        </w:tc>
        <w:tc>
          <w:tcPr>
            <w:tcW w:w="660" w:type="dxa"/>
          </w:tcPr>
          <w:p w14:paraId="0BD7042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5</w:t>
            </w:r>
          </w:p>
        </w:tc>
        <w:tc>
          <w:tcPr>
            <w:tcW w:w="1417" w:type="dxa"/>
          </w:tcPr>
          <w:p w14:paraId="52C7DAA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How children with experiences of intimate partner violence towards the mother understand and relate to their father</w:t>
            </w:r>
          </w:p>
        </w:tc>
        <w:tc>
          <w:tcPr>
            <w:tcW w:w="1134" w:type="dxa"/>
          </w:tcPr>
          <w:p w14:paraId="581C549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51E624D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Sweden</w:t>
            </w:r>
          </w:p>
        </w:tc>
        <w:tc>
          <w:tcPr>
            <w:tcW w:w="1134" w:type="dxa"/>
          </w:tcPr>
          <w:p w14:paraId="051FE28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relationships with fathers who have perpetrated domestic violence</w:t>
            </w:r>
          </w:p>
        </w:tc>
        <w:tc>
          <w:tcPr>
            <w:tcW w:w="1417" w:type="dxa"/>
          </w:tcPr>
          <w:p w14:paraId="33417AF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interviews</w:t>
            </w:r>
          </w:p>
        </w:tc>
        <w:tc>
          <w:tcPr>
            <w:tcW w:w="1134" w:type="dxa"/>
          </w:tcPr>
          <w:p w14:paraId="7217BC4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139F12D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w:t>
            </w:r>
          </w:p>
        </w:tc>
        <w:tc>
          <w:tcPr>
            <w:tcW w:w="1134" w:type="dxa"/>
          </w:tcPr>
          <w:p w14:paraId="58A27F2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12</w:t>
            </w:r>
          </w:p>
        </w:tc>
        <w:tc>
          <w:tcPr>
            <w:tcW w:w="1134" w:type="dxa"/>
          </w:tcPr>
          <w:p w14:paraId="6CF5963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4</w:t>
            </w:r>
          </w:p>
        </w:tc>
        <w:tc>
          <w:tcPr>
            <w:tcW w:w="1228" w:type="dxa"/>
          </w:tcPr>
          <w:p w14:paraId="2491D1D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4</w:t>
            </w:r>
          </w:p>
        </w:tc>
      </w:tr>
      <w:tr w:rsidR="000B678B" w:rsidRPr="00A46ADE" w14:paraId="54A4518E" w14:textId="77777777" w:rsidTr="00B767F4">
        <w:trPr>
          <w:cantSplit/>
        </w:trPr>
        <w:tc>
          <w:tcPr>
            <w:tcW w:w="1008" w:type="dxa"/>
          </w:tcPr>
          <w:p w14:paraId="1FD3CF72" w14:textId="08E9C6BE"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Hague, G</w:t>
            </w:r>
            <w:r w:rsidR="00123A6F" w:rsidRPr="00A46ADE">
              <w:rPr>
                <w:rFonts w:ascii="Arial" w:hAnsi="Arial" w:cs="Arial"/>
                <w:sz w:val="16"/>
                <w:szCs w:val="16"/>
              </w:rPr>
              <w:t xml:space="preserve">., </w:t>
            </w:r>
            <w:r w:rsidRPr="00A46ADE">
              <w:rPr>
                <w:rFonts w:ascii="Arial" w:hAnsi="Arial" w:cs="Arial"/>
                <w:sz w:val="16"/>
                <w:szCs w:val="16"/>
              </w:rPr>
              <w:t>Mullender, A</w:t>
            </w:r>
            <w:r w:rsidR="00123A6F" w:rsidRPr="00A46ADE">
              <w:rPr>
                <w:rFonts w:ascii="Arial" w:hAnsi="Arial" w:cs="Arial"/>
                <w:sz w:val="16"/>
                <w:szCs w:val="16"/>
              </w:rPr>
              <w:t xml:space="preserve">., </w:t>
            </w:r>
            <w:r w:rsidRPr="00A46ADE">
              <w:rPr>
                <w:rFonts w:ascii="Arial" w:hAnsi="Arial" w:cs="Arial"/>
                <w:sz w:val="16"/>
                <w:szCs w:val="16"/>
              </w:rPr>
              <w:t>Kelly, L</w:t>
            </w:r>
            <w:r w:rsidR="00123A6F" w:rsidRPr="00A46ADE">
              <w:rPr>
                <w:rFonts w:ascii="Arial" w:hAnsi="Arial" w:cs="Arial"/>
                <w:sz w:val="16"/>
                <w:szCs w:val="16"/>
              </w:rPr>
              <w:t xml:space="preserve">., </w:t>
            </w:r>
            <w:r w:rsidRPr="00A46ADE">
              <w:rPr>
                <w:rFonts w:ascii="Arial" w:hAnsi="Arial" w:cs="Arial"/>
                <w:sz w:val="16"/>
                <w:szCs w:val="16"/>
              </w:rPr>
              <w:t>Imam, U</w:t>
            </w:r>
            <w:r w:rsidR="00123A6F" w:rsidRPr="00A46ADE">
              <w:rPr>
                <w:rFonts w:ascii="Arial" w:hAnsi="Arial" w:cs="Arial"/>
                <w:sz w:val="16"/>
                <w:szCs w:val="16"/>
              </w:rPr>
              <w:t xml:space="preserve">., </w:t>
            </w:r>
            <w:r w:rsidRPr="00A46ADE">
              <w:rPr>
                <w:rFonts w:ascii="Arial" w:hAnsi="Arial" w:cs="Arial"/>
                <w:sz w:val="16"/>
                <w:szCs w:val="16"/>
              </w:rPr>
              <w:t>Malos, E</w:t>
            </w:r>
            <w:r w:rsidR="00123A6F" w:rsidRPr="00A46ADE">
              <w:rPr>
                <w:rFonts w:ascii="Arial" w:hAnsi="Arial" w:cs="Arial"/>
                <w:sz w:val="16"/>
                <w:szCs w:val="16"/>
              </w:rPr>
              <w:t>.</w:t>
            </w:r>
          </w:p>
          <w:p w14:paraId="1BCA19DD" w14:textId="77777777" w:rsidR="000B678B" w:rsidRPr="00A46ADE" w:rsidRDefault="000B678B" w:rsidP="00152C63">
            <w:pPr>
              <w:spacing w:before="120" w:after="120"/>
              <w:rPr>
                <w:rFonts w:ascii="Arial" w:hAnsi="Arial" w:cs="Arial"/>
                <w:sz w:val="16"/>
                <w:szCs w:val="16"/>
              </w:rPr>
            </w:pPr>
          </w:p>
        </w:tc>
        <w:tc>
          <w:tcPr>
            <w:tcW w:w="660" w:type="dxa"/>
          </w:tcPr>
          <w:p w14:paraId="334EF7C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02</w:t>
            </w:r>
          </w:p>
        </w:tc>
        <w:tc>
          <w:tcPr>
            <w:tcW w:w="1417" w:type="dxa"/>
          </w:tcPr>
          <w:p w14:paraId="77841B2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How do children understand and cope with domestic violence?</w:t>
            </w:r>
          </w:p>
        </w:tc>
        <w:tc>
          <w:tcPr>
            <w:tcW w:w="1134" w:type="dxa"/>
          </w:tcPr>
          <w:p w14:paraId="2212982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3E64337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K</w:t>
            </w:r>
          </w:p>
        </w:tc>
        <w:tc>
          <w:tcPr>
            <w:tcW w:w="1134" w:type="dxa"/>
          </w:tcPr>
          <w:p w14:paraId="251621A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understanding of, and coping with, domestic violence</w:t>
            </w:r>
          </w:p>
        </w:tc>
        <w:tc>
          <w:tcPr>
            <w:tcW w:w="1417" w:type="dxa"/>
          </w:tcPr>
          <w:p w14:paraId="5D161F4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Mixed methods: survey with children and interviews with children, mothers and professionals</w:t>
            </w:r>
          </w:p>
        </w:tc>
        <w:tc>
          <w:tcPr>
            <w:tcW w:w="1134" w:type="dxa"/>
          </w:tcPr>
          <w:p w14:paraId="34BB645A" w14:textId="7CB638DC"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mothers </w:t>
            </w:r>
            <w:r w:rsidR="00FC134A" w:rsidRPr="00A46ADE">
              <w:rPr>
                <w:rFonts w:ascii="Arial" w:hAnsi="Arial" w:cs="Arial"/>
                <w:sz w:val="16"/>
                <w:szCs w:val="16"/>
              </w:rPr>
              <w:t>and</w:t>
            </w:r>
            <w:r w:rsidRPr="00A46ADE">
              <w:rPr>
                <w:rFonts w:ascii="Arial" w:hAnsi="Arial" w:cs="Arial"/>
                <w:sz w:val="16"/>
                <w:szCs w:val="16"/>
              </w:rPr>
              <w:t xml:space="preserve"> </w:t>
            </w:r>
            <w:r w:rsidR="00FC134A" w:rsidRPr="00A46ADE">
              <w:rPr>
                <w:rFonts w:ascii="Arial" w:hAnsi="Arial" w:cs="Arial"/>
                <w:sz w:val="16"/>
                <w:szCs w:val="16"/>
              </w:rPr>
              <w:t>professional</w:t>
            </w:r>
          </w:p>
        </w:tc>
        <w:tc>
          <w:tcPr>
            <w:tcW w:w="1276" w:type="dxa"/>
          </w:tcPr>
          <w:p w14:paraId="14059DF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4 in depth interviews</w:t>
            </w:r>
          </w:p>
        </w:tc>
        <w:tc>
          <w:tcPr>
            <w:tcW w:w="1134" w:type="dxa"/>
          </w:tcPr>
          <w:p w14:paraId="3689312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15</w:t>
            </w:r>
          </w:p>
        </w:tc>
        <w:tc>
          <w:tcPr>
            <w:tcW w:w="1134" w:type="dxa"/>
          </w:tcPr>
          <w:p w14:paraId="483019CF" w14:textId="34C4351C"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228" w:type="dxa"/>
          </w:tcPr>
          <w:p w14:paraId="785AF635" w14:textId="4B2CC9A9"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r>
      <w:tr w:rsidR="000B678B" w:rsidRPr="00A46ADE" w14:paraId="660EC297" w14:textId="77777777" w:rsidTr="00B767F4">
        <w:trPr>
          <w:cantSplit/>
        </w:trPr>
        <w:tc>
          <w:tcPr>
            <w:tcW w:w="1008" w:type="dxa"/>
          </w:tcPr>
          <w:p w14:paraId="3ED989A1" w14:textId="5C415C15"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t>Howarth, E</w:t>
            </w:r>
            <w:r w:rsidR="00123A6F" w:rsidRPr="00A46ADE">
              <w:rPr>
                <w:rFonts w:ascii="Arial" w:hAnsi="Arial" w:cs="Arial"/>
                <w:sz w:val="16"/>
                <w:szCs w:val="16"/>
              </w:rPr>
              <w:t xml:space="preserve">., </w:t>
            </w:r>
            <w:r w:rsidRPr="00A46ADE">
              <w:rPr>
                <w:rFonts w:ascii="Arial" w:hAnsi="Arial" w:cs="Arial"/>
                <w:sz w:val="16"/>
                <w:szCs w:val="16"/>
              </w:rPr>
              <w:t>Moore, T</w:t>
            </w:r>
            <w:r w:rsidR="00123A6F" w:rsidRPr="00A46ADE">
              <w:rPr>
                <w:rFonts w:ascii="Arial" w:hAnsi="Arial" w:cs="Arial"/>
                <w:sz w:val="16"/>
                <w:szCs w:val="16"/>
              </w:rPr>
              <w:t xml:space="preserve">., </w:t>
            </w:r>
            <w:r w:rsidRPr="00A46ADE">
              <w:rPr>
                <w:rFonts w:ascii="Arial" w:hAnsi="Arial" w:cs="Arial"/>
                <w:sz w:val="16"/>
                <w:szCs w:val="16"/>
              </w:rPr>
              <w:t>Shaw, A</w:t>
            </w:r>
            <w:r w:rsidR="00123A6F" w:rsidRPr="00A46ADE">
              <w:rPr>
                <w:rFonts w:ascii="Arial" w:hAnsi="Arial" w:cs="Arial"/>
                <w:sz w:val="16"/>
                <w:szCs w:val="16"/>
              </w:rPr>
              <w:t xml:space="preserve">., </w:t>
            </w:r>
            <w:r w:rsidRPr="00A46ADE">
              <w:rPr>
                <w:rFonts w:ascii="Arial" w:hAnsi="Arial" w:cs="Arial"/>
                <w:sz w:val="16"/>
                <w:szCs w:val="16"/>
              </w:rPr>
              <w:t>Welton, N</w:t>
            </w:r>
            <w:r w:rsidR="00123A6F" w:rsidRPr="00A46ADE">
              <w:rPr>
                <w:rFonts w:ascii="Arial" w:hAnsi="Arial" w:cs="Arial"/>
                <w:sz w:val="16"/>
                <w:szCs w:val="16"/>
              </w:rPr>
              <w:t xml:space="preserve">., </w:t>
            </w:r>
            <w:r w:rsidRPr="00A46ADE">
              <w:rPr>
                <w:rFonts w:ascii="Arial" w:hAnsi="Arial" w:cs="Arial"/>
                <w:sz w:val="16"/>
                <w:szCs w:val="16"/>
              </w:rPr>
              <w:t>Feder, G</w:t>
            </w:r>
            <w:r w:rsidR="00123A6F" w:rsidRPr="00A46ADE">
              <w:rPr>
                <w:rFonts w:ascii="Arial" w:hAnsi="Arial" w:cs="Arial"/>
                <w:sz w:val="16"/>
                <w:szCs w:val="16"/>
              </w:rPr>
              <w:t xml:space="preserve">., </w:t>
            </w:r>
            <w:r w:rsidRPr="00A46ADE">
              <w:rPr>
                <w:rFonts w:ascii="Arial" w:hAnsi="Arial" w:cs="Arial"/>
                <w:sz w:val="16"/>
                <w:szCs w:val="16"/>
              </w:rPr>
              <w:t>Hester, M</w:t>
            </w:r>
            <w:r w:rsidR="00123A6F" w:rsidRPr="00A46ADE">
              <w:rPr>
                <w:rFonts w:ascii="Arial" w:hAnsi="Arial" w:cs="Arial"/>
                <w:sz w:val="16"/>
                <w:szCs w:val="16"/>
              </w:rPr>
              <w:t xml:space="preserve">., </w:t>
            </w:r>
            <w:r w:rsidRPr="00A46ADE">
              <w:rPr>
                <w:rFonts w:ascii="Arial" w:hAnsi="Arial" w:cs="Arial"/>
                <w:sz w:val="16"/>
                <w:szCs w:val="16"/>
              </w:rPr>
              <w:t>MacMillan, H</w:t>
            </w:r>
            <w:r w:rsidR="00123A6F" w:rsidRPr="00A46ADE">
              <w:rPr>
                <w:rFonts w:ascii="Arial" w:hAnsi="Arial" w:cs="Arial"/>
                <w:sz w:val="16"/>
                <w:szCs w:val="16"/>
              </w:rPr>
              <w:t xml:space="preserve">., </w:t>
            </w:r>
            <w:r w:rsidRPr="00A46ADE">
              <w:rPr>
                <w:rFonts w:ascii="Arial" w:hAnsi="Arial" w:cs="Arial"/>
                <w:sz w:val="16"/>
                <w:szCs w:val="16"/>
              </w:rPr>
              <w:t>Stanley, N</w:t>
            </w:r>
            <w:r w:rsidR="00123A6F" w:rsidRPr="00A46ADE">
              <w:rPr>
                <w:rFonts w:ascii="Arial" w:hAnsi="Arial" w:cs="Arial"/>
                <w:sz w:val="16"/>
                <w:szCs w:val="16"/>
              </w:rPr>
              <w:t>.</w:t>
            </w:r>
          </w:p>
        </w:tc>
        <w:tc>
          <w:tcPr>
            <w:tcW w:w="660" w:type="dxa"/>
          </w:tcPr>
          <w:p w14:paraId="3A81C58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5</w:t>
            </w:r>
          </w:p>
        </w:tc>
        <w:tc>
          <w:tcPr>
            <w:tcW w:w="1417" w:type="dxa"/>
          </w:tcPr>
          <w:p w14:paraId="283B7702" w14:textId="6B187ECF" w:rsidR="002F4F70" w:rsidRPr="00A46ADE" w:rsidRDefault="000B678B" w:rsidP="00B767F4">
            <w:pPr>
              <w:spacing w:before="120" w:after="120"/>
              <w:rPr>
                <w:rFonts w:ascii="Arial" w:hAnsi="Arial" w:cs="Arial"/>
                <w:sz w:val="16"/>
                <w:szCs w:val="16"/>
              </w:rPr>
            </w:pPr>
            <w:r w:rsidRPr="00A46ADE">
              <w:rPr>
                <w:rFonts w:ascii="Arial" w:hAnsi="Arial" w:cs="Arial"/>
                <w:sz w:val="16"/>
                <w:szCs w:val="16"/>
              </w:rPr>
              <w:t>The effectiveness of targeted interventions for children exposed to domestic violence: Measuring success in ways that matter to children, parents and professionals</w:t>
            </w:r>
          </w:p>
        </w:tc>
        <w:tc>
          <w:tcPr>
            <w:tcW w:w="1134" w:type="dxa"/>
          </w:tcPr>
          <w:p w14:paraId="0C51444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24B4DBE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K</w:t>
            </w:r>
          </w:p>
        </w:tc>
        <w:tc>
          <w:tcPr>
            <w:tcW w:w="1134" w:type="dxa"/>
          </w:tcPr>
          <w:p w14:paraId="4965797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Exploring current and desired  outcomes of domestic violence interventions</w:t>
            </w:r>
          </w:p>
        </w:tc>
        <w:tc>
          <w:tcPr>
            <w:tcW w:w="1417" w:type="dxa"/>
          </w:tcPr>
          <w:p w14:paraId="54F1EC2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 xml:space="preserve">Mixed methods: systematic review of trials &amp; interviews with stakeholders </w:t>
            </w:r>
          </w:p>
        </w:tc>
        <w:tc>
          <w:tcPr>
            <w:tcW w:w="1134" w:type="dxa"/>
          </w:tcPr>
          <w:p w14:paraId="5FFD5BCC" w14:textId="14ED3321"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mothers </w:t>
            </w:r>
            <w:r w:rsidR="00FC134A" w:rsidRPr="00A46ADE">
              <w:rPr>
                <w:rFonts w:ascii="Arial" w:hAnsi="Arial" w:cs="Arial"/>
                <w:sz w:val="16"/>
                <w:szCs w:val="16"/>
              </w:rPr>
              <w:t>and</w:t>
            </w:r>
            <w:r w:rsidRPr="00A46ADE">
              <w:rPr>
                <w:rFonts w:ascii="Arial" w:hAnsi="Arial" w:cs="Arial"/>
                <w:sz w:val="16"/>
                <w:szCs w:val="16"/>
              </w:rPr>
              <w:t xml:space="preserve"> professionals</w:t>
            </w:r>
          </w:p>
        </w:tc>
        <w:tc>
          <w:tcPr>
            <w:tcW w:w="1276" w:type="dxa"/>
          </w:tcPr>
          <w:p w14:paraId="15B793D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6</w:t>
            </w:r>
          </w:p>
        </w:tc>
        <w:tc>
          <w:tcPr>
            <w:tcW w:w="1134" w:type="dxa"/>
          </w:tcPr>
          <w:p w14:paraId="3EAEE30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2-22</w:t>
            </w:r>
          </w:p>
        </w:tc>
        <w:tc>
          <w:tcPr>
            <w:tcW w:w="1134" w:type="dxa"/>
          </w:tcPr>
          <w:p w14:paraId="5647D05E" w14:textId="2F734201"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228" w:type="dxa"/>
          </w:tcPr>
          <w:p w14:paraId="1C117DAB" w14:textId="74796963"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r>
      <w:tr w:rsidR="000B678B" w:rsidRPr="00A46ADE" w14:paraId="384578F4" w14:textId="77777777" w:rsidTr="00B767F4">
        <w:trPr>
          <w:cantSplit/>
        </w:trPr>
        <w:tc>
          <w:tcPr>
            <w:tcW w:w="1008" w:type="dxa"/>
          </w:tcPr>
          <w:p w14:paraId="5F4C00E8" w14:textId="18BEBDA5"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lastRenderedPageBreak/>
              <w:t>Humphreys, C</w:t>
            </w:r>
            <w:r w:rsidR="00123A6F" w:rsidRPr="00A46ADE">
              <w:rPr>
                <w:rFonts w:ascii="Arial" w:hAnsi="Arial" w:cs="Arial"/>
                <w:sz w:val="16"/>
                <w:szCs w:val="16"/>
              </w:rPr>
              <w:t xml:space="preserve">., </w:t>
            </w:r>
            <w:r w:rsidRPr="00A46ADE">
              <w:rPr>
                <w:rFonts w:ascii="Arial" w:hAnsi="Arial" w:cs="Arial"/>
                <w:sz w:val="16"/>
                <w:szCs w:val="16"/>
              </w:rPr>
              <w:t>Mullender, A</w:t>
            </w:r>
            <w:r w:rsidR="00123A6F" w:rsidRPr="00A46ADE">
              <w:rPr>
                <w:rFonts w:ascii="Arial" w:hAnsi="Arial" w:cs="Arial"/>
                <w:sz w:val="16"/>
                <w:szCs w:val="16"/>
              </w:rPr>
              <w:t xml:space="preserve">., </w:t>
            </w:r>
            <w:r w:rsidRPr="00A46ADE">
              <w:rPr>
                <w:rFonts w:ascii="Arial" w:hAnsi="Arial" w:cs="Arial"/>
                <w:sz w:val="16"/>
                <w:szCs w:val="16"/>
              </w:rPr>
              <w:t>Thiara, R</w:t>
            </w:r>
            <w:r w:rsidR="00123A6F" w:rsidRPr="00A46ADE">
              <w:rPr>
                <w:rFonts w:ascii="Arial" w:hAnsi="Arial" w:cs="Arial"/>
                <w:sz w:val="16"/>
                <w:szCs w:val="16"/>
              </w:rPr>
              <w:t xml:space="preserve">., </w:t>
            </w:r>
            <w:r w:rsidRPr="00A46ADE">
              <w:rPr>
                <w:rFonts w:ascii="Arial" w:hAnsi="Arial" w:cs="Arial"/>
                <w:sz w:val="16"/>
                <w:szCs w:val="16"/>
              </w:rPr>
              <w:t>Skambalis, A</w:t>
            </w:r>
            <w:r w:rsidR="00123A6F" w:rsidRPr="00A46ADE">
              <w:rPr>
                <w:rFonts w:ascii="Arial" w:hAnsi="Arial" w:cs="Arial"/>
                <w:sz w:val="16"/>
                <w:szCs w:val="16"/>
              </w:rPr>
              <w:t>.</w:t>
            </w:r>
          </w:p>
          <w:p w14:paraId="01CBAD43" w14:textId="77777777" w:rsidR="000B678B" w:rsidRPr="00A46ADE" w:rsidRDefault="000B678B" w:rsidP="00152C63">
            <w:pPr>
              <w:spacing w:before="120" w:after="120"/>
              <w:rPr>
                <w:rFonts w:ascii="Arial" w:hAnsi="Arial" w:cs="Arial"/>
                <w:sz w:val="16"/>
                <w:szCs w:val="16"/>
              </w:rPr>
            </w:pPr>
          </w:p>
        </w:tc>
        <w:tc>
          <w:tcPr>
            <w:tcW w:w="660" w:type="dxa"/>
          </w:tcPr>
          <w:p w14:paraId="7DC282C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06</w:t>
            </w:r>
          </w:p>
        </w:tc>
        <w:tc>
          <w:tcPr>
            <w:tcW w:w="1417" w:type="dxa"/>
          </w:tcPr>
          <w:p w14:paraId="2A21242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Talking to my mum: Developing communication between mothers and children in the aftermath of domestic violence</w:t>
            </w:r>
          </w:p>
        </w:tc>
        <w:tc>
          <w:tcPr>
            <w:tcW w:w="1134" w:type="dxa"/>
          </w:tcPr>
          <w:p w14:paraId="5473EA2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7DEB47D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England</w:t>
            </w:r>
          </w:p>
        </w:tc>
        <w:tc>
          <w:tcPr>
            <w:tcW w:w="1134" w:type="dxa"/>
          </w:tcPr>
          <w:p w14:paraId="462FE33D" w14:textId="42D0F1A6" w:rsidR="005B79F7" w:rsidRPr="00A46ADE" w:rsidRDefault="000B678B" w:rsidP="00152C63">
            <w:pPr>
              <w:spacing w:before="120" w:after="120"/>
              <w:rPr>
                <w:rFonts w:ascii="Arial" w:hAnsi="Arial" w:cs="Arial"/>
                <w:sz w:val="16"/>
                <w:szCs w:val="16"/>
              </w:rPr>
            </w:pPr>
            <w:r w:rsidRPr="00A46ADE">
              <w:rPr>
                <w:rFonts w:ascii="Arial" w:hAnsi="Arial" w:cs="Arial"/>
                <w:sz w:val="16"/>
                <w:szCs w:val="16"/>
              </w:rPr>
              <w:t>Evaluation of intervention to strengthen the child/mother relations</w:t>
            </w:r>
            <w:r w:rsidR="002F4F70" w:rsidRPr="00A46ADE">
              <w:rPr>
                <w:rFonts w:ascii="Arial" w:hAnsi="Arial" w:cs="Arial"/>
                <w:sz w:val="16"/>
                <w:szCs w:val="16"/>
              </w:rPr>
              <w:t>hip post domestic violence</w:t>
            </w:r>
          </w:p>
        </w:tc>
        <w:tc>
          <w:tcPr>
            <w:tcW w:w="1417" w:type="dxa"/>
          </w:tcPr>
          <w:p w14:paraId="362D76C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Action research: including interviews with stakeholders</w:t>
            </w:r>
          </w:p>
        </w:tc>
        <w:tc>
          <w:tcPr>
            <w:tcW w:w="1134" w:type="dxa"/>
          </w:tcPr>
          <w:p w14:paraId="09334F9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mothers and children’s workers</w:t>
            </w:r>
          </w:p>
        </w:tc>
        <w:tc>
          <w:tcPr>
            <w:tcW w:w="1276" w:type="dxa"/>
          </w:tcPr>
          <w:p w14:paraId="1080574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4</w:t>
            </w:r>
          </w:p>
        </w:tc>
        <w:tc>
          <w:tcPr>
            <w:tcW w:w="1134" w:type="dxa"/>
          </w:tcPr>
          <w:p w14:paraId="26A00978" w14:textId="434AFFE9"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134" w:type="dxa"/>
          </w:tcPr>
          <w:p w14:paraId="6498048D" w14:textId="623E50C8"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228" w:type="dxa"/>
          </w:tcPr>
          <w:p w14:paraId="36F38BC3" w14:textId="2A2744AE"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r>
      <w:tr w:rsidR="000B678B" w:rsidRPr="00A46ADE" w14:paraId="5E82B4C4" w14:textId="77777777" w:rsidTr="00B767F4">
        <w:trPr>
          <w:cantSplit/>
        </w:trPr>
        <w:tc>
          <w:tcPr>
            <w:tcW w:w="1008" w:type="dxa"/>
          </w:tcPr>
          <w:p w14:paraId="5C3DFC8F" w14:textId="687E250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Katz, E</w:t>
            </w:r>
            <w:r w:rsidR="00123A6F" w:rsidRPr="00A46ADE">
              <w:rPr>
                <w:rFonts w:ascii="Arial" w:hAnsi="Arial" w:cs="Arial"/>
                <w:sz w:val="16"/>
                <w:szCs w:val="16"/>
              </w:rPr>
              <w:t>.</w:t>
            </w:r>
          </w:p>
        </w:tc>
        <w:tc>
          <w:tcPr>
            <w:tcW w:w="660" w:type="dxa"/>
          </w:tcPr>
          <w:p w14:paraId="510EE49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5</w:t>
            </w:r>
          </w:p>
        </w:tc>
        <w:tc>
          <w:tcPr>
            <w:tcW w:w="1417" w:type="dxa"/>
          </w:tcPr>
          <w:p w14:paraId="4363A11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Recovery-promoters: ways in which children and mothers support one another's recoveries from domestic violence</w:t>
            </w:r>
          </w:p>
        </w:tc>
        <w:tc>
          <w:tcPr>
            <w:tcW w:w="1134" w:type="dxa"/>
          </w:tcPr>
          <w:p w14:paraId="60279FF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6B315BF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K</w:t>
            </w:r>
          </w:p>
        </w:tc>
        <w:tc>
          <w:tcPr>
            <w:tcW w:w="1134" w:type="dxa"/>
          </w:tcPr>
          <w:p w14:paraId="5FA1EF4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How children and others support each other</w:t>
            </w:r>
          </w:p>
        </w:tc>
        <w:tc>
          <w:tcPr>
            <w:tcW w:w="1417" w:type="dxa"/>
          </w:tcPr>
          <w:p w14:paraId="6264EA2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interviews</w:t>
            </w:r>
          </w:p>
        </w:tc>
        <w:tc>
          <w:tcPr>
            <w:tcW w:w="1134" w:type="dxa"/>
          </w:tcPr>
          <w:p w14:paraId="5476D971" w14:textId="1E4DBF8E"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w:t>
            </w:r>
            <w:r w:rsidR="00FC134A" w:rsidRPr="00A46ADE">
              <w:rPr>
                <w:rFonts w:ascii="Arial" w:hAnsi="Arial" w:cs="Arial"/>
                <w:sz w:val="16"/>
                <w:szCs w:val="16"/>
              </w:rPr>
              <w:t>and</w:t>
            </w:r>
            <w:r w:rsidRPr="00A46ADE">
              <w:rPr>
                <w:rFonts w:ascii="Arial" w:hAnsi="Arial" w:cs="Arial"/>
                <w:sz w:val="16"/>
                <w:szCs w:val="16"/>
              </w:rPr>
              <w:t xml:space="preserve"> mothers</w:t>
            </w:r>
          </w:p>
        </w:tc>
        <w:tc>
          <w:tcPr>
            <w:tcW w:w="1276" w:type="dxa"/>
          </w:tcPr>
          <w:p w14:paraId="6E809BA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5</w:t>
            </w:r>
          </w:p>
        </w:tc>
        <w:tc>
          <w:tcPr>
            <w:tcW w:w="1134" w:type="dxa"/>
          </w:tcPr>
          <w:p w14:paraId="56DFC96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14 (except for one 21yr old)</w:t>
            </w:r>
          </w:p>
        </w:tc>
        <w:tc>
          <w:tcPr>
            <w:tcW w:w="1134" w:type="dxa"/>
          </w:tcPr>
          <w:p w14:paraId="623D702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6</w:t>
            </w:r>
          </w:p>
        </w:tc>
        <w:tc>
          <w:tcPr>
            <w:tcW w:w="1228" w:type="dxa"/>
          </w:tcPr>
          <w:p w14:paraId="6A050AF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9</w:t>
            </w:r>
          </w:p>
        </w:tc>
      </w:tr>
      <w:tr w:rsidR="000B678B" w:rsidRPr="00A46ADE" w14:paraId="7E4FD644" w14:textId="77777777" w:rsidTr="00B767F4">
        <w:trPr>
          <w:cantSplit/>
        </w:trPr>
        <w:tc>
          <w:tcPr>
            <w:tcW w:w="1008" w:type="dxa"/>
          </w:tcPr>
          <w:p w14:paraId="575DB9E3" w14:textId="4A5F5F53"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Katz, E</w:t>
            </w:r>
            <w:r w:rsidR="00123A6F" w:rsidRPr="00A46ADE">
              <w:rPr>
                <w:rFonts w:ascii="Arial" w:hAnsi="Arial" w:cs="Arial"/>
                <w:sz w:val="16"/>
                <w:szCs w:val="16"/>
              </w:rPr>
              <w:t>.</w:t>
            </w:r>
            <w:r w:rsidR="00152C63" w:rsidRPr="00A46ADE">
              <w:rPr>
                <w:rFonts w:ascii="Arial" w:hAnsi="Arial" w:cs="Arial"/>
                <w:sz w:val="16"/>
                <w:szCs w:val="16"/>
              </w:rPr>
              <w:t>*</w:t>
            </w:r>
          </w:p>
        </w:tc>
        <w:tc>
          <w:tcPr>
            <w:tcW w:w="660" w:type="dxa"/>
          </w:tcPr>
          <w:p w14:paraId="41B12EE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6</w:t>
            </w:r>
          </w:p>
        </w:tc>
        <w:tc>
          <w:tcPr>
            <w:tcW w:w="1417" w:type="dxa"/>
          </w:tcPr>
          <w:p w14:paraId="4560396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Beyond the Physical Incident Model: How Children Living with Domestic Violence are Harmed By and Resist Regimes of Coercive Control</w:t>
            </w:r>
          </w:p>
        </w:tc>
        <w:tc>
          <w:tcPr>
            <w:tcW w:w="1134" w:type="dxa"/>
          </w:tcPr>
          <w:p w14:paraId="178782E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44B4D6B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K</w:t>
            </w:r>
          </w:p>
        </w:tc>
        <w:tc>
          <w:tcPr>
            <w:tcW w:w="1134" w:type="dxa"/>
          </w:tcPr>
          <w:p w14:paraId="689F0B2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experiences of coercive c</w:t>
            </w:r>
            <w:r w:rsidR="00152C63" w:rsidRPr="00A46ADE">
              <w:rPr>
                <w:rFonts w:ascii="Arial" w:hAnsi="Arial" w:cs="Arial"/>
                <w:sz w:val="16"/>
                <w:szCs w:val="16"/>
              </w:rPr>
              <w:t>ontrol within domestic violence</w:t>
            </w:r>
          </w:p>
        </w:tc>
        <w:tc>
          <w:tcPr>
            <w:tcW w:w="1417" w:type="dxa"/>
          </w:tcPr>
          <w:p w14:paraId="387C49C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interviews</w:t>
            </w:r>
          </w:p>
        </w:tc>
        <w:tc>
          <w:tcPr>
            <w:tcW w:w="1134" w:type="dxa"/>
          </w:tcPr>
          <w:p w14:paraId="132783B5" w14:textId="5CC2FAD3"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w:t>
            </w:r>
            <w:r w:rsidR="00FC134A" w:rsidRPr="00A46ADE">
              <w:rPr>
                <w:rFonts w:ascii="Arial" w:hAnsi="Arial" w:cs="Arial"/>
                <w:sz w:val="16"/>
                <w:szCs w:val="16"/>
              </w:rPr>
              <w:t>and</w:t>
            </w:r>
            <w:r w:rsidRPr="00A46ADE">
              <w:rPr>
                <w:rFonts w:ascii="Arial" w:hAnsi="Arial" w:cs="Arial"/>
                <w:sz w:val="16"/>
                <w:szCs w:val="16"/>
              </w:rPr>
              <w:t xml:space="preserve"> mothers</w:t>
            </w:r>
          </w:p>
        </w:tc>
        <w:tc>
          <w:tcPr>
            <w:tcW w:w="1276" w:type="dxa"/>
          </w:tcPr>
          <w:p w14:paraId="6DF4688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5</w:t>
            </w:r>
          </w:p>
        </w:tc>
        <w:tc>
          <w:tcPr>
            <w:tcW w:w="1134" w:type="dxa"/>
          </w:tcPr>
          <w:p w14:paraId="545A0E1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14 (except for one 21yr old)</w:t>
            </w:r>
          </w:p>
        </w:tc>
        <w:tc>
          <w:tcPr>
            <w:tcW w:w="1134" w:type="dxa"/>
          </w:tcPr>
          <w:p w14:paraId="1DDB00C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6</w:t>
            </w:r>
          </w:p>
        </w:tc>
        <w:tc>
          <w:tcPr>
            <w:tcW w:w="1228" w:type="dxa"/>
          </w:tcPr>
          <w:p w14:paraId="75BA11F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9</w:t>
            </w:r>
          </w:p>
        </w:tc>
      </w:tr>
      <w:tr w:rsidR="000B678B" w:rsidRPr="00A46ADE" w14:paraId="66303C81" w14:textId="77777777" w:rsidTr="00B767F4">
        <w:trPr>
          <w:cantSplit/>
        </w:trPr>
        <w:tc>
          <w:tcPr>
            <w:tcW w:w="1008" w:type="dxa"/>
          </w:tcPr>
          <w:p w14:paraId="57DBEF0E" w14:textId="47D8CE91"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McGee, C</w:t>
            </w:r>
            <w:r w:rsidR="00123A6F" w:rsidRPr="00A46ADE">
              <w:rPr>
                <w:rFonts w:ascii="Arial" w:hAnsi="Arial" w:cs="Arial"/>
                <w:sz w:val="16"/>
                <w:szCs w:val="16"/>
              </w:rPr>
              <w:t>.</w:t>
            </w:r>
          </w:p>
        </w:tc>
        <w:tc>
          <w:tcPr>
            <w:tcW w:w="660" w:type="dxa"/>
          </w:tcPr>
          <w:p w14:paraId="2B6ECBC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00</w:t>
            </w:r>
          </w:p>
        </w:tc>
        <w:tc>
          <w:tcPr>
            <w:tcW w:w="1417" w:type="dxa"/>
          </w:tcPr>
          <w:p w14:paraId="548C1CA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hood experiences of domestic violence</w:t>
            </w:r>
          </w:p>
        </w:tc>
        <w:tc>
          <w:tcPr>
            <w:tcW w:w="1134" w:type="dxa"/>
          </w:tcPr>
          <w:p w14:paraId="1E35306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 xml:space="preserve">Book </w:t>
            </w:r>
          </w:p>
        </w:tc>
        <w:tc>
          <w:tcPr>
            <w:tcW w:w="851" w:type="dxa"/>
          </w:tcPr>
          <w:p w14:paraId="798FB10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K</w:t>
            </w:r>
          </w:p>
        </w:tc>
        <w:tc>
          <w:tcPr>
            <w:tcW w:w="1134" w:type="dxa"/>
          </w:tcPr>
          <w:p w14:paraId="1887DEF8" w14:textId="77777777" w:rsidR="00152C63" w:rsidRPr="00A46ADE" w:rsidRDefault="000B678B" w:rsidP="006A3F91">
            <w:pPr>
              <w:spacing w:before="120" w:after="120"/>
              <w:rPr>
                <w:rFonts w:ascii="Arial" w:hAnsi="Arial" w:cs="Arial"/>
                <w:sz w:val="16"/>
                <w:szCs w:val="16"/>
              </w:rPr>
            </w:pPr>
            <w:r w:rsidRPr="00A46ADE">
              <w:rPr>
                <w:rFonts w:ascii="Arial" w:hAnsi="Arial" w:cs="Arial"/>
                <w:sz w:val="16"/>
                <w:szCs w:val="16"/>
              </w:rPr>
              <w:t>Support required for children experiencing domestic violence</w:t>
            </w:r>
          </w:p>
        </w:tc>
        <w:tc>
          <w:tcPr>
            <w:tcW w:w="1417" w:type="dxa"/>
          </w:tcPr>
          <w:p w14:paraId="2F81A03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interviews</w:t>
            </w:r>
          </w:p>
        </w:tc>
        <w:tc>
          <w:tcPr>
            <w:tcW w:w="1134" w:type="dxa"/>
          </w:tcPr>
          <w:p w14:paraId="1AEB5850" w14:textId="63D36BA5"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w:t>
            </w:r>
            <w:r w:rsidR="00FC134A" w:rsidRPr="00A46ADE">
              <w:rPr>
                <w:rFonts w:ascii="Arial" w:hAnsi="Arial" w:cs="Arial"/>
                <w:sz w:val="16"/>
                <w:szCs w:val="16"/>
              </w:rPr>
              <w:t>and</w:t>
            </w:r>
            <w:r w:rsidRPr="00A46ADE">
              <w:rPr>
                <w:rFonts w:ascii="Arial" w:hAnsi="Arial" w:cs="Arial"/>
                <w:sz w:val="16"/>
                <w:szCs w:val="16"/>
              </w:rPr>
              <w:t xml:space="preserve"> mothers</w:t>
            </w:r>
          </w:p>
        </w:tc>
        <w:tc>
          <w:tcPr>
            <w:tcW w:w="1276" w:type="dxa"/>
          </w:tcPr>
          <w:p w14:paraId="51A7A6B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4</w:t>
            </w:r>
          </w:p>
        </w:tc>
        <w:tc>
          <w:tcPr>
            <w:tcW w:w="1134" w:type="dxa"/>
          </w:tcPr>
          <w:p w14:paraId="27B48AE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17</w:t>
            </w:r>
          </w:p>
        </w:tc>
        <w:tc>
          <w:tcPr>
            <w:tcW w:w="1134" w:type="dxa"/>
          </w:tcPr>
          <w:p w14:paraId="5441D5D9" w14:textId="583C6D58"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228" w:type="dxa"/>
          </w:tcPr>
          <w:p w14:paraId="7CB5D16D" w14:textId="08F5A476"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r>
      <w:tr w:rsidR="000B678B" w:rsidRPr="00A46ADE" w14:paraId="2AD34C30" w14:textId="77777777" w:rsidTr="00B767F4">
        <w:trPr>
          <w:cantSplit/>
        </w:trPr>
        <w:tc>
          <w:tcPr>
            <w:tcW w:w="1008" w:type="dxa"/>
          </w:tcPr>
          <w:p w14:paraId="638E0F15" w14:textId="7CBF86CF"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lastRenderedPageBreak/>
              <w:t>Morris, A</w:t>
            </w:r>
            <w:r w:rsidR="00123A6F" w:rsidRPr="00A46ADE">
              <w:rPr>
                <w:rFonts w:ascii="Arial" w:hAnsi="Arial" w:cs="Arial"/>
                <w:sz w:val="16"/>
                <w:szCs w:val="16"/>
              </w:rPr>
              <w:t xml:space="preserve">., </w:t>
            </w:r>
            <w:r w:rsidRPr="00A46ADE">
              <w:rPr>
                <w:rFonts w:ascii="Arial" w:hAnsi="Arial" w:cs="Arial"/>
                <w:sz w:val="16"/>
                <w:szCs w:val="16"/>
              </w:rPr>
              <w:t>Humphreys, C</w:t>
            </w:r>
            <w:r w:rsidR="00123A6F" w:rsidRPr="00A46ADE">
              <w:rPr>
                <w:rFonts w:ascii="Arial" w:hAnsi="Arial" w:cs="Arial"/>
                <w:sz w:val="16"/>
                <w:szCs w:val="16"/>
              </w:rPr>
              <w:t xml:space="preserve">., </w:t>
            </w:r>
            <w:r w:rsidRPr="00A46ADE">
              <w:rPr>
                <w:rFonts w:ascii="Arial" w:hAnsi="Arial" w:cs="Arial"/>
                <w:sz w:val="16"/>
                <w:szCs w:val="16"/>
              </w:rPr>
              <w:t>Hegarty, K.</w:t>
            </w:r>
          </w:p>
        </w:tc>
        <w:tc>
          <w:tcPr>
            <w:tcW w:w="660" w:type="dxa"/>
          </w:tcPr>
          <w:p w14:paraId="5BE579E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5</w:t>
            </w:r>
          </w:p>
        </w:tc>
        <w:tc>
          <w:tcPr>
            <w:tcW w:w="1417" w:type="dxa"/>
          </w:tcPr>
          <w:p w14:paraId="0D81CA7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views of safety and adversity when living with domestic violence</w:t>
            </w:r>
          </w:p>
        </w:tc>
        <w:tc>
          <w:tcPr>
            <w:tcW w:w="1134" w:type="dxa"/>
          </w:tcPr>
          <w:p w14:paraId="4740F84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Book chapter</w:t>
            </w:r>
          </w:p>
        </w:tc>
        <w:tc>
          <w:tcPr>
            <w:tcW w:w="851" w:type="dxa"/>
          </w:tcPr>
          <w:p w14:paraId="22813C0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Australia</w:t>
            </w:r>
          </w:p>
        </w:tc>
        <w:tc>
          <w:tcPr>
            <w:tcW w:w="1134" w:type="dxa"/>
          </w:tcPr>
          <w:p w14:paraId="52E8543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experiences of safety during domestic violence</w:t>
            </w:r>
          </w:p>
        </w:tc>
        <w:tc>
          <w:tcPr>
            <w:tcW w:w="1417" w:type="dxa"/>
          </w:tcPr>
          <w:p w14:paraId="35F2EDD6" w14:textId="7A98D78E"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 xml:space="preserve">Qualitative: interviews </w:t>
            </w:r>
            <w:r w:rsidR="00FC134A" w:rsidRPr="00A46ADE">
              <w:rPr>
                <w:rFonts w:ascii="Arial" w:hAnsi="Arial" w:cs="Arial"/>
                <w:sz w:val="16"/>
                <w:szCs w:val="16"/>
              </w:rPr>
              <w:t>and</w:t>
            </w:r>
            <w:r w:rsidRPr="00A46ADE">
              <w:rPr>
                <w:rFonts w:ascii="Arial" w:hAnsi="Arial" w:cs="Arial"/>
                <w:sz w:val="16"/>
                <w:szCs w:val="16"/>
              </w:rPr>
              <w:t xml:space="preserve"> focus groups</w:t>
            </w:r>
          </w:p>
          <w:p w14:paraId="439B0541" w14:textId="77777777" w:rsidR="00152C63" w:rsidRPr="00A46ADE" w:rsidRDefault="00152C63" w:rsidP="00152C63">
            <w:pPr>
              <w:spacing w:before="120" w:after="120"/>
              <w:rPr>
                <w:rFonts w:ascii="Arial" w:hAnsi="Arial" w:cs="Arial"/>
                <w:sz w:val="16"/>
                <w:szCs w:val="16"/>
              </w:rPr>
            </w:pPr>
          </w:p>
        </w:tc>
        <w:tc>
          <w:tcPr>
            <w:tcW w:w="1134" w:type="dxa"/>
          </w:tcPr>
          <w:p w14:paraId="2D2578A3" w14:textId="7DC18DC1"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w:t>
            </w:r>
            <w:r w:rsidR="00FC134A" w:rsidRPr="00A46ADE">
              <w:rPr>
                <w:rFonts w:ascii="Arial" w:hAnsi="Arial" w:cs="Arial"/>
                <w:sz w:val="16"/>
                <w:szCs w:val="16"/>
              </w:rPr>
              <w:t>and</w:t>
            </w:r>
            <w:r w:rsidRPr="00A46ADE">
              <w:rPr>
                <w:rFonts w:ascii="Arial" w:hAnsi="Arial" w:cs="Arial"/>
                <w:sz w:val="16"/>
                <w:szCs w:val="16"/>
              </w:rPr>
              <w:t xml:space="preserve"> mothers</w:t>
            </w:r>
          </w:p>
        </w:tc>
        <w:tc>
          <w:tcPr>
            <w:tcW w:w="1276" w:type="dxa"/>
          </w:tcPr>
          <w:p w14:paraId="1191DFE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3</w:t>
            </w:r>
          </w:p>
        </w:tc>
        <w:tc>
          <w:tcPr>
            <w:tcW w:w="1134" w:type="dxa"/>
          </w:tcPr>
          <w:p w14:paraId="24468C5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24</w:t>
            </w:r>
          </w:p>
        </w:tc>
        <w:tc>
          <w:tcPr>
            <w:tcW w:w="1134" w:type="dxa"/>
          </w:tcPr>
          <w:p w14:paraId="418291AA" w14:textId="010646CE"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228" w:type="dxa"/>
          </w:tcPr>
          <w:p w14:paraId="491AF91B" w14:textId="1C08852B"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r>
      <w:tr w:rsidR="000B678B" w:rsidRPr="00A46ADE" w14:paraId="7F9D1E31" w14:textId="77777777" w:rsidTr="00B767F4">
        <w:trPr>
          <w:cantSplit/>
        </w:trPr>
        <w:tc>
          <w:tcPr>
            <w:tcW w:w="1008" w:type="dxa"/>
          </w:tcPr>
          <w:p w14:paraId="071E9CF1" w14:textId="7B476F7F"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t>Mudaly, N</w:t>
            </w:r>
            <w:r w:rsidR="00123A6F" w:rsidRPr="00A46ADE">
              <w:rPr>
                <w:rFonts w:ascii="Arial" w:hAnsi="Arial" w:cs="Arial"/>
                <w:sz w:val="16"/>
                <w:szCs w:val="16"/>
              </w:rPr>
              <w:t xml:space="preserve">., </w:t>
            </w:r>
            <w:r w:rsidRPr="00A46ADE">
              <w:rPr>
                <w:rFonts w:ascii="Arial" w:hAnsi="Arial" w:cs="Arial"/>
                <w:sz w:val="16"/>
                <w:szCs w:val="16"/>
              </w:rPr>
              <w:t>Tucci, J</w:t>
            </w:r>
            <w:r w:rsidR="00123A6F" w:rsidRPr="00A46ADE">
              <w:rPr>
                <w:rFonts w:ascii="Arial" w:hAnsi="Arial" w:cs="Arial"/>
                <w:sz w:val="16"/>
                <w:szCs w:val="16"/>
              </w:rPr>
              <w:t>.</w:t>
            </w:r>
          </w:p>
        </w:tc>
        <w:tc>
          <w:tcPr>
            <w:tcW w:w="660" w:type="dxa"/>
          </w:tcPr>
          <w:p w14:paraId="3C77725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02</w:t>
            </w:r>
          </w:p>
        </w:tc>
        <w:tc>
          <w:tcPr>
            <w:tcW w:w="1417" w:type="dxa"/>
          </w:tcPr>
          <w:p w14:paraId="4D6939B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 abuse and family violence: the losses for children</w:t>
            </w:r>
          </w:p>
        </w:tc>
        <w:tc>
          <w:tcPr>
            <w:tcW w:w="1134" w:type="dxa"/>
          </w:tcPr>
          <w:p w14:paraId="58D7BC0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675457B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Australia</w:t>
            </w:r>
          </w:p>
        </w:tc>
        <w:tc>
          <w:tcPr>
            <w:tcW w:w="1134" w:type="dxa"/>
          </w:tcPr>
          <w:p w14:paraId="29B6E4A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losses as a result of  domestic violence</w:t>
            </w:r>
          </w:p>
        </w:tc>
        <w:tc>
          <w:tcPr>
            <w:tcW w:w="1417" w:type="dxa"/>
          </w:tcPr>
          <w:p w14:paraId="686E78D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interviews</w:t>
            </w:r>
          </w:p>
        </w:tc>
        <w:tc>
          <w:tcPr>
            <w:tcW w:w="1134" w:type="dxa"/>
          </w:tcPr>
          <w:p w14:paraId="711F97D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6410FFF9" w14:textId="5255B861"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134" w:type="dxa"/>
          </w:tcPr>
          <w:p w14:paraId="7B38F0C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18</w:t>
            </w:r>
          </w:p>
        </w:tc>
        <w:tc>
          <w:tcPr>
            <w:tcW w:w="1134" w:type="dxa"/>
          </w:tcPr>
          <w:p w14:paraId="527B30FB" w14:textId="3D2D452B"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228" w:type="dxa"/>
          </w:tcPr>
          <w:p w14:paraId="5B12E9B8" w14:textId="3C51DCF7"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r>
      <w:tr w:rsidR="000B678B" w:rsidRPr="00A46ADE" w14:paraId="2504ADD7" w14:textId="77777777" w:rsidTr="00B767F4">
        <w:trPr>
          <w:cantSplit/>
        </w:trPr>
        <w:tc>
          <w:tcPr>
            <w:tcW w:w="1008" w:type="dxa"/>
          </w:tcPr>
          <w:p w14:paraId="499C42A6" w14:textId="7BC07EE6"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t>Mudaly, N</w:t>
            </w:r>
            <w:r w:rsidR="00123A6F" w:rsidRPr="00A46ADE">
              <w:rPr>
                <w:rFonts w:ascii="Arial" w:hAnsi="Arial" w:cs="Arial"/>
                <w:sz w:val="16"/>
                <w:szCs w:val="16"/>
              </w:rPr>
              <w:t xml:space="preserve">., </w:t>
            </w:r>
            <w:r w:rsidRPr="00A46ADE">
              <w:rPr>
                <w:rFonts w:ascii="Arial" w:hAnsi="Arial" w:cs="Arial"/>
                <w:sz w:val="16"/>
                <w:szCs w:val="16"/>
              </w:rPr>
              <w:t>Graham, A</w:t>
            </w:r>
            <w:r w:rsidR="00123A6F" w:rsidRPr="00A46ADE">
              <w:rPr>
                <w:rFonts w:ascii="Arial" w:hAnsi="Arial" w:cs="Arial"/>
                <w:sz w:val="16"/>
                <w:szCs w:val="16"/>
              </w:rPr>
              <w:t xml:space="preserve">., </w:t>
            </w:r>
            <w:r w:rsidRPr="00A46ADE">
              <w:rPr>
                <w:rFonts w:ascii="Arial" w:hAnsi="Arial" w:cs="Arial"/>
                <w:sz w:val="16"/>
                <w:szCs w:val="16"/>
              </w:rPr>
              <w:t>Lewis, N</w:t>
            </w:r>
            <w:r w:rsidR="00123A6F" w:rsidRPr="00A46ADE">
              <w:rPr>
                <w:rFonts w:ascii="Arial" w:hAnsi="Arial" w:cs="Arial"/>
                <w:sz w:val="16"/>
                <w:szCs w:val="16"/>
              </w:rPr>
              <w:t>.</w:t>
            </w:r>
            <w:r w:rsidRPr="00A46ADE">
              <w:rPr>
                <w:rFonts w:ascii="Arial" w:hAnsi="Arial" w:cs="Arial"/>
                <w:sz w:val="16"/>
                <w:szCs w:val="16"/>
              </w:rPr>
              <w:t xml:space="preserve"> </w:t>
            </w:r>
          </w:p>
        </w:tc>
        <w:tc>
          <w:tcPr>
            <w:tcW w:w="660" w:type="dxa"/>
          </w:tcPr>
          <w:p w14:paraId="0AB5B61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4</w:t>
            </w:r>
          </w:p>
        </w:tc>
        <w:tc>
          <w:tcPr>
            <w:tcW w:w="1417" w:type="dxa"/>
          </w:tcPr>
          <w:p w14:paraId="78177DB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It takes me a little longer to get angry now”: Homeless children traumatised by family violence reflect on an animal therapy group</w:t>
            </w:r>
          </w:p>
        </w:tc>
        <w:tc>
          <w:tcPr>
            <w:tcW w:w="1134" w:type="dxa"/>
          </w:tcPr>
          <w:p w14:paraId="3840101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0CB5CDA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Australia</w:t>
            </w:r>
          </w:p>
        </w:tc>
        <w:tc>
          <w:tcPr>
            <w:tcW w:w="1134" w:type="dxa"/>
          </w:tcPr>
          <w:p w14:paraId="35A0035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Evaluation of animal assisted therapeutic group for children who have experienced domestic violence</w:t>
            </w:r>
          </w:p>
        </w:tc>
        <w:tc>
          <w:tcPr>
            <w:tcW w:w="1417" w:type="dxa"/>
          </w:tcPr>
          <w:p w14:paraId="56AE1CB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interviews</w:t>
            </w:r>
          </w:p>
        </w:tc>
        <w:tc>
          <w:tcPr>
            <w:tcW w:w="1134" w:type="dxa"/>
          </w:tcPr>
          <w:p w14:paraId="7090841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7327C6C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1</w:t>
            </w:r>
          </w:p>
        </w:tc>
        <w:tc>
          <w:tcPr>
            <w:tcW w:w="1134" w:type="dxa"/>
          </w:tcPr>
          <w:p w14:paraId="5802E16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7-15</w:t>
            </w:r>
          </w:p>
        </w:tc>
        <w:tc>
          <w:tcPr>
            <w:tcW w:w="1134" w:type="dxa"/>
          </w:tcPr>
          <w:p w14:paraId="018EA73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6</w:t>
            </w:r>
          </w:p>
        </w:tc>
        <w:tc>
          <w:tcPr>
            <w:tcW w:w="1228" w:type="dxa"/>
          </w:tcPr>
          <w:p w14:paraId="58B14DD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w:t>
            </w:r>
          </w:p>
        </w:tc>
      </w:tr>
      <w:tr w:rsidR="000B678B" w:rsidRPr="00A46ADE" w14:paraId="33EA2C2D" w14:textId="77777777" w:rsidTr="00B767F4">
        <w:trPr>
          <w:cantSplit/>
        </w:trPr>
        <w:tc>
          <w:tcPr>
            <w:tcW w:w="1008" w:type="dxa"/>
          </w:tcPr>
          <w:p w14:paraId="3F8DE9E5" w14:textId="1967BF4D"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t>Mullender, A</w:t>
            </w:r>
            <w:r w:rsidR="00123A6F" w:rsidRPr="00A46ADE">
              <w:rPr>
                <w:rFonts w:ascii="Arial" w:hAnsi="Arial" w:cs="Arial"/>
                <w:sz w:val="16"/>
                <w:szCs w:val="16"/>
              </w:rPr>
              <w:t xml:space="preserve">., </w:t>
            </w:r>
            <w:r w:rsidRPr="00A46ADE">
              <w:rPr>
                <w:rFonts w:ascii="Arial" w:hAnsi="Arial" w:cs="Arial"/>
                <w:sz w:val="16"/>
                <w:szCs w:val="16"/>
              </w:rPr>
              <w:t>Debbonaire, T</w:t>
            </w:r>
            <w:r w:rsidR="00123A6F" w:rsidRPr="00A46ADE">
              <w:rPr>
                <w:rFonts w:ascii="Arial" w:hAnsi="Arial" w:cs="Arial"/>
                <w:sz w:val="16"/>
                <w:szCs w:val="16"/>
              </w:rPr>
              <w:t xml:space="preserve">., </w:t>
            </w:r>
            <w:r w:rsidRPr="00A46ADE">
              <w:rPr>
                <w:rFonts w:ascii="Arial" w:hAnsi="Arial" w:cs="Arial"/>
                <w:sz w:val="16"/>
                <w:szCs w:val="16"/>
              </w:rPr>
              <w:t>Hague, G</w:t>
            </w:r>
            <w:r w:rsidR="00123A6F" w:rsidRPr="00A46ADE">
              <w:rPr>
                <w:rFonts w:ascii="Arial" w:hAnsi="Arial" w:cs="Arial"/>
                <w:sz w:val="16"/>
                <w:szCs w:val="16"/>
              </w:rPr>
              <w:t xml:space="preserve">., </w:t>
            </w:r>
            <w:r w:rsidRPr="00A46ADE">
              <w:rPr>
                <w:rFonts w:ascii="Arial" w:hAnsi="Arial" w:cs="Arial"/>
                <w:sz w:val="16"/>
                <w:szCs w:val="16"/>
              </w:rPr>
              <w:t>Kelly, L</w:t>
            </w:r>
            <w:r w:rsidR="00123A6F" w:rsidRPr="00A46ADE">
              <w:rPr>
                <w:rFonts w:ascii="Arial" w:hAnsi="Arial" w:cs="Arial"/>
                <w:sz w:val="16"/>
                <w:szCs w:val="16"/>
              </w:rPr>
              <w:t xml:space="preserve">., </w:t>
            </w:r>
            <w:r w:rsidRPr="00A46ADE">
              <w:rPr>
                <w:rFonts w:ascii="Arial" w:hAnsi="Arial" w:cs="Arial"/>
                <w:sz w:val="16"/>
                <w:szCs w:val="16"/>
              </w:rPr>
              <w:t>Malos, E</w:t>
            </w:r>
            <w:r w:rsidR="00123A6F" w:rsidRPr="00A46ADE">
              <w:rPr>
                <w:rFonts w:ascii="Arial" w:hAnsi="Arial" w:cs="Arial"/>
                <w:sz w:val="16"/>
                <w:szCs w:val="16"/>
              </w:rPr>
              <w:t>.</w:t>
            </w:r>
          </w:p>
        </w:tc>
        <w:tc>
          <w:tcPr>
            <w:tcW w:w="660" w:type="dxa"/>
          </w:tcPr>
          <w:p w14:paraId="4252D96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998</w:t>
            </w:r>
          </w:p>
        </w:tc>
        <w:tc>
          <w:tcPr>
            <w:tcW w:w="1417" w:type="dxa"/>
          </w:tcPr>
          <w:p w14:paraId="7F6AE46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Working with children in women's refuges</w:t>
            </w:r>
          </w:p>
        </w:tc>
        <w:tc>
          <w:tcPr>
            <w:tcW w:w="1134" w:type="dxa"/>
          </w:tcPr>
          <w:p w14:paraId="42C97F7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472CB54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K</w:t>
            </w:r>
          </w:p>
        </w:tc>
        <w:tc>
          <w:tcPr>
            <w:tcW w:w="1134" w:type="dxa"/>
          </w:tcPr>
          <w:p w14:paraId="1932461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 xml:space="preserve">Children’s needs and support they are provided with in refuges </w:t>
            </w:r>
          </w:p>
        </w:tc>
        <w:tc>
          <w:tcPr>
            <w:tcW w:w="1417" w:type="dxa"/>
          </w:tcPr>
          <w:p w14:paraId="72E71751" w14:textId="2E873B89" w:rsidR="007D79D1" w:rsidRPr="00A46ADE" w:rsidRDefault="000B678B" w:rsidP="00B767F4">
            <w:pPr>
              <w:spacing w:before="120" w:after="120"/>
              <w:rPr>
                <w:rFonts w:ascii="Arial" w:hAnsi="Arial" w:cs="Arial"/>
                <w:sz w:val="16"/>
                <w:szCs w:val="16"/>
              </w:rPr>
            </w:pPr>
            <w:r w:rsidRPr="00A46ADE">
              <w:rPr>
                <w:rFonts w:ascii="Arial" w:hAnsi="Arial" w:cs="Arial"/>
                <w:sz w:val="16"/>
                <w:szCs w:val="16"/>
              </w:rPr>
              <w:t xml:space="preserve">Mixed methods: survey with refuges, archival research </w:t>
            </w:r>
            <w:r w:rsidR="00FC134A" w:rsidRPr="00A46ADE">
              <w:rPr>
                <w:rFonts w:ascii="Arial" w:hAnsi="Arial" w:cs="Arial"/>
                <w:sz w:val="16"/>
                <w:szCs w:val="16"/>
              </w:rPr>
              <w:t>and</w:t>
            </w:r>
            <w:r w:rsidRPr="00A46ADE">
              <w:rPr>
                <w:rFonts w:ascii="Arial" w:hAnsi="Arial" w:cs="Arial"/>
                <w:sz w:val="16"/>
                <w:szCs w:val="16"/>
              </w:rPr>
              <w:t xml:space="preserve"> qualitative group and individual interv</w:t>
            </w:r>
            <w:r w:rsidR="005B79F7" w:rsidRPr="00A46ADE">
              <w:rPr>
                <w:rFonts w:ascii="Arial" w:hAnsi="Arial" w:cs="Arial"/>
                <w:sz w:val="16"/>
                <w:szCs w:val="16"/>
              </w:rPr>
              <w:t>iews within a sample of refuges</w:t>
            </w:r>
          </w:p>
        </w:tc>
        <w:tc>
          <w:tcPr>
            <w:tcW w:w="1134" w:type="dxa"/>
          </w:tcPr>
          <w:p w14:paraId="26767E08" w14:textId="594B6B32"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mothers </w:t>
            </w:r>
            <w:r w:rsidR="00FC134A" w:rsidRPr="00A46ADE">
              <w:rPr>
                <w:rFonts w:ascii="Arial" w:hAnsi="Arial" w:cs="Arial"/>
                <w:sz w:val="16"/>
                <w:szCs w:val="16"/>
              </w:rPr>
              <w:t>and</w:t>
            </w:r>
            <w:r w:rsidRPr="00A46ADE">
              <w:rPr>
                <w:rFonts w:ascii="Arial" w:hAnsi="Arial" w:cs="Arial"/>
                <w:sz w:val="16"/>
                <w:szCs w:val="16"/>
              </w:rPr>
              <w:t xml:space="preserve"> professionals</w:t>
            </w:r>
          </w:p>
        </w:tc>
        <w:tc>
          <w:tcPr>
            <w:tcW w:w="1276" w:type="dxa"/>
          </w:tcPr>
          <w:p w14:paraId="2ACDB945" w14:textId="50A07027"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134" w:type="dxa"/>
          </w:tcPr>
          <w:p w14:paraId="31496708" w14:textId="09980522"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134" w:type="dxa"/>
          </w:tcPr>
          <w:p w14:paraId="68026503" w14:textId="13B863DB"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228" w:type="dxa"/>
          </w:tcPr>
          <w:p w14:paraId="3EEA0C64" w14:textId="35F019EB"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r>
      <w:tr w:rsidR="000B678B" w:rsidRPr="00A46ADE" w14:paraId="7A39F1EB" w14:textId="77777777" w:rsidTr="00B767F4">
        <w:trPr>
          <w:cantSplit/>
        </w:trPr>
        <w:tc>
          <w:tcPr>
            <w:tcW w:w="1008" w:type="dxa"/>
          </w:tcPr>
          <w:p w14:paraId="39AD77A4" w14:textId="211AE957"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lastRenderedPageBreak/>
              <w:t>Mullender, A</w:t>
            </w:r>
            <w:r w:rsidR="00123A6F" w:rsidRPr="00A46ADE">
              <w:rPr>
                <w:rFonts w:ascii="Arial" w:hAnsi="Arial" w:cs="Arial"/>
                <w:sz w:val="16"/>
                <w:szCs w:val="16"/>
              </w:rPr>
              <w:t xml:space="preserve">., </w:t>
            </w:r>
            <w:r w:rsidRPr="00A46ADE">
              <w:rPr>
                <w:rFonts w:ascii="Arial" w:hAnsi="Arial" w:cs="Arial"/>
                <w:sz w:val="16"/>
                <w:szCs w:val="16"/>
              </w:rPr>
              <w:t>Hague, A</w:t>
            </w:r>
            <w:r w:rsidR="00123A6F" w:rsidRPr="00A46ADE">
              <w:rPr>
                <w:rFonts w:ascii="Arial" w:hAnsi="Arial" w:cs="Arial"/>
                <w:sz w:val="16"/>
                <w:szCs w:val="16"/>
              </w:rPr>
              <w:t xml:space="preserve">., </w:t>
            </w:r>
            <w:r w:rsidRPr="00A46ADE">
              <w:rPr>
                <w:rFonts w:ascii="Arial" w:hAnsi="Arial" w:cs="Arial"/>
                <w:sz w:val="16"/>
                <w:szCs w:val="16"/>
              </w:rPr>
              <w:t>Imam, U</w:t>
            </w:r>
            <w:r w:rsidR="00123A6F" w:rsidRPr="00A46ADE">
              <w:rPr>
                <w:rFonts w:ascii="Arial" w:hAnsi="Arial" w:cs="Arial"/>
                <w:sz w:val="16"/>
                <w:szCs w:val="16"/>
              </w:rPr>
              <w:t xml:space="preserve">., </w:t>
            </w:r>
            <w:r w:rsidRPr="00A46ADE">
              <w:rPr>
                <w:rFonts w:ascii="Arial" w:hAnsi="Arial" w:cs="Arial"/>
                <w:sz w:val="16"/>
                <w:szCs w:val="16"/>
              </w:rPr>
              <w:t>Kelly, L</w:t>
            </w:r>
            <w:r w:rsidR="00123A6F" w:rsidRPr="00A46ADE">
              <w:rPr>
                <w:rFonts w:ascii="Arial" w:hAnsi="Arial" w:cs="Arial"/>
                <w:sz w:val="16"/>
                <w:szCs w:val="16"/>
              </w:rPr>
              <w:t xml:space="preserve">., </w:t>
            </w:r>
            <w:r w:rsidRPr="00A46ADE">
              <w:rPr>
                <w:rFonts w:ascii="Arial" w:hAnsi="Arial" w:cs="Arial"/>
                <w:sz w:val="16"/>
                <w:szCs w:val="16"/>
              </w:rPr>
              <w:t>Malos, E</w:t>
            </w:r>
            <w:r w:rsidR="00123A6F" w:rsidRPr="00A46ADE">
              <w:rPr>
                <w:rFonts w:ascii="Arial" w:hAnsi="Arial" w:cs="Arial"/>
                <w:sz w:val="16"/>
                <w:szCs w:val="16"/>
              </w:rPr>
              <w:t xml:space="preserve">., </w:t>
            </w:r>
            <w:r w:rsidRPr="00A46ADE">
              <w:rPr>
                <w:rFonts w:ascii="Arial" w:hAnsi="Arial" w:cs="Arial"/>
                <w:sz w:val="16"/>
                <w:szCs w:val="16"/>
              </w:rPr>
              <w:t>Regan, L</w:t>
            </w:r>
            <w:r w:rsidR="00123A6F" w:rsidRPr="00A46ADE">
              <w:rPr>
                <w:rFonts w:ascii="Arial" w:hAnsi="Arial" w:cs="Arial"/>
                <w:sz w:val="16"/>
                <w:szCs w:val="16"/>
              </w:rPr>
              <w:t>.</w:t>
            </w:r>
            <w:r w:rsidR="00152C63" w:rsidRPr="00A46ADE">
              <w:rPr>
                <w:rFonts w:ascii="Arial" w:hAnsi="Arial" w:cs="Arial"/>
                <w:sz w:val="16"/>
                <w:szCs w:val="16"/>
              </w:rPr>
              <w:t>*</w:t>
            </w:r>
          </w:p>
        </w:tc>
        <w:tc>
          <w:tcPr>
            <w:tcW w:w="660" w:type="dxa"/>
          </w:tcPr>
          <w:p w14:paraId="4ED3986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02</w:t>
            </w:r>
          </w:p>
        </w:tc>
        <w:tc>
          <w:tcPr>
            <w:tcW w:w="1417" w:type="dxa"/>
          </w:tcPr>
          <w:p w14:paraId="2689BE3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perspectives on domestic violence</w:t>
            </w:r>
          </w:p>
        </w:tc>
        <w:tc>
          <w:tcPr>
            <w:tcW w:w="1134" w:type="dxa"/>
          </w:tcPr>
          <w:p w14:paraId="0D53434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Book</w:t>
            </w:r>
          </w:p>
        </w:tc>
        <w:tc>
          <w:tcPr>
            <w:tcW w:w="851" w:type="dxa"/>
          </w:tcPr>
          <w:p w14:paraId="4E49124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K</w:t>
            </w:r>
          </w:p>
        </w:tc>
        <w:tc>
          <w:tcPr>
            <w:tcW w:w="1134" w:type="dxa"/>
          </w:tcPr>
          <w:p w14:paraId="644FD21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understanding of, and coping with, domestic violence</w:t>
            </w:r>
          </w:p>
        </w:tc>
        <w:tc>
          <w:tcPr>
            <w:tcW w:w="1417" w:type="dxa"/>
          </w:tcPr>
          <w:p w14:paraId="653B8615" w14:textId="77777777" w:rsidR="00152C63" w:rsidRPr="00A46ADE" w:rsidRDefault="000B678B" w:rsidP="006A3F91">
            <w:pPr>
              <w:spacing w:before="120" w:after="120"/>
              <w:rPr>
                <w:rFonts w:ascii="Arial" w:hAnsi="Arial" w:cs="Arial"/>
                <w:sz w:val="16"/>
                <w:szCs w:val="16"/>
              </w:rPr>
            </w:pPr>
            <w:r w:rsidRPr="00A46ADE">
              <w:rPr>
                <w:rFonts w:ascii="Arial" w:hAnsi="Arial" w:cs="Arial"/>
                <w:sz w:val="16"/>
                <w:szCs w:val="16"/>
              </w:rPr>
              <w:t>Mixed methods: survey with children and interviews with chil</w:t>
            </w:r>
            <w:r w:rsidR="00152C63" w:rsidRPr="00A46ADE">
              <w:rPr>
                <w:rFonts w:ascii="Arial" w:hAnsi="Arial" w:cs="Arial"/>
                <w:sz w:val="16"/>
                <w:szCs w:val="16"/>
              </w:rPr>
              <w:t>dren, mothers and professionals</w:t>
            </w:r>
          </w:p>
        </w:tc>
        <w:tc>
          <w:tcPr>
            <w:tcW w:w="1134" w:type="dxa"/>
          </w:tcPr>
          <w:p w14:paraId="3793C9A4" w14:textId="5EFD9CD4"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Children, mothers and</w:t>
            </w:r>
            <w:r w:rsidR="000B678B" w:rsidRPr="00A46ADE">
              <w:rPr>
                <w:rFonts w:ascii="Arial" w:hAnsi="Arial" w:cs="Arial"/>
                <w:sz w:val="16"/>
                <w:szCs w:val="16"/>
              </w:rPr>
              <w:t xml:space="preserve"> professionals</w:t>
            </w:r>
          </w:p>
        </w:tc>
        <w:tc>
          <w:tcPr>
            <w:tcW w:w="1276" w:type="dxa"/>
          </w:tcPr>
          <w:p w14:paraId="3BAB75A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4 in depth interviews</w:t>
            </w:r>
          </w:p>
        </w:tc>
        <w:tc>
          <w:tcPr>
            <w:tcW w:w="1134" w:type="dxa"/>
          </w:tcPr>
          <w:p w14:paraId="3BCCDEF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15</w:t>
            </w:r>
          </w:p>
        </w:tc>
        <w:tc>
          <w:tcPr>
            <w:tcW w:w="1134" w:type="dxa"/>
          </w:tcPr>
          <w:p w14:paraId="3D932B2F" w14:textId="1571F624"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228" w:type="dxa"/>
          </w:tcPr>
          <w:p w14:paraId="51EC8868" w14:textId="269E91C1"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r>
      <w:tr w:rsidR="000B678B" w:rsidRPr="00A46ADE" w14:paraId="4E901029" w14:textId="77777777" w:rsidTr="00B767F4">
        <w:trPr>
          <w:cantSplit/>
        </w:trPr>
        <w:tc>
          <w:tcPr>
            <w:tcW w:w="1008" w:type="dxa"/>
          </w:tcPr>
          <w:p w14:paraId="1C02B30B" w14:textId="121AD4ED"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t>Overlien, C</w:t>
            </w:r>
            <w:r w:rsidR="00123A6F" w:rsidRPr="00A46ADE">
              <w:rPr>
                <w:rFonts w:ascii="Arial" w:hAnsi="Arial" w:cs="Arial"/>
                <w:sz w:val="16"/>
                <w:szCs w:val="16"/>
              </w:rPr>
              <w:t xml:space="preserve">., </w:t>
            </w:r>
            <w:r w:rsidR="00344EB8" w:rsidRPr="00A46ADE">
              <w:rPr>
                <w:rFonts w:ascii="Arial" w:hAnsi="Arial" w:cs="Arial"/>
                <w:sz w:val="16"/>
                <w:szCs w:val="16"/>
              </w:rPr>
              <w:t>Hyden, M</w:t>
            </w:r>
            <w:r w:rsidR="00123A6F" w:rsidRPr="00A46ADE">
              <w:rPr>
                <w:rFonts w:ascii="Arial" w:hAnsi="Arial" w:cs="Arial"/>
                <w:sz w:val="16"/>
                <w:szCs w:val="16"/>
              </w:rPr>
              <w:t>.</w:t>
            </w:r>
          </w:p>
        </w:tc>
        <w:tc>
          <w:tcPr>
            <w:tcW w:w="660" w:type="dxa"/>
          </w:tcPr>
          <w:p w14:paraId="2E9B6B6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09</w:t>
            </w:r>
          </w:p>
        </w:tc>
        <w:tc>
          <w:tcPr>
            <w:tcW w:w="1417" w:type="dxa"/>
          </w:tcPr>
          <w:p w14:paraId="1B7480C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actions when experiencing domestic violence</w:t>
            </w:r>
          </w:p>
        </w:tc>
        <w:tc>
          <w:tcPr>
            <w:tcW w:w="1134" w:type="dxa"/>
          </w:tcPr>
          <w:p w14:paraId="5F7C04E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33D5639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Norway</w:t>
            </w:r>
          </w:p>
        </w:tc>
        <w:tc>
          <w:tcPr>
            <w:tcW w:w="1134" w:type="dxa"/>
          </w:tcPr>
          <w:p w14:paraId="1C59945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actions during episodes of violence</w:t>
            </w:r>
          </w:p>
        </w:tc>
        <w:tc>
          <w:tcPr>
            <w:tcW w:w="1417" w:type="dxa"/>
          </w:tcPr>
          <w:p w14:paraId="339D495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Narrative interviews</w:t>
            </w:r>
          </w:p>
        </w:tc>
        <w:tc>
          <w:tcPr>
            <w:tcW w:w="1134" w:type="dxa"/>
          </w:tcPr>
          <w:p w14:paraId="34145A9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0BE50D1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5 (children in overall study) this article reports on 7</w:t>
            </w:r>
          </w:p>
        </w:tc>
        <w:tc>
          <w:tcPr>
            <w:tcW w:w="1134" w:type="dxa"/>
          </w:tcPr>
          <w:p w14:paraId="6D34970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20</w:t>
            </w:r>
          </w:p>
        </w:tc>
        <w:tc>
          <w:tcPr>
            <w:tcW w:w="1134" w:type="dxa"/>
          </w:tcPr>
          <w:p w14:paraId="1591E52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4</w:t>
            </w:r>
          </w:p>
        </w:tc>
        <w:tc>
          <w:tcPr>
            <w:tcW w:w="1228" w:type="dxa"/>
          </w:tcPr>
          <w:p w14:paraId="19117A5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3</w:t>
            </w:r>
          </w:p>
        </w:tc>
      </w:tr>
      <w:tr w:rsidR="000B678B" w:rsidRPr="00A46ADE" w14:paraId="31597C31" w14:textId="77777777" w:rsidTr="00B767F4">
        <w:trPr>
          <w:cantSplit/>
        </w:trPr>
        <w:tc>
          <w:tcPr>
            <w:tcW w:w="1008" w:type="dxa"/>
          </w:tcPr>
          <w:p w14:paraId="07C8CE96" w14:textId="2A674ADC"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Overlien, C</w:t>
            </w:r>
            <w:r w:rsidR="00123A6F" w:rsidRPr="00A46ADE">
              <w:rPr>
                <w:rFonts w:ascii="Arial" w:hAnsi="Arial" w:cs="Arial"/>
                <w:sz w:val="16"/>
                <w:szCs w:val="16"/>
              </w:rPr>
              <w:t>.</w:t>
            </w:r>
            <w:r w:rsidR="00152C63" w:rsidRPr="00A46ADE">
              <w:rPr>
                <w:rFonts w:ascii="Arial" w:hAnsi="Arial" w:cs="Arial"/>
                <w:sz w:val="16"/>
                <w:szCs w:val="16"/>
              </w:rPr>
              <w:t>*</w:t>
            </w:r>
          </w:p>
        </w:tc>
        <w:tc>
          <w:tcPr>
            <w:tcW w:w="660" w:type="dxa"/>
          </w:tcPr>
          <w:p w14:paraId="3DAA143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3</w:t>
            </w:r>
          </w:p>
        </w:tc>
        <w:tc>
          <w:tcPr>
            <w:tcW w:w="1417" w:type="dxa"/>
          </w:tcPr>
          <w:p w14:paraId="654FD96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The children of patriarchal terrorism</w:t>
            </w:r>
          </w:p>
          <w:p w14:paraId="40D6D6B4" w14:textId="77777777" w:rsidR="005B79F7" w:rsidRPr="00A46ADE" w:rsidRDefault="005B79F7" w:rsidP="00152C63">
            <w:pPr>
              <w:spacing w:before="120" w:after="120"/>
              <w:rPr>
                <w:rFonts w:ascii="Arial" w:hAnsi="Arial" w:cs="Arial"/>
                <w:sz w:val="16"/>
                <w:szCs w:val="16"/>
              </w:rPr>
            </w:pPr>
          </w:p>
        </w:tc>
        <w:tc>
          <w:tcPr>
            <w:tcW w:w="1134" w:type="dxa"/>
          </w:tcPr>
          <w:p w14:paraId="0CF784D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0EB10B7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Norway</w:t>
            </w:r>
          </w:p>
        </w:tc>
        <w:tc>
          <w:tcPr>
            <w:tcW w:w="1134" w:type="dxa"/>
          </w:tcPr>
          <w:p w14:paraId="3910E33D" w14:textId="77777777" w:rsidR="000B678B" w:rsidRPr="00A46ADE" w:rsidRDefault="00152C63" w:rsidP="00152C63">
            <w:pPr>
              <w:spacing w:before="120" w:after="120"/>
              <w:rPr>
                <w:rFonts w:ascii="Arial" w:hAnsi="Arial" w:cs="Arial"/>
                <w:sz w:val="16"/>
                <w:szCs w:val="16"/>
              </w:rPr>
            </w:pPr>
            <w:r w:rsidRPr="00A46ADE">
              <w:rPr>
                <w:rFonts w:ascii="Arial" w:hAnsi="Arial" w:cs="Arial"/>
                <w:sz w:val="16"/>
                <w:szCs w:val="16"/>
              </w:rPr>
              <w:t>Nature and impact of violence</w:t>
            </w:r>
          </w:p>
        </w:tc>
        <w:tc>
          <w:tcPr>
            <w:tcW w:w="1417" w:type="dxa"/>
          </w:tcPr>
          <w:p w14:paraId="57EA784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Narrative interviews</w:t>
            </w:r>
          </w:p>
        </w:tc>
        <w:tc>
          <w:tcPr>
            <w:tcW w:w="1134" w:type="dxa"/>
          </w:tcPr>
          <w:p w14:paraId="5915CCF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34659D1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5 (children in  study) this article reports on 10</w:t>
            </w:r>
          </w:p>
        </w:tc>
        <w:tc>
          <w:tcPr>
            <w:tcW w:w="1134" w:type="dxa"/>
          </w:tcPr>
          <w:p w14:paraId="39474D8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20</w:t>
            </w:r>
          </w:p>
        </w:tc>
        <w:tc>
          <w:tcPr>
            <w:tcW w:w="1134" w:type="dxa"/>
          </w:tcPr>
          <w:p w14:paraId="7F75D7E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w:t>
            </w:r>
          </w:p>
        </w:tc>
        <w:tc>
          <w:tcPr>
            <w:tcW w:w="1228" w:type="dxa"/>
          </w:tcPr>
          <w:p w14:paraId="66E9C5E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w:t>
            </w:r>
          </w:p>
        </w:tc>
      </w:tr>
      <w:tr w:rsidR="000B678B" w:rsidRPr="00A46ADE" w14:paraId="2C944808" w14:textId="77777777" w:rsidTr="00B767F4">
        <w:trPr>
          <w:cantSplit/>
        </w:trPr>
        <w:tc>
          <w:tcPr>
            <w:tcW w:w="1008" w:type="dxa"/>
          </w:tcPr>
          <w:p w14:paraId="50FE3EC3" w14:textId="57AFADB1"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Overlien, C</w:t>
            </w:r>
            <w:r w:rsidR="00123A6F" w:rsidRPr="00A46ADE">
              <w:rPr>
                <w:rFonts w:ascii="Arial" w:hAnsi="Arial" w:cs="Arial"/>
                <w:sz w:val="16"/>
                <w:szCs w:val="16"/>
              </w:rPr>
              <w:t>.</w:t>
            </w:r>
            <w:r w:rsidR="00152C63" w:rsidRPr="00A46ADE">
              <w:rPr>
                <w:rFonts w:ascii="Arial" w:hAnsi="Arial" w:cs="Arial"/>
                <w:sz w:val="16"/>
                <w:szCs w:val="16"/>
              </w:rPr>
              <w:t>*</w:t>
            </w:r>
          </w:p>
        </w:tc>
        <w:tc>
          <w:tcPr>
            <w:tcW w:w="660" w:type="dxa"/>
          </w:tcPr>
          <w:p w14:paraId="44BAAC4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4</w:t>
            </w:r>
          </w:p>
        </w:tc>
        <w:tc>
          <w:tcPr>
            <w:tcW w:w="1417" w:type="dxa"/>
          </w:tcPr>
          <w:p w14:paraId="48713B0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He didn’t mean to hit mom, I think’: Positioning, agency and point in adolescents’ narratives about domestic violence</w:t>
            </w:r>
          </w:p>
        </w:tc>
        <w:tc>
          <w:tcPr>
            <w:tcW w:w="1134" w:type="dxa"/>
          </w:tcPr>
          <w:p w14:paraId="3AF142D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549E3C1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Norway</w:t>
            </w:r>
          </w:p>
        </w:tc>
        <w:tc>
          <w:tcPr>
            <w:tcW w:w="1134" w:type="dxa"/>
          </w:tcPr>
          <w:p w14:paraId="5575616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Strategies used during episod</w:t>
            </w:r>
            <w:r w:rsidR="00152C63" w:rsidRPr="00A46ADE">
              <w:rPr>
                <w:rFonts w:ascii="Arial" w:hAnsi="Arial" w:cs="Arial"/>
                <w:sz w:val="16"/>
                <w:szCs w:val="16"/>
              </w:rPr>
              <w:t>es of violence</w:t>
            </w:r>
          </w:p>
        </w:tc>
        <w:tc>
          <w:tcPr>
            <w:tcW w:w="1417" w:type="dxa"/>
          </w:tcPr>
          <w:p w14:paraId="13278F9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Narrative interviews</w:t>
            </w:r>
          </w:p>
        </w:tc>
        <w:tc>
          <w:tcPr>
            <w:tcW w:w="1134" w:type="dxa"/>
          </w:tcPr>
          <w:p w14:paraId="6FBBF9B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19675F8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5 (children in study) this article reports on 4</w:t>
            </w:r>
          </w:p>
        </w:tc>
        <w:tc>
          <w:tcPr>
            <w:tcW w:w="1134" w:type="dxa"/>
          </w:tcPr>
          <w:p w14:paraId="2DC8C90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20</w:t>
            </w:r>
          </w:p>
        </w:tc>
        <w:tc>
          <w:tcPr>
            <w:tcW w:w="1134" w:type="dxa"/>
          </w:tcPr>
          <w:p w14:paraId="0AD535F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w:t>
            </w:r>
          </w:p>
        </w:tc>
        <w:tc>
          <w:tcPr>
            <w:tcW w:w="1228" w:type="dxa"/>
          </w:tcPr>
          <w:p w14:paraId="3082FF9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3</w:t>
            </w:r>
          </w:p>
        </w:tc>
      </w:tr>
      <w:tr w:rsidR="000B678B" w:rsidRPr="00A46ADE" w14:paraId="7D8CCCA8" w14:textId="77777777" w:rsidTr="00B767F4">
        <w:trPr>
          <w:cantSplit/>
        </w:trPr>
        <w:tc>
          <w:tcPr>
            <w:tcW w:w="1008" w:type="dxa"/>
          </w:tcPr>
          <w:p w14:paraId="4F9C1E44" w14:textId="09A73BFE"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Peled, E</w:t>
            </w:r>
            <w:r w:rsidR="00123A6F" w:rsidRPr="00A46ADE">
              <w:rPr>
                <w:rFonts w:ascii="Arial" w:hAnsi="Arial" w:cs="Arial"/>
                <w:sz w:val="16"/>
                <w:szCs w:val="16"/>
              </w:rPr>
              <w:t>.</w:t>
            </w:r>
          </w:p>
        </w:tc>
        <w:tc>
          <w:tcPr>
            <w:tcW w:w="660" w:type="dxa"/>
          </w:tcPr>
          <w:p w14:paraId="3341FBD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998</w:t>
            </w:r>
          </w:p>
        </w:tc>
        <w:tc>
          <w:tcPr>
            <w:tcW w:w="1417" w:type="dxa"/>
          </w:tcPr>
          <w:p w14:paraId="73F020FA" w14:textId="77777777" w:rsidR="006A3F91" w:rsidRPr="00A46ADE" w:rsidRDefault="000B678B" w:rsidP="00152C63">
            <w:pPr>
              <w:spacing w:before="120" w:after="120"/>
              <w:rPr>
                <w:rFonts w:ascii="Arial" w:hAnsi="Arial" w:cs="Arial"/>
                <w:sz w:val="16"/>
                <w:szCs w:val="16"/>
              </w:rPr>
            </w:pPr>
            <w:r w:rsidRPr="00A46ADE">
              <w:rPr>
                <w:rFonts w:ascii="Arial" w:hAnsi="Arial" w:cs="Arial"/>
                <w:sz w:val="16"/>
                <w:szCs w:val="16"/>
              </w:rPr>
              <w:t>The experience of living with violence for preadoles</w:t>
            </w:r>
            <w:r w:rsidR="005B79F7" w:rsidRPr="00A46ADE">
              <w:rPr>
                <w:rFonts w:ascii="Arial" w:hAnsi="Arial" w:cs="Arial"/>
                <w:sz w:val="16"/>
                <w:szCs w:val="16"/>
              </w:rPr>
              <w:t>cent children of battered women</w:t>
            </w:r>
          </w:p>
          <w:p w14:paraId="7D6E7E7F" w14:textId="18FEB309" w:rsidR="007D79D1" w:rsidRPr="00A46ADE" w:rsidRDefault="007D79D1" w:rsidP="00152C63">
            <w:pPr>
              <w:spacing w:before="120" w:after="120"/>
              <w:rPr>
                <w:rFonts w:ascii="Arial" w:hAnsi="Arial" w:cs="Arial"/>
                <w:sz w:val="16"/>
                <w:szCs w:val="16"/>
              </w:rPr>
            </w:pPr>
          </w:p>
        </w:tc>
        <w:tc>
          <w:tcPr>
            <w:tcW w:w="1134" w:type="dxa"/>
          </w:tcPr>
          <w:p w14:paraId="12F7D4F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48B0A5F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SA</w:t>
            </w:r>
          </w:p>
        </w:tc>
        <w:tc>
          <w:tcPr>
            <w:tcW w:w="1134" w:type="dxa"/>
          </w:tcPr>
          <w:p w14:paraId="3BDC106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Experiences of domestic violence</w:t>
            </w:r>
          </w:p>
        </w:tc>
        <w:tc>
          <w:tcPr>
            <w:tcW w:w="1417" w:type="dxa"/>
          </w:tcPr>
          <w:p w14:paraId="046F370A" w14:textId="52DA2665"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Phenomenological: multiple in-depth interviews with children and</w:t>
            </w:r>
            <w:r w:rsidR="000B678B" w:rsidRPr="00A46ADE">
              <w:rPr>
                <w:rFonts w:ascii="Arial" w:hAnsi="Arial" w:cs="Arial"/>
                <w:sz w:val="16"/>
                <w:szCs w:val="16"/>
              </w:rPr>
              <w:t xml:space="preserve"> single interviews with mothers</w:t>
            </w:r>
          </w:p>
        </w:tc>
        <w:tc>
          <w:tcPr>
            <w:tcW w:w="1134" w:type="dxa"/>
          </w:tcPr>
          <w:p w14:paraId="399F1D66" w14:textId="217FD911"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w:t>
            </w:r>
            <w:r w:rsidR="00FC134A" w:rsidRPr="00A46ADE">
              <w:rPr>
                <w:rFonts w:ascii="Arial" w:hAnsi="Arial" w:cs="Arial"/>
                <w:sz w:val="16"/>
                <w:szCs w:val="16"/>
              </w:rPr>
              <w:t>and</w:t>
            </w:r>
            <w:r w:rsidRPr="00A46ADE">
              <w:rPr>
                <w:rFonts w:ascii="Arial" w:hAnsi="Arial" w:cs="Arial"/>
                <w:sz w:val="16"/>
                <w:szCs w:val="16"/>
              </w:rPr>
              <w:t xml:space="preserve"> mothers</w:t>
            </w:r>
          </w:p>
        </w:tc>
        <w:tc>
          <w:tcPr>
            <w:tcW w:w="1276" w:type="dxa"/>
          </w:tcPr>
          <w:p w14:paraId="2837B6A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4</w:t>
            </w:r>
          </w:p>
        </w:tc>
        <w:tc>
          <w:tcPr>
            <w:tcW w:w="1134" w:type="dxa"/>
          </w:tcPr>
          <w:p w14:paraId="7C682F3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13</w:t>
            </w:r>
          </w:p>
        </w:tc>
        <w:tc>
          <w:tcPr>
            <w:tcW w:w="1134" w:type="dxa"/>
          </w:tcPr>
          <w:p w14:paraId="43E924E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7</w:t>
            </w:r>
          </w:p>
        </w:tc>
        <w:tc>
          <w:tcPr>
            <w:tcW w:w="1228" w:type="dxa"/>
          </w:tcPr>
          <w:p w14:paraId="623A9C5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7</w:t>
            </w:r>
          </w:p>
        </w:tc>
      </w:tr>
      <w:tr w:rsidR="000B678B" w:rsidRPr="00A46ADE" w14:paraId="7B9E276A" w14:textId="77777777" w:rsidTr="00B767F4">
        <w:trPr>
          <w:cantSplit/>
        </w:trPr>
        <w:tc>
          <w:tcPr>
            <w:tcW w:w="1008" w:type="dxa"/>
          </w:tcPr>
          <w:p w14:paraId="1D94506E" w14:textId="71156115"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lastRenderedPageBreak/>
              <w:t>Pernebo, K</w:t>
            </w:r>
            <w:r w:rsidR="00123A6F" w:rsidRPr="00A46ADE">
              <w:rPr>
                <w:rFonts w:ascii="Arial" w:hAnsi="Arial" w:cs="Arial"/>
                <w:sz w:val="16"/>
                <w:szCs w:val="16"/>
              </w:rPr>
              <w:t xml:space="preserve">., </w:t>
            </w:r>
            <w:r w:rsidRPr="00A46ADE">
              <w:rPr>
                <w:rFonts w:ascii="Arial" w:hAnsi="Arial" w:cs="Arial"/>
                <w:sz w:val="16"/>
                <w:szCs w:val="16"/>
              </w:rPr>
              <w:t>Almqvist, K</w:t>
            </w:r>
            <w:r w:rsidR="00123A6F" w:rsidRPr="00A46ADE">
              <w:rPr>
                <w:rFonts w:ascii="Arial" w:hAnsi="Arial" w:cs="Arial"/>
                <w:sz w:val="16"/>
                <w:szCs w:val="16"/>
              </w:rPr>
              <w:t>.</w:t>
            </w:r>
            <w:r w:rsidRPr="00A46ADE">
              <w:rPr>
                <w:rFonts w:ascii="Arial" w:hAnsi="Arial" w:cs="Arial"/>
                <w:sz w:val="16"/>
                <w:szCs w:val="16"/>
              </w:rPr>
              <w:t xml:space="preserve"> </w:t>
            </w:r>
          </w:p>
        </w:tc>
        <w:tc>
          <w:tcPr>
            <w:tcW w:w="660" w:type="dxa"/>
          </w:tcPr>
          <w:p w14:paraId="5DDE482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6</w:t>
            </w:r>
          </w:p>
        </w:tc>
        <w:tc>
          <w:tcPr>
            <w:tcW w:w="1417" w:type="dxa"/>
          </w:tcPr>
          <w:p w14:paraId="3381EE5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Young children's experiences of participating in group treatment for children exposed to intimate partner violence: A qualitative study</w:t>
            </w:r>
          </w:p>
        </w:tc>
        <w:tc>
          <w:tcPr>
            <w:tcW w:w="1134" w:type="dxa"/>
          </w:tcPr>
          <w:p w14:paraId="1AA2072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54F8504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Sweden</w:t>
            </w:r>
          </w:p>
        </w:tc>
        <w:tc>
          <w:tcPr>
            <w:tcW w:w="1134" w:type="dxa"/>
          </w:tcPr>
          <w:p w14:paraId="552DBFF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Experience of group treatment</w:t>
            </w:r>
          </w:p>
        </w:tc>
        <w:tc>
          <w:tcPr>
            <w:tcW w:w="1417" w:type="dxa"/>
          </w:tcPr>
          <w:p w14:paraId="572940D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Phenomenological: in depth interviews</w:t>
            </w:r>
          </w:p>
        </w:tc>
        <w:tc>
          <w:tcPr>
            <w:tcW w:w="1134" w:type="dxa"/>
          </w:tcPr>
          <w:p w14:paraId="64A94C1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4DD94CA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9</w:t>
            </w:r>
          </w:p>
        </w:tc>
        <w:tc>
          <w:tcPr>
            <w:tcW w:w="1134" w:type="dxa"/>
          </w:tcPr>
          <w:p w14:paraId="245F4A6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4-6</w:t>
            </w:r>
          </w:p>
        </w:tc>
        <w:tc>
          <w:tcPr>
            <w:tcW w:w="1134" w:type="dxa"/>
          </w:tcPr>
          <w:p w14:paraId="76B6758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4</w:t>
            </w:r>
          </w:p>
        </w:tc>
        <w:tc>
          <w:tcPr>
            <w:tcW w:w="1228" w:type="dxa"/>
          </w:tcPr>
          <w:p w14:paraId="50C6F47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w:t>
            </w:r>
          </w:p>
        </w:tc>
      </w:tr>
      <w:tr w:rsidR="000B678B" w:rsidRPr="00A46ADE" w14:paraId="4B415058" w14:textId="77777777" w:rsidTr="00B767F4">
        <w:trPr>
          <w:cantSplit/>
        </w:trPr>
        <w:tc>
          <w:tcPr>
            <w:tcW w:w="1008" w:type="dxa"/>
          </w:tcPr>
          <w:p w14:paraId="7D5AFCB3" w14:textId="23A9B2D6"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t>Pernebo, K</w:t>
            </w:r>
            <w:r w:rsidR="00123A6F" w:rsidRPr="00A46ADE">
              <w:rPr>
                <w:rFonts w:ascii="Arial" w:hAnsi="Arial" w:cs="Arial"/>
                <w:sz w:val="16"/>
                <w:szCs w:val="16"/>
              </w:rPr>
              <w:t xml:space="preserve">., </w:t>
            </w:r>
            <w:r w:rsidRPr="00A46ADE">
              <w:rPr>
                <w:rFonts w:ascii="Arial" w:hAnsi="Arial" w:cs="Arial"/>
                <w:sz w:val="16"/>
                <w:szCs w:val="16"/>
              </w:rPr>
              <w:t>Almqvist, K</w:t>
            </w:r>
            <w:r w:rsidR="00123A6F" w:rsidRPr="00A46ADE">
              <w:rPr>
                <w:rFonts w:ascii="Arial" w:hAnsi="Arial" w:cs="Arial"/>
                <w:sz w:val="16"/>
                <w:szCs w:val="16"/>
              </w:rPr>
              <w:t>.</w:t>
            </w:r>
          </w:p>
        </w:tc>
        <w:tc>
          <w:tcPr>
            <w:tcW w:w="660" w:type="dxa"/>
          </w:tcPr>
          <w:p w14:paraId="269D4E2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6</w:t>
            </w:r>
          </w:p>
        </w:tc>
        <w:tc>
          <w:tcPr>
            <w:tcW w:w="1417" w:type="dxa"/>
          </w:tcPr>
          <w:p w14:paraId="7BCBC9AA" w14:textId="14ABD74F" w:rsidR="005B79F7" w:rsidRPr="00A46ADE" w:rsidRDefault="000B678B" w:rsidP="00152C63">
            <w:pPr>
              <w:spacing w:before="120" w:after="120"/>
              <w:rPr>
                <w:rFonts w:ascii="Arial" w:hAnsi="Arial" w:cs="Arial"/>
                <w:sz w:val="16"/>
                <w:szCs w:val="16"/>
              </w:rPr>
            </w:pPr>
            <w:r w:rsidRPr="00A46ADE">
              <w:rPr>
                <w:rFonts w:ascii="Arial" w:hAnsi="Arial" w:cs="Arial"/>
                <w:sz w:val="16"/>
                <w:szCs w:val="16"/>
              </w:rPr>
              <w:t>Young children exposed to intimate partner violence describe their abused parent: A qualitative study</w:t>
            </w:r>
          </w:p>
        </w:tc>
        <w:tc>
          <w:tcPr>
            <w:tcW w:w="1134" w:type="dxa"/>
          </w:tcPr>
          <w:p w14:paraId="540471F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49962B9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Sweden</w:t>
            </w:r>
          </w:p>
        </w:tc>
        <w:tc>
          <w:tcPr>
            <w:tcW w:w="1134" w:type="dxa"/>
          </w:tcPr>
          <w:p w14:paraId="21120AA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relationships with mother</w:t>
            </w:r>
          </w:p>
        </w:tc>
        <w:tc>
          <w:tcPr>
            <w:tcW w:w="1417" w:type="dxa"/>
          </w:tcPr>
          <w:p w14:paraId="4C30871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 xml:space="preserve">Qualitative: in depth interviews </w:t>
            </w:r>
          </w:p>
        </w:tc>
        <w:tc>
          <w:tcPr>
            <w:tcW w:w="1134" w:type="dxa"/>
          </w:tcPr>
          <w:p w14:paraId="7CBC051A" w14:textId="25EF638C"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w:t>
            </w:r>
            <w:r w:rsidR="00FC134A" w:rsidRPr="00A46ADE">
              <w:rPr>
                <w:rFonts w:ascii="Arial" w:hAnsi="Arial" w:cs="Arial"/>
                <w:sz w:val="16"/>
                <w:szCs w:val="16"/>
              </w:rPr>
              <w:t>and</w:t>
            </w:r>
            <w:r w:rsidRPr="00A46ADE">
              <w:rPr>
                <w:rFonts w:ascii="Arial" w:hAnsi="Arial" w:cs="Arial"/>
                <w:sz w:val="16"/>
                <w:szCs w:val="16"/>
              </w:rPr>
              <w:t xml:space="preserve">  their caregiver</w:t>
            </w:r>
          </w:p>
        </w:tc>
        <w:tc>
          <w:tcPr>
            <w:tcW w:w="1276" w:type="dxa"/>
          </w:tcPr>
          <w:p w14:paraId="541C9EA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7</w:t>
            </w:r>
          </w:p>
        </w:tc>
        <w:tc>
          <w:tcPr>
            <w:tcW w:w="1134" w:type="dxa"/>
          </w:tcPr>
          <w:p w14:paraId="68FFF96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4-12</w:t>
            </w:r>
          </w:p>
        </w:tc>
        <w:tc>
          <w:tcPr>
            <w:tcW w:w="1134" w:type="dxa"/>
          </w:tcPr>
          <w:p w14:paraId="3F11061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w:t>
            </w:r>
          </w:p>
        </w:tc>
        <w:tc>
          <w:tcPr>
            <w:tcW w:w="1228" w:type="dxa"/>
          </w:tcPr>
          <w:p w14:paraId="0B22A5D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7</w:t>
            </w:r>
          </w:p>
        </w:tc>
      </w:tr>
      <w:tr w:rsidR="000B678B" w:rsidRPr="00A46ADE" w14:paraId="69A821AF" w14:textId="77777777" w:rsidTr="00B767F4">
        <w:trPr>
          <w:cantSplit/>
        </w:trPr>
        <w:tc>
          <w:tcPr>
            <w:tcW w:w="1008" w:type="dxa"/>
          </w:tcPr>
          <w:p w14:paraId="23B429FF" w14:textId="4FF3B579"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t>Phillips, B</w:t>
            </w:r>
            <w:r w:rsidR="00123A6F" w:rsidRPr="00A46ADE">
              <w:rPr>
                <w:rFonts w:ascii="Arial" w:hAnsi="Arial" w:cs="Arial"/>
                <w:sz w:val="16"/>
                <w:szCs w:val="16"/>
              </w:rPr>
              <w:t xml:space="preserve">., </w:t>
            </w:r>
            <w:r w:rsidRPr="00A46ADE">
              <w:rPr>
                <w:rFonts w:ascii="Arial" w:hAnsi="Arial" w:cs="Arial"/>
                <w:sz w:val="16"/>
                <w:szCs w:val="16"/>
              </w:rPr>
              <w:t>Phillips, D</w:t>
            </w:r>
            <w:r w:rsidR="00123A6F" w:rsidRPr="00A46ADE">
              <w:rPr>
                <w:rFonts w:ascii="Arial" w:hAnsi="Arial" w:cs="Arial"/>
                <w:sz w:val="16"/>
                <w:szCs w:val="16"/>
              </w:rPr>
              <w:t>.</w:t>
            </w:r>
          </w:p>
        </w:tc>
        <w:tc>
          <w:tcPr>
            <w:tcW w:w="660" w:type="dxa"/>
          </w:tcPr>
          <w:p w14:paraId="51BBCFF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0</w:t>
            </w:r>
          </w:p>
        </w:tc>
        <w:tc>
          <w:tcPr>
            <w:tcW w:w="1417" w:type="dxa"/>
          </w:tcPr>
          <w:p w14:paraId="3371BEB2" w14:textId="0BB9880E"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Learning from youth exposed to domestic violence: decentering DV and the primacy of gender stereotypes</w:t>
            </w:r>
          </w:p>
        </w:tc>
        <w:tc>
          <w:tcPr>
            <w:tcW w:w="1134" w:type="dxa"/>
          </w:tcPr>
          <w:p w14:paraId="2DAD7DA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73BADC2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SA</w:t>
            </w:r>
          </w:p>
        </w:tc>
        <w:tc>
          <w:tcPr>
            <w:tcW w:w="1134" w:type="dxa"/>
          </w:tcPr>
          <w:p w14:paraId="629C34C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Gender stereotypes and domestic violence</w:t>
            </w:r>
          </w:p>
        </w:tc>
        <w:tc>
          <w:tcPr>
            <w:tcW w:w="1417" w:type="dxa"/>
          </w:tcPr>
          <w:p w14:paraId="1DA2BA0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Ethnography: participant observation, field conversations, focus groups, and individual interviews</w:t>
            </w:r>
          </w:p>
        </w:tc>
        <w:tc>
          <w:tcPr>
            <w:tcW w:w="1134" w:type="dxa"/>
          </w:tcPr>
          <w:p w14:paraId="06C837D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4A126ED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w:t>
            </w:r>
          </w:p>
        </w:tc>
        <w:tc>
          <w:tcPr>
            <w:tcW w:w="1134" w:type="dxa"/>
          </w:tcPr>
          <w:p w14:paraId="4033427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17</w:t>
            </w:r>
          </w:p>
        </w:tc>
        <w:tc>
          <w:tcPr>
            <w:tcW w:w="1134" w:type="dxa"/>
          </w:tcPr>
          <w:p w14:paraId="09899B96" w14:textId="5C463719"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228" w:type="dxa"/>
          </w:tcPr>
          <w:p w14:paraId="7F22807C" w14:textId="3A190FAF"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r>
      <w:tr w:rsidR="000B678B" w:rsidRPr="00A46ADE" w14:paraId="5D53DA50" w14:textId="77777777" w:rsidTr="00B767F4">
        <w:trPr>
          <w:cantSplit/>
        </w:trPr>
        <w:tc>
          <w:tcPr>
            <w:tcW w:w="1008" w:type="dxa"/>
          </w:tcPr>
          <w:p w14:paraId="72213487" w14:textId="1A25EBC0"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Richardson-Foster, H</w:t>
            </w:r>
            <w:r w:rsidR="00123A6F" w:rsidRPr="00A46ADE">
              <w:rPr>
                <w:rFonts w:ascii="Arial" w:hAnsi="Arial" w:cs="Arial"/>
                <w:sz w:val="16"/>
                <w:szCs w:val="16"/>
              </w:rPr>
              <w:t xml:space="preserve">., </w:t>
            </w:r>
            <w:r w:rsidRPr="00A46ADE">
              <w:rPr>
                <w:rFonts w:ascii="Arial" w:hAnsi="Arial" w:cs="Arial"/>
                <w:sz w:val="16"/>
                <w:szCs w:val="16"/>
              </w:rPr>
              <w:t>Stanley, N</w:t>
            </w:r>
            <w:r w:rsidR="00123A6F" w:rsidRPr="00A46ADE">
              <w:rPr>
                <w:rFonts w:ascii="Arial" w:hAnsi="Arial" w:cs="Arial"/>
                <w:sz w:val="16"/>
                <w:szCs w:val="16"/>
              </w:rPr>
              <w:t xml:space="preserve">., </w:t>
            </w:r>
            <w:r w:rsidRPr="00A46ADE">
              <w:rPr>
                <w:rFonts w:ascii="Arial" w:hAnsi="Arial" w:cs="Arial"/>
                <w:sz w:val="16"/>
                <w:szCs w:val="16"/>
              </w:rPr>
              <w:t>Miller, P</w:t>
            </w:r>
            <w:r w:rsidR="00123A6F" w:rsidRPr="00A46ADE">
              <w:rPr>
                <w:rFonts w:ascii="Arial" w:hAnsi="Arial" w:cs="Arial"/>
                <w:sz w:val="16"/>
                <w:szCs w:val="16"/>
              </w:rPr>
              <w:t xml:space="preserve">., </w:t>
            </w:r>
            <w:r w:rsidRPr="00A46ADE">
              <w:rPr>
                <w:rFonts w:ascii="Arial" w:hAnsi="Arial" w:cs="Arial"/>
                <w:sz w:val="16"/>
                <w:szCs w:val="16"/>
              </w:rPr>
              <w:t>Thomson, G</w:t>
            </w:r>
            <w:r w:rsidR="00123A6F" w:rsidRPr="00A46ADE">
              <w:rPr>
                <w:rFonts w:ascii="Arial" w:hAnsi="Arial" w:cs="Arial"/>
                <w:sz w:val="16"/>
                <w:szCs w:val="16"/>
              </w:rPr>
              <w:t>.</w:t>
            </w:r>
          </w:p>
          <w:p w14:paraId="7EE905D7" w14:textId="77777777" w:rsidR="000B678B" w:rsidRPr="00A46ADE" w:rsidRDefault="000B678B" w:rsidP="00152C63">
            <w:pPr>
              <w:spacing w:before="120" w:after="120"/>
              <w:rPr>
                <w:rFonts w:ascii="Arial" w:hAnsi="Arial" w:cs="Arial"/>
                <w:sz w:val="16"/>
                <w:szCs w:val="16"/>
              </w:rPr>
            </w:pPr>
          </w:p>
        </w:tc>
        <w:tc>
          <w:tcPr>
            <w:tcW w:w="660" w:type="dxa"/>
          </w:tcPr>
          <w:p w14:paraId="4C92116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2</w:t>
            </w:r>
          </w:p>
        </w:tc>
        <w:tc>
          <w:tcPr>
            <w:tcW w:w="1417" w:type="dxa"/>
          </w:tcPr>
          <w:p w14:paraId="1F6FAEC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Police intervention in domestic violence incidents where children are present: police and children's perspectives</w:t>
            </w:r>
          </w:p>
          <w:p w14:paraId="1AB25F7B" w14:textId="77777777" w:rsidR="007D79D1" w:rsidRPr="00A46ADE" w:rsidRDefault="007D79D1" w:rsidP="00152C63">
            <w:pPr>
              <w:spacing w:before="120" w:after="120"/>
              <w:rPr>
                <w:rFonts w:ascii="Arial" w:hAnsi="Arial" w:cs="Arial"/>
                <w:sz w:val="16"/>
                <w:szCs w:val="16"/>
              </w:rPr>
            </w:pPr>
          </w:p>
        </w:tc>
        <w:tc>
          <w:tcPr>
            <w:tcW w:w="1134" w:type="dxa"/>
          </w:tcPr>
          <w:p w14:paraId="4805BAF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1EE261E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England</w:t>
            </w:r>
          </w:p>
        </w:tc>
        <w:tc>
          <w:tcPr>
            <w:tcW w:w="1134" w:type="dxa"/>
          </w:tcPr>
          <w:p w14:paraId="6DD3DD3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Police intervention in domestic violence</w:t>
            </w:r>
          </w:p>
        </w:tc>
        <w:tc>
          <w:tcPr>
            <w:tcW w:w="1417" w:type="dxa"/>
          </w:tcPr>
          <w:p w14:paraId="73DBA867" w14:textId="51F8C58F"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Mixed methods: police records </w:t>
            </w:r>
            <w:r w:rsidR="00FC134A" w:rsidRPr="00A46ADE">
              <w:rPr>
                <w:rFonts w:ascii="Arial" w:hAnsi="Arial" w:cs="Arial"/>
                <w:sz w:val="16"/>
                <w:szCs w:val="16"/>
              </w:rPr>
              <w:t>and</w:t>
            </w:r>
            <w:r w:rsidRPr="00A46ADE">
              <w:rPr>
                <w:rFonts w:ascii="Arial" w:hAnsi="Arial" w:cs="Arial"/>
                <w:sz w:val="16"/>
                <w:szCs w:val="16"/>
              </w:rPr>
              <w:t xml:space="preserve"> qualitative focus groups with children and interviews with adult survivors, perpetrators and police</w:t>
            </w:r>
          </w:p>
        </w:tc>
        <w:tc>
          <w:tcPr>
            <w:tcW w:w="1134" w:type="dxa"/>
          </w:tcPr>
          <w:p w14:paraId="4CD8749F" w14:textId="14F30EF5"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w:t>
            </w:r>
            <w:r w:rsidR="00FC134A" w:rsidRPr="00A46ADE">
              <w:rPr>
                <w:rFonts w:ascii="Arial" w:hAnsi="Arial" w:cs="Arial"/>
                <w:sz w:val="16"/>
                <w:szCs w:val="16"/>
              </w:rPr>
              <w:t xml:space="preserve"> adult survivors, perpetrators and</w:t>
            </w:r>
            <w:r w:rsidRPr="00A46ADE">
              <w:rPr>
                <w:rFonts w:ascii="Arial" w:hAnsi="Arial" w:cs="Arial"/>
                <w:sz w:val="16"/>
                <w:szCs w:val="16"/>
              </w:rPr>
              <w:t xml:space="preserve"> police officers</w:t>
            </w:r>
          </w:p>
        </w:tc>
        <w:tc>
          <w:tcPr>
            <w:tcW w:w="1276" w:type="dxa"/>
          </w:tcPr>
          <w:p w14:paraId="26FEE5A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9</w:t>
            </w:r>
          </w:p>
        </w:tc>
        <w:tc>
          <w:tcPr>
            <w:tcW w:w="1134" w:type="dxa"/>
          </w:tcPr>
          <w:p w14:paraId="1BBE2FF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19</w:t>
            </w:r>
          </w:p>
        </w:tc>
        <w:tc>
          <w:tcPr>
            <w:tcW w:w="1134" w:type="dxa"/>
          </w:tcPr>
          <w:p w14:paraId="6A42AB7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w:t>
            </w:r>
          </w:p>
        </w:tc>
        <w:tc>
          <w:tcPr>
            <w:tcW w:w="1228" w:type="dxa"/>
          </w:tcPr>
          <w:p w14:paraId="1AB999F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1</w:t>
            </w:r>
          </w:p>
        </w:tc>
      </w:tr>
      <w:tr w:rsidR="000B678B" w:rsidRPr="00A46ADE" w14:paraId="32796A15" w14:textId="77777777" w:rsidTr="00B767F4">
        <w:trPr>
          <w:cantSplit/>
        </w:trPr>
        <w:tc>
          <w:tcPr>
            <w:tcW w:w="1008" w:type="dxa"/>
          </w:tcPr>
          <w:p w14:paraId="74EB2380" w14:textId="788BF443"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lastRenderedPageBreak/>
              <w:t>Stanley, N</w:t>
            </w:r>
            <w:r w:rsidR="00123A6F" w:rsidRPr="00A46ADE">
              <w:rPr>
                <w:rFonts w:ascii="Arial" w:hAnsi="Arial" w:cs="Arial"/>
                <w:sz w:val="16"/>
                <w:szCs w:val="16"/>
              </w:rPr>
              <w:t xml:space="preserve">., </w:t>
            </w:r>
            <w:r w:rsidRPr="00A46ADE">
              <w:rPr>
                <w:rFonts w:ascii="Arial" w:hAnsi="Arial" w:cs="Arial"/>
                <w:sz w:val="16"/>
                <w:szCs w:val="16"/>
              </w:rPr>
              <w:t>Miller, P</w:t>
            </w:r>
            <w:r w:rsidR="00123A6F" w:rsidRPr="00A46ADE">
              <w:rPr>
                <w:rFonts w:ascii="Arial" w:hAnsi="Arial" w:cs="Arial"/>
                <w:sz w:val="16"/>
                <w:szCs w:val="16"/>
              </w:rPr>
              <w:t xml:space="preserve">., </w:t>
            </w:r>
            <w:r w:rsidRPr="00A46ADE">
              <w:rPr>
                <w:rFonts w:ascii="Arial" w:hAnsi="Arial" w:cs="Arial"/>
                <w:sz w:val="16"/>
                <w:szCs w:val="16"/>
              </w:rPr>
              <w:t>Richardson-Foster, H</w:t>
            </w:r>
            <w:r w:rsidR="00123A6F" w:rsidRPr="00A46ADE">
              <w:rPr>
                <w:rFonts w:ascii="Arial" w:hAnsi="Arial" w:cs="Arial"/>
                <w:sz w:val="16"/>
                <w:szCs w:val="16"/>
              </w:rPr>
              <w:t>.</w:t>
            </w:r>
            <w:r w:rsidR="00152C63" w:rsidRPr="00A46ADE">
              <w:rPr>
                <w:rFonts w:ascii="Arial" w:hAnsi="Arial" w:cs="Arial"/>
                <w:sz w:val="16"/>
                <w:szCs w:val="16"/>
              </w:rPr>
              <w:t>*</w:t>
            </w:r>
          </w:p>
        </w:tc>
        <w:tc>
          <w:tcPr>
            <w:tcW w:w="660" w:type="dxa"/>
          </w:tcPr>
          <w:p w14:paraId="7BBDC9A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2</w:t>
            </w:r>
          </w:p>
        </w:tc>
        <w:tc>
          <w:tcPr>
            <w:tcW w:w="1417" w:type="dxa"/>
          </w:tcPr>
          <w:p w14:paraId="3AEEEC8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Engaging with children’s and parents’ perspectives on domestic violence</w:t>
            </w:r>
          </w:p>
        </w:tc>
        <w:tc>
          <w:tcPr>
            <w:tcW w:w="1134" w:type="dxa"/>
          </w:tcPr>
          <w:p w14:paraId="7AF3F80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7C7F760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England</w:t>
            </w:r>
          </w:p>
        </w:tc>
        <w:tc>
          <w:tcPr>
            <w:tcW w:w="1134" w:type="dxa"/>
          </w:tcPr>
          <w:p w14:paraId="40E058BE"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interactions with police and  agencies</w:t>
            </w:r>
          </w:p>
        </w:tc>
        <w:tc>
          <w:tcPr>
            <w:tcW w:w="1417" w:type="dxa"/>
          </w:tcPr>
          <w:p w14:paraId="79B9354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Focus groups with children, interviews with adult survivors and perpetrators</w:t>
            </w:r>
          </w:p>
        </w:tc>
        <w:tc>
          <w:tcPr>
            <w:tcW w:w="1134" w:type="dxa"/>
          </w:tcPr>
          <w:p w14:paraId="513DF73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adult survivors, perpetrators</w:t>
            </w:r>
          </w:p>
        </w:tc>
        <w:tc>
          <w:tcPr>
            <w:tcW w:w="1276" w:type="dxa"/>
          </w:tcPr>
          <w:p w14:paraId="51415D0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9</w:t>
            </w:r>
          </w:p>
        </w:tc>
        <w:tc>
          <w:tcPr>
            <w:tcW w:w="1134" w:type="dxa"/>
          </w:tcPr>
          <w:p w14:paraId="539ADF4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0-19</w:t>
            </w:r>
          </w:p>
        </w:tc>
        <w:tc>
          <w:tcPr>
            <w:tcW w:w="1134" w:type="dxa"/>
          </w:tcPr>
          <w:p w14:paraId="7773E1A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w:t>
            </w:r>
          </w:p>
        </w:tc>
        <w:tc>
          <w:tcPr>
            <w:tcW w:w="1228" w:type="dxa"/>
          </w:tcPr>
          <w:p w14:paraId="33A3EAF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1</w:t>
            </w:r>
          </w:p>
        </w:tc>
      </w:tr>
      <w:tr w:rsidR="000B678B" w:rsidRPr="00A46ADE" w14:paraId="4BDEBA6F" w14:textId="77777777" w:rsidTr="00B767F4">
        <w:trPr>
          <w:cantSplit/>
        </w:trPr>
        <w:tc>
          <w:tcPr>
            <w:tcW w:w="1008" w:type="dxa"/>
          </w:tcPr>
          <w:p w14:paraId="76E7807E" w14:textId="2C26AD0C"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Swanston, J</w:t>
            </w:r>
            <w:r w:rsidR="00123A6F" w:rsidRPr="00A46ADE">
              <w:rPr>
                <w:rFonts w:ascii="Arial" w:hAnsi="Arial" w:cs="Arial"/>
                <w:sz w:val="16"/>
                <w:szCs w:val="16"/>
              </w:rPr>
              <w:t>.</w:t>
            </w:r>
          </w:p>
        </w:tc>
        <w:tc>
          <w:tcPr>
            <w:tcW w:w="660" w:type="dxa"/>
          </w:tcPr>
          <w:p w14:paraId="2A394BF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4</w:t>
            </w:r>
          </w:p>
        </w:tc>
        <w:tc>
          <w:tcPr>
            <w:tcW w:w="1417" w:type="dxa"/>
          </w:tcPr>
          <w:p w14:paraId="30E3502E" w14:textId="2AAFCD6A" w:rsidR="005B79F7" w:rsidRPr="00A46ADE" w:rsidRDefault="000B678B" w:rsidP="00152C63">
            <w:pPr>
              <w:spacing w:before="120" w:after="120"/>
              <w:rPr>
                <w:rFonts w:ascii="Arial" w:hAnsi="Arial" w:cs="Arial"/>
                <w:sz w:val="16"/>
                <w:szCs w:val="16"/>
              </w:rPr>
            </w:pPr>
            <w:r w:rsidRPr="00A46ADE">
              <w:rPr>
                <w:rFonts w:ascii="Arial" w:hAnsi="Arial" w:cs="Arial"/>
                <w:sz w:val="16"/>
                <w:szCs w:val="16"/>
              </w:rPr>
              <w:t>Towards a richer understanding of school-age children's experiences of domestic violence: The voices of children and their mothers</w:t>
            </w:r>
          </w:p>
        </w:tc>
        <w:tc>
          <w:tcPr>
            <w:tcW w:w="1134" w:type="dxa"/>
          </w:tcPr>
          <w:p w14:paraId="1B87C3C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426DDB8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England</w:t>
            </w:r>
          </w:p>
        </w:tc>
        <w:tc>
          <w:tcPr>
            <w:tcW w:w="1134" w:type="dxa"/>
          </w:tcPr>
          <w:p w14:paraId="0B8B425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How children make sense of their experience of domestic violence</w:t>
            </w:r>
          </w:p>
        </w:tc>
        <w:tc>
          <w:tcPr>
            <w:tcW w:w="1417" w:type="dxa"/>
          </w:tcPr>
          <w:p w14:paraId="787C4F2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 xml:space="preserve">Phenomenology: interviews </w:t>
            </w:r>
          </w:p>
        </w:tc>
        <w:tc>
          <w:tcPr>
            <w:tcW w:w="1134" w:type="dxa"/>
          </w:tcPr>
          <w:p w14:paraId="53F585AD" w14:textId="02DA14DD"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w:t>
            </w:r>
            <w:r w:rsidR="00FC134A" w:rsidRPr="00A46ADE">
              <w:rPr>
                <w:rFonts w:ascii="Arial" w:hAnsi="Arial" w:cs="Arial"/>
                <w:sz w:val="16"/>
                <w:szCs w:val="16"/>
              </w:rPr>
              <w:t>and</w:t>
            </w:r>
            <w:r w:rsidRPr="00A46ADE">
              <w:rPr>
                <w:rFonts w:ascii="Arial" w:hAnsi="Arial" w:cs="Arial"/>
                <w:sz w:val="16"/>
                <w:szCs w:val="16"/>
              </w:rPr>
              <w:t xml:space="preserve"> mothers</w:t>
            </w:r>
          </w:p>
        </w:tc>
        <w:tc>
          <w:tcPr>
            <w:tcW w:w="1276" w:type="dxa"/>
          </w:tcPr>
          <w:p w14:paraId="0D16171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w:t>
            </w:r>
          </w:p>
        </w:tc>
        <w:tc>
          <w:tcPr>
            <w:tcW w:w="1134" w:type="dxa"/>
          </w:tcPr>
          <w:p w14:paraId="23808DA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13</w:t>
            </w:r>
          </w:p>
        </w:tc>
        <w:tc>
          <w:tcPr>
            <w:tcW w:w="1134" w:type="dxa"/>
          </w:tcPr>
          <w:p w14:paraId="15C6C6F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w:t>
            </w:r>
          </w:p>
        </w:tc>
        <w:tc>
          <w:tcPr>
            <w:tcW w:w="1228" w:type="dxa"/>
          </w:tcPr>
          <w:p w14:paraId="05CAB06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3</w:t>
            </w:r>
          </w:p>
        </w:tc>
      </w:tr>
      <w:tr w:rsidR="000B678B" w:rsidRPr="00A46ADE" w14:paraId="1441B996" w14:textId="77777777" w:rsidTr="00B767F4">
        <w:trPr>
          <w:cantSplit/>
        </w:trPr>
        <w:tc>
          <w:tcPr>
            <w:tcW w:w="1008" w:type="dxa"/>
          </w:tcPr>
          <w:p w14:paraId="3AA30BB1" w14:textId="782C6226"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t>Thiara, K</w:t>
            </w:r>
            <w:r w:rsidR="00123A6F" w:rsidRPr="00A46ADE">
              <w:rPr>
                <w:rFonts w:ascii="Arial" w:hAnsi="Arial" w:cs="Arial"/>
                <w:sz w:val="16"/>
                <w:szCs w:val="16"/>
              </w:rPr>
              <w:t xml:space="preserve">., </w:t>
            </w:r>
            <w:r w:rsidRPr="00A46ADE">
              <w:rPr>
                <w:rFonts w:ascii="Arial" w:hAnsi="Arial" w:cs="Arial"/>
                <w:sz w:val="16"/>
                <w:szCs w:val="16"/>
              </w:rPr>
              <w:t>Humphreys, C</w:t>
            </w:r>
            <w:r w:rsidR="00123A6F" w:rsidRPr="00A46ADE">
              <w:rPr>
                <w:rFonts w:ascii="Arial" w:hAnsi="Arial" w:cs="Arial"/>
                <w:sz w:val="16"/>
                <w:szCs w:val="16"/>
              </w:rPr>
              <w:t>.</w:t>
            </w:r>
            <w:r w:rsidR="006B7AD8" w:rsidRPr="00A46ADE">
              <w:rPr>
                <w:rFonts w:ascii="Arial" w:hAnsi="Arial" w:cs="Arial"/>
                <w:sz w:val="16"/>
                <w:szCs w:val="16"/>
              </w:rPr>
              <w:t>*</w:t>
            </w:r>
          </w:p>
        </w:tc>
        <w:tc>
          <w:tcPr>
            <w:tcW w:w="660" w:type="dxa"/>
          </w:tcPr>
          <w:p w14:paraId="1C04573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5</w:t>
            </w:r>
          </w:p>
        </w:tc>
        <w:tc>
          <w:tcPr>
            <w:tcW w:w="1417" w:type="dxa"/>
          </w:tcPr>
          <w:p w14:paraId="1634FBBB" w14:textId="5867735F" w:rsidR="006A3F91" w:rsidRPr="00A46ADE" w:rsidRDefault="000B678B" w:rsidP="00152C63">
            <w:pPr>
              <w:spacing w:before="120" w:after="120"/>
              <w:rPr>
                <w:rFonts w:ascii="Arial" w:hAnsi="Arial" w:cs="Arial"/>
                <w:sz w:val="16"/>
                <w:szCs w:val="16"/>
              </w:rPr>
            </w:pPr>
            <w:r w:rsidRPr="00A46ADE">
              <w:rPr>
                <w:rFonts w:ascii="Arial" w:hAnsi="Arial" w:cs="Arial"/>
                <w:sz w:val="16"/>
                <w:szCs w:val="16"/>
              </w:rPr>
              <w:t>Absent presence: The ongoing impact of men’s violence on the mother–child relationship</w:t>
            </w:r>
          </w:p>
        </w:tc>
        <w:tc>
          <w:tcPr>
            <w:tcW w:w="1134" w:type="dxa"/>
          </w:tcPr>
          <w:p w14:paraId="09AA01E3"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5A1729D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K</w:t>
            </w:r>
          </w:p>
        </w:tc>
        <w:tc>
          <w:tcPr>
            <w:tcW w:w="1134" w:type="dxa"/>
          </w:tcPr>
          <w:p w14:paraId="45AD2F24"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parental relationships within the domestic violence context</w:t>
            </w:r>
          </w:p>
        </w:tc>
        <w:tc>
          <w:tcPr>
            <w:tcW w:w="1417" w:type="dxa"/>
          </w:tcPr>
          <w:p w14:paraId="1FF6529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Action research: including interviews</w:t>
            </w:r>
          </w:p>
        </w:tc>
        <w:tc>
          <w:tcPr>
            <w:tcW w:w="1134" w:type="dxa"/>
          </w:tcPr>
          <w:p w14:paraId="47CB54E1" w14:textId="365C05F5"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w:t>
            </w:r>
            <w:r w:rsidR="00FC134A" w:rsidRPr="00A46ADE">
              <w:rPr>
                <w:rFonts w:ascii="Arial" w:hAnsi="Arial" w:cs="Arial"/>
                <w:sz w:val="16"/>
                <w:szCs w:val="16"/>
              </w:rPr>
              <w:t>and</w:t>
            </w:r>
            <w:r w:rsidRPr="00A46ADE">
              <w:rPr>
                <w:rFonts w:ascii="Arial" w:hAnsi="Arial" w:cs="Arial"/>
                <w:sz w:val="16"/>
                <w:szCs w:val="16"/>
              </w:rPr>
              <w:t xml:space="preserve"> mothers</w:t>
            </w:r>
          </w:p>
        </w:tc>
        <w:tc>
          <w:tcPr>
            <w:tcW w:w="1276" w:type="dxa"/>
          </w:tcPr>
          <w:p w14:paraId="5E84166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2</w:t>
            </w:r>
          </w:p>
        </w:tc>
        <w:tc>
          <w:tcPr>
            <w:tcW w:w="1134" w:type="dxa"/>
          </w:tcPr>
          <w:p w14:paraId="0C5C3F05"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16</w:t>
            </w:r>
          </w:p>
        </w:tc>
        <w:tc>
          <w:tcPr>
            <w:tcW w:w="1134" w:type="dxa"/>
          </w:tcPr>
          <w:p w14:paraId="49EA4EE0"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7</w:t>
            </w:r>
          </w:p>
        </w:tc>
        <w:tc>
          <w:tcPr>
            <w:tcW w:w="1228" w:type="dxa"/>
          </w:tcPr>
          <w:p w14:paraId="3CE0B9B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5</w:t>
            </w:r>
          </w:p>
        </w:tc>
      </w:tr>
      <w:tr w:rsidR="000B678B" w:rsidRPr="00A46ADE" w14:paraId="0857722D" w14:textId="77777777" w:rsidTr="00B767F4">
        <w:trPr>
          <w:cantSplit/>
        </w:trPr>
        <w:tc>
          <w:tcPr>
            <w:tcW w:w="1008" w:type="dxa"/>
          </w:tcPr>
          <w:p w14:paraId="38797EFE" w14:textId="066943A4"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t>Thompson</w:t>
            </w:r>
            <w:r w:rsidR="00123A6F" w:rsidRPr="00A46ADE">
              <w:rPr>
                <w:rFonts w:ascii="Arial" w:hAnsi="Arial" w:cs="Arial"/>
                <w:sz w:val="16"/>
                <w:szCs w:val="16"/>
              </w:rPr>
              <w:t xml:space="preserve">, </w:t>
            </w:r>
            <w:r w:rsidRPr="00A46ADE">
              <w:rPr>
                <w:rFonts w:ascii="Arial" w:hAnsi="Arial" w:cs="Arial"/>
                <w:sz w:val="16"/>
                <w:szCs w:val="16"/>
              </w:rPr>
              <w:t>E</w:t>
            </w:r>
            <w:r w:rsidR="00123A6F" w:rsidRPr="00A46ADE">
              <w:rPr>
                <w:rFonts w:ascii="Arial" w:hAnsi="Arial" w:cs="Arial"/>
                <w:sz w:val="16"/>
                <w:szCs w:val="16"/>
              </w:rPr>
              <w:t>.</w:t>
            </w:r>
          </w:p>
        </w:tc>
        <w:tc>
          <w:tcPr>
            <w:tcW w:w="660" w:type="dxa"/>
          </w:tcPr>
          <w:p w14:paraId="2809A566"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1</w:t>
            </w:r>
          </w:p>
        </w:tc>
        <w:tc>
          <w:tcPr>
            <w:tcW w:w="1417" w:type="dxa"/>
          </w:tcPr>
          <w:p w14:paraId="151B0CB4" w14:textId="7DF34489" w:rsidR="007D79D1" w:rsidRPr="00A46ADE" w:rsidRDefault="000B678B" w:rsidP="00B767F4">
            <w:pPr>
              <w:spacing w:before="120" w:after="120"/>
              <w:rPr>
                <w:rFonts w:ascii="Arial" w:hAnsi="Arial" w:cs="Arial"/>
                <w:sz w:val="16"/>
                <w:szCs w:val="16"/>
              </w:rPr>
            </w:pPr>
            <w:r w:rsidRPr="00A46ADE">
              <w:rPr>
                <w:rFonts w:ascii="Arial" w:hAnsi="Arial" w:cs="Arial"/>
                <w:sz w:val="16"/>
                <w:szCs w:val="16"/>
              </w:rPr>
              <w:t>The evolution of a children's domestic violence counseling group: Stages and processes</w:t>
            </w:r>
          </w:p>
        </w:tc>
        <w:tc>
          <w:tcPr>
            <w:tcW w:w="1134" w:type="dxa"/>
          </w:tcPr>
          <w:p w14:paraId="49C3164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5C3A872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SA</w:t>
            </w:r>
          </w:p>
        </w:tc>
        <w:tc>
          <w:tcPr>
            <w:tcW w:w="1134" w:type="dxa"/>
          </w:tcPr>
          <w:p w14:paraId="4C60739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s participation in group counselling</w:t>
            </w:r>
          </w:p>
        </w:tc>
        <w:tc>
          <w:tcPr>
            <w:tcW w:w="1417" w:type="dxa"/>
          </w:tcPr>
          <w:p w14:paraId="2B3FEC3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case study: Participant observation</w:t>
            </w:r>
          </w:p>
        </w:tc>
        <w:tc>
          <w:tcPr>
            <w:tcW w:w="1134" w:type="dxa"/>
          </w:tcPr>
          <w:p w14:paraId="4E5674F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only</w:t>
            </w:r>
          </w:p>
        </w:tc>
        <w:tc>
          <w:tcPr>
            <w:tcW w:w="1276" w:type="dxa"/>
          </w:tcPr>
          <w:p w14:paraId="65D2FAC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4</w:t>
            </w:r>
          </w:p>
        </w:tc>
        <w:tc>
          <w:tcPr>
            <w:tcW w:w="1134" w:type="dxa"/>
          </w:tcPr>
          <w:p w14:paraId="69EBA192"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6-7</w:t>
            </w:r>
          </w:p>
        </w:tc>
        <w:tc>
          <w:tcPr>
            <w:tcW w:w="1134" w:type="dxa"/>
          </w:tcPr>
          <w:p w14:paraId="0FA252D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w:t>
            </w:r>
          </w:p>
        </w:tc>
        <w:tc>
          <w:tcPr>
            <w:tcW w:w="1228" w:type="dxa"/>
          </w:tcPr>
          <w:p w14:paraId="615155D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3</w:t>
            </w:r>
          </w:p>
        </w:tc>
      </w:tr>
      <w:tr w:rsidR="000B678B" w:rsidRPr="00A46ADE" w14:paraId="06049CCF" w14:textId="77777777" w:rsidTr="00B767F4">
        <w:trPr>
          <w:cantSplit/>
        </w:trPr>
        <w:tc>
          <w:tcPr>
            <w:tcW w:w="1008" w:type="dxa"/>
          </w:tcPr>
          <w:p w14:paraId="1DC3E3FE" w14:textId="0F54A181"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lastRenderedPageBreak/>
              <w:t>Thornton, V</w:t>
            </w:r>
            <w:r w:rsidR="00123A6F" w:rsidRPr="00A46ADE">
              <w:rPr>
                <w:rFonts w:ascii="Arial" w:hAnsi="Arial" w:cs="Arial"/>
                <w:sz w:val="16"/>
                <w:szCs w:val="16"/>
              </w:rPr>
              <w:t>.</w:t>
            </w:r>
          </w:p>
        </w:tc>
        <w:tc>
          <w:tcPr>
            <w:tcW w:w="660" w:type="dxa"/>
          </w:tcPr>
          <w:p w14:paraId="7F0E513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4</w:t>
            </w:r>
          </w:p>
        </w:tc>
        <w:tc>
          <w:tcPr>
            <w:tcW w:w="1417" w:type="dxa"/>
          </w:tcPr>
          <w:p w14:paraId="634F029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nderstanding the emotional impact of domestic violence on young children</w:t>
            </w:r>
          </w:p>
        </w:tc>
        <w:tc>
          <w:tcPr>
            <w:tcW w:w="1134" w:type="dxa"/>
          </w:tcPr>
          <w:p w14:paraId="692484F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390E1DEC"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SA</w:t>
            </w:r>
          </w:p>
        </w:tc>
        <w:tc>
          <w:tcPr>
            <w:tcW w:w="1134" w:type="dxa"/>
          </w:tcPr>
          <w:p w14:paraId="6D9EBBED"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 xml:space="preserve">The emotional impact of domestic violence for children </w:t>
            </w:r>
          </w:p>
        </w:tc>
        <w:tc>
          <w:tcPr>
            <w:tcW w:w="1417" w:type="dxa"/>
          </w:tcPr>
          <w:p w14:paraId="7D9C6117" w14:textId="4F9F5190"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Qualitative interviews with mothers and observation of child’s pla</w:t>
            </w:r>
            <w:r w:rsidR="00FC134A" w:rsidRPr="00A46ADE">
              <w:rPr>
                <w:rFonts w:ascii="Arial" w:hAnsi="Arial" w:cs="Arial"/>
                <w:sz w:val="16"/>
                <w:szCs w:val="16"/>
              </w:rPr>
              <w:t xml:space="preserve">y and analysis of story-stems and </w:t>
            </w:r>
            <w:r w:rsidRPr="00A46ADE">
              <w:rPr>
                <w:rFonts w:ascii="Arial" w:hAnsi="Arial" w:cs="Arial"/>
                <w:sz w:val="16"/>
                <w:szCs w:val="16"/>
              </w:rPr>
              <w:t>drawings</w:t>
            </w:r>
          </w:p>
        </w:tc>
        <w:tc>
          <w:tcPr>
            <w:tcW w:w="1134" w:type="dxa"/>
          </w:tcPr>
          <w:p w14:paraId="7345A211"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and mothers</w:t>
            </w:r>
          </w:p>
        </w:tc>
        <w:tc>
          <w:tcPr>
            <w:tcW w:w="1276" w:type="dxa"/>
          </w:tcPr>
          <w:p w14:paraId="516769F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8</w:t>
            </w:r>
          </w:p>
        </w:tc>
        <w:tc>
          <w:tcPr>
            <w:tcW w:w="1134" w:type="dxa"/>
          </w:tcPr>
          <w:p w14:paraId="075962C8"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5-9</w:t>
            </w:r>
          </w:p>
        </w:tc>
        <w:tc>
          <w:tcPr>
            <w:tcW w:w="1134" w:type="dxa"/>
          </w:tcPr>
          <w:p w14:paraId="0B2F46A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4</w:t>
            </w:r>
          </w:p>
        </w:tc>
        <w:tc>
          <w:tcPr>
            <w:tcW w:w="1228" w:type="dxa"/>
          </w:tcPr>
          <w:p w14:paraId="2FB6771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4</w:t>
            </w:r>
          </w:p>
        </w:tc>
      </w:tr>
      <w:tr w:rsidR="000B678B" w:rsidRPr="000B7F38" w14:paraId="72A8DA24" w14:textId="77777777" w:rsidTr="00B767F4">
        <w:trPr>
          <w:cantSplit/>
        </w:trPr>
        <w:tc>
          <w:tcPr>
            <w:tcW w:w="1008" w:type="dxa"/>
          </w:tcPr>
          <w:p w14:paraId="7A005BAE" w14:textId="4C653BBB" w:rsidR="000B678B" w:rsidRPr="00A46ADE" w:rsidRDefault="000B678B" w:rsidP="00123A6F">
            <w:pPr>
              <w:spacing w:before="120" w:after="120"/>
              <w:rPr>
                <w:rFonts w:ascii="Arial" w:hAnsi="Arial" w:cs="Arial"/>
                <w:sz w:val="16"/>
                <w:szCs w:val="16"/>
              </w:rPr>
            </w:pPr>
            <w:r w:rsidRPr="00A46ADE">
              <w:rPr>
                <w:rFonts w:ascii="Arial" w:hAnsi="Arial" w:cs="Arial"/>
                <w:sz w:val="16"/>
                <w:szCs w:val="16"/>
              </w:rPr>
              <w:t>Willis, D</w:t>
            </w:r>
            <w:r w:rsidR="00123A6F" w:rsidRPr="00A46ADE">
              <w:rPr>
                <w:rFonts w:ascii="Arial" w:hAnsi="Arial" w:cs="Arial"/>
                <w:sz w:val="16"/>
                <w:szCs w:val="16"/>
              </w:rPr>
              <w:t xml:space="preserve">., </w:t>
            </w:r>
            <w:r w:rsidRPr="00A46ADE">
              <w:rPr>
                <w:rFonts w:ascii="Arial" w:hAnsi="Arial" w:cs="Arial"/>
                <w:sz w:val="16"/>
                <w:szCs w:val="16"/>
              </w:rPr>
              <w:t>Hawkins, J</w:t>
            </w:r>
            <w:r w:rsidR="00123A6F" w:rsidRPr="00A46ADE">
              <w:rPr>
                <w:rFonts w:ascii="Arial" w:hAnsi="Arial" w:cs="Arial"/>
                <w:sz w:val="16"/>
                <w:szCs w:val="16"/>
              </w:rPr>
              <w:t xml:space="preserve">., </w:t>
            </w:r>
            <w:r w:rsidRPr="00A46ADE">
              <w:rPr>
                <w:rFonts w:ascii="Arial" w:hAnsi="Arial" w:cs="Arial"/>
                <w:sz w:val="16"/>
                <w:szCs w:val="16"/>
              </w:rPr>
              <w:t>Pearce, C</w:t>
            </w:r>
            <w:r w:rsidR="00123A6F" w:rsidRPr="00A46ADE">
              <w:rPr>
                <w:rFonts w:ascii="Arial" w:hAnsi="Arial" w:cs="Arial"/>
                <w:sz w:val="16"/>
                <w:szCs w:val="16"/>
              </w:rPr>
              <w:t xml:space="preserve">., </w:t>
            </w:r>
            <w:r w:rsidRPr="00A46ADE">
              <w:rPr>
                <w:rFonts w:ascii="Arial" w:hAnsi="Arial" w:cs="Arial"/>
                <w:sz w:val="16"/>
                <w:szCs w:val="16"/>
              </w:rPr>
              <w:t>Phalen, J</w:t>
            </w:r>
            <w:r w:rsidR="00123A6F" w:rsidRPr="00A46ADE">
              <w:rPr>
                <w:rFonts w:ascii="Arial" w:hAnsi="Arial" w:cs="Arial"/>
                <w:sz w:val="16"/>
                <w:szCs w:val="16"/>
              </w:rPr>
              <w:t xml:space="preserve">., </w:t>
            </w:r>
            <w:r w:rsidRPr="00A46ADE">
              <w:rPr>
                <w:rFonts w:ascii="Arial" w:hAnsi="Arial" w:cs="Arial"/>
                <w:sz w:val="16"/>
                <w:szCs w:val="16"/>
              </w:rPr>
              <w:t>Keet, M</w:t>
            </w:r>
            <w:r w:rsidR="00123A6F" w:rsidRPr="00A46ADE">
              <w:rPr>
                <w:rFonts w:ascii="Arial" w:hAnsi="Arial" w:cs="Arial"/>
                <w:sz w:val="16"/>
                <w:szCs w:val="16"/>
              </w:rPr>
              <w:t xml:space="preserve">., </w:t>
            </w:r>
            <w:r w:rsidRPr="00A46ADE">
              <w:rPr>
                <w:rFonts w:ascii="Arial" w:hAnsi="Arial" w:cs="Arial"/>
                <w:sz w:val="16"/>
                <w:szCs w:val="16"/>
              </w:rPr>
              <w:t>Singer, C</w:t>
            </w:r>
            <w:r w:rsidR="00123A6F" w:rsidRPr="00A46ADE">
              <w:rPr>
                <w:rFonts w:ascii="Arial" w:hAnsi="Arial" w:cs="Arial"/>
                <w:sz w:val="16"/>
                <w:szCs w:val="16"/>
              </w:rPr>
              <w:t>.</w:t>
            </w:r>
          </w:p>
        </w:tc>
        <w:tc>
          <w:tcPr>
            <w:tcW w:w="660" w:type="dxa"/>
          </w:tcPr>
          <w:p w14:paraId="7ACA2209"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2010</w:t>
            </w:r>
          </w:p>
        </w:tc>
        <w:tc>
          <w:tcPr>
            <w:tcW w:w="1417" w:type="dxa"/>
          </w:tcPr>
          <w:p w14:paraId="3788AEFA"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Children who witness violence: What services do they need to heal?</w:t>
            </w:r>
          </w:p>
        </w:tc>
        <w:tc>
          <w:tcPr>
            <w:tcW w:w="1134" w:type="dxa"/>
          </w:tcPr>
          <w:p w14:paraId="11AD827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Journal article</w:t>
            </w:r>
          </w:p>
        </w:tc>
        <w:tc>
          <w:tcPr>
            <w:tcW w:w="851" w:type="dxa"/>
          </w:tcPr>
          <w:p w14:paraId="4872DA4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USA</w:t>
            </w:r>
          </w:p>
        </w:tc>
        <w:tc>
          <w:tcPr>
            <w:tcW w:w="1134" w:type="dxa"/>
          </w:tcPr>
          <w:p w14:paraId="792DE2AF"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Support needs of children who experience domestic violence</w:t>
            </w:r>
          </w:p>
        </w:tc>
        <w:tc>
          <w:tcPr>
            <w:tcW w:w="1417" w:type="dxa"/>
          </w:tcPr>
          <w:p w14:paraId="705E598B"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 xml:space="preserve">Qualitative: Focus groups </w:t>
            </w:r>
          </w:p>
        </w:tc>
        <w:tc>
          <w:tcPr>
            <w:tcW w:w="1134" w:type="dxa"/>
          </w:tcPr>
          <w:p w14:paraId="6E9E2101" w14:textId="64A170F3" w:rsidR="000B678B" w:rsidRPr="00A46ADE" w:rsidRDefault="000B678B" w:rsidP="00FC134A">
            <w:pPr>
              <w:spacing w:before="120" w:after="120"/>
              <w:rPr>
                <w:rFonts w:ascii="Arial" w:hAnsi="Arial" w:cs="Arial"/>
                <w:sz w:val="16"/>
                <w:szCs w:val="16"/>
              </w:rPr>
            </w:pPr>
            <w:r w:rsidRPr="00A46ADE">
              <w:rPr>
                <w:rFonts w:ascii="Arial" w:hAnsi="Arial" w:cs="Arial"/>
                <w:sz w:val="16"/>
                <w:szCs w:val="16"/>
              </w:rPr>
              <w:t xml:space="preserve">Children, mothers </w:t>
            </w:r>
            <w:r w:rsidR="00FC134A" w:rsidRPr="00A46ADE">
              <w:rPr>
                <w:rFonts w:ascii="Arial" w:hAnsi="Arial" w:cs="Arial"/>
                <w:sz w:val="16"/>
                <w:szCs w:val="16"/>
              </w:rPr>
              <w:t>and</w:t>
            </w:r>
            <w:r w:rsidRPr="00A46ADE">
              <w:rPr>
                <w:rFonts w:ascii="Arial" w:hAnsi="Arial" w:cs="Arial"/>
                <w:sz w:val="16"/>
                <w:szCs w:val="16"/>
              </w:rPr>
              <w:t xml:space="preserve"> professionals</w:t>
            </w:r>
          </w:p>
        </w:tc>
        <w:tc>
          <w:tcPr>
            <w:tcW w:w="1276" w:type="dxa"/>
          </w:tcPr>
          <w:p w14:paraId="436518C7" w14:textId="77777777"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14</w:t>
            </w:r>
          </w:p>
        </w:tc>
        <w:tc>
          <w:tcPr>
            <w:tcW w:w="1134" w:type="dxa"/>
          </w:tcPr>
          <w:p w14:paraId="1874560C" w14:textId="284C3B88" w:rsidR="000B678B" w:rsidRPr="00A46ADE" w:rsidRDefault="000B678B" w:rsidP="00152C63">
            <w:pPr>
              <w:spacing w:before="120" w:after="120"/>
              <w:rPr>
                <w:rFonts w:ascii="Arial" w:hAnsi="Arial" w:cs="Arial"/>
                <w:sz w:val="16"/>
                <w:szCs w:val="16"/>
              </w:rPr>
            </w:pPr>
            <w:r w:rsidRPr="00A46ADE">
              <w:rPr>
                <w:rFonts w:ascii="Arial" w:hAnsi="Arial" w:cs="Arial"/>
                <w:sz w:val="16"/>
                <w:szCs w:val="16"/>
              </w:rPr>
              <w:t>Adolescents</w:t>
            </w:r>
          </w:p>
        </w:tc>
        <w:tc>
          <w:tcPr>
            <w:tcW w:w="1134" w:type="dxa"/>
          </w:tcPr>
          <w:p w14:paraId="4215D656" w14:textId="26788592" w:rsidR="000B678B" w:rsidRPr="00A46ADE" w:rsidRDefault="00FC134A" w:rsidP="00152C63">
            <w:pPr>
              <w:spacing w:before="120" w:after="120"/>
              <w:rPr>
                <w:rFonts w:ascii="Arial" w:hAnsi="Arial" w:cs="Arial"/>
                <w:sz w:val="16"/>
                <w:szCs w:val="16"/>
              </w:rPr>
            </w:pPr>
            <w:r w:rsidRPr="00A46ADE">
              <w:rPr>
                <w:rFonts w:ascii="Arial" w:hAnsi="Arial" w:cs="Arial"/>
                <w:sz w:val="16"/>
                <w:szCs w:val="16"/>
              </w:rPr>
              <w:t>Not specified</w:t>
            </w:r>
          </w:p>
        </w:tc>
        <w:tc>
          <w:tcPr>
            <w:tcW w:w="1228" w:type="dxa"/>
          </w:tcPr>
          <w:p w14:paraId="5ACC8220" w14:textId="081FA994" w:rsidR="000B678B" w:rsidRDefault="00FC134A" w:rsidP="00152C63">
            <w:pPr>
              <w:spacing w:before="120" w:after="120"/>
              <w:rPr>
                <w:rFonts w:ascii="Arial" w:hAnsi="Arial" w:cs="Arial"/>
                <w:sz w:val="16"/>
                <w:szCs w:val="16"/>
              </w:rPr>
            </w:pPr>
            <w:r w:rsidRPr="00A46ADE">
              <w:rPr>
                <w:rFonts w:ascii="Arial" w:hAnsi="Arial" w:cs="Arial"/>
                <w:sz w:val="16"/>
                <w:szCs w:val="16"/>
              </w:rPr>
              <w:t>Not specified</w:t>
            </w:r>
          </w:p>
        </w:tc>
      </w:tr>
    </w:tbl>
    <w:p w14:paraId="5AFC3266" w14:textId="7B85E15E" w:rsidR="000B678B" w:rsidRPr="000B678B" w:rsidRDefault="000B678B" w:rsidP="00D44955">
      <w:pPr>
        <w:rPr>
          <w:lang w:val="en-AU"/>
        </w:rPr>
      </w:pPr>
      <w:bookmarkStart w:id="62" w:name="_GoBack"/>
      <w:bookmarkEnd w:id="1"/>
      <w:bookmarkEnd w:id="2"/>
      <w:bookmarkEnd w:id="3"/>
      <w:bookmarkEnd w:id="4"/>
      <w:bookmarkEnd w:id="5"/>
      <w:bookmarkEnd w:id="62"/>
    </w:p>
    <w:sectPr w:rsidR="000B678B" w:rsidRPr="000B678B" w:rsidSect="000B678B">
      <w:footerReference w:type="default" r:id="rId14"/>
      <w:footerReference w:type="first" r:id="rId15"/>
      <w:pgSz w:w="16838" w:h="11906" w:orient="landscape"/>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0A70C2" w14:textId="77777777" w:rsidR="00FC7390" w:rsidRDefault="00FC7390" w:rsidP="003430F4">
      <w:r>
        <w:separator/>
      </w:r>
    </w:p>
  </w:endnote>
  <w:endnote w:type="continuationSeparator" w:id="0">
    <w:p w14:paraId="546F2CF0" w14:textId="77777777" w:rsidR="00FC7390" w:rsidRDefault="00FC7390" w:rsidP="003430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43" w:usb2="00000009" w:usb3="00000000" w:csb0="000001FF" w:csb1="00000000"/>
  </w:font>
  <w:font w:name="HXEZS C+ Frutiger LT">
    <w:altName w:val="Frutiger LT"/>
    <w:panose1 w:val="00000000000000000000"/>
    <w:charset w:val="00"/>
    <w:family w:val="swiss"/>
    <w:notTrueType/>
    <w:pitch w:val="default"/>
    <w:sig w:usb0="00000003" w:usb1="00000000" w:usb2="00000000" w:usb3="00000000" w:csb0="00000001" w:csb1="00000000"/>
  </w:font>
  <w:font w:name="Palatino-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FDB08F" w14:textId="77777777" w:rsidR="00FC7390" w:rsidRPr="0031219A" w:rsidRDefault="00FC7390">
    <w:pPr>
      <w:pStyle w:val="Footer"/>
      <w:jc w:val="right"/>
      <w:rPr>
        <w:sz w:val="20"/>
        <w:szCs w:val="20"/>
      </w:rPr>
    </w:pPr>
    <w:r>
      <w:rPr>
        <w:noProof/>
        <w:lang w:val="en-AU" w:eastAsia="en-AU"/>
      </w:rPr>
      <mc:AlternateContent>
        <mc:Choice Requires="wps">
          <w:drawing>
            <wp:inline distT="0" distB="0" distL="0" distR="0" wp14:anchorId="032109DB" wp14:editId="4C57C807">
              <wp:extent cx="565785" cy="191770"/>
              <wp:effectExtent l="0" t="0" r="0" b="0"/>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5F2BB905" w14:textId="23E8546B" w:rsidR="00FC7390" w:rsidRPr="00875891" w:rsidRDefault="00FC7390" w:rsidP="00404A45">
                          <w:pPr>
                            <w:pBdr>
                              <w:top w:val="single" w:sz="4" w:space="1" w:color="7F7F7F" w:themeColor="background1" w:themeShade="7F"/>
                            </w:pBdr>
                            <w:jc w:val="center"/>
                            <w:rPr>
                              <w:color w:val="215868" w:themeColor="accent5" w:themeShade="80"/>
                              <w:sz w:val="20"/>
                              <w:szCs w:val="20"/>
                            </w:rPr>
                          </w:pPr>
                          <w:r w:rsidRPr="00875891">
                            <w:rPr>
                              <w:color w:val="215868" w:themeColor="accent5" w:themeShade="80"/>
                              <w:sz w:val="20"/>
                              <w:szCs w:val="20"/>
                            </w:rPr>
                            <w:fldChar w:fldCharType="begin"/>
                          </w:r>
                          <w:r w:rsidRPr="00875891">
                            <w:rPr>
                              <w:color w:val="215868" w:themeColor="accent5" w:themeShade="80"/>
                              <w:sz w:val="20"/>
                              <w:szCs w:val="20"/>
                            </w:rPr>
                            <w:instrText xml:space="preserve"> PAGE   \* MERGEFORMAT </w:instrText>
                          </w:r>
                          <w:r w:rsidRPr="00875891">
                            <w:rPr>
                              <w:color w:val="215868" w:themeColor="accent5" w:themeShade="80"/>
                              <w:sz w:val="20"/>
                              <w:szCs w:val="20"/>
                            </w:rPr>
                            <w:fldChar w:fldCharType="separate"/>
                          </w:r>
                          <w:r w:rsidR="00D44955">
                            <w:rPr>
                              <w:noProof/>
                              <w:color w:val="215868" w:themeColor="accent5" w:themeShade="80"/>
                              <w:sz w:val="20"/>
                              <w:szCs w:val="20"/>
                            </w:rPr>
                            <w:t>47</w:t>
                          </w:r>
                          <w:r w:rsidRPr="00875891">
                            <w:rPr>
                              <w:noProof/>
                              <w:color w:val="215868" w:themeColor="accent5" w:themeShade="80"/>
                              <w:sz w:val="20"/>
                              <w:szCs w:val="20"/>
                            </w:rPr>
                            <w:fldChar w:fldCharType="end"/>
                          </w:r>
                        </w:p>
                      </w:txbxContent>
                    </wps:txbx>
                    <wps:bodyPr rot="0" vert="horz" wrap="square" lIns="91440" tIns="0" rIns="91440" bIns="0" anchor="t" anchorCtr="0" upright="1">
                      <a:noAutofit/>
                    </wps:bodyPr>
                  </wps:wsp>
                </a:graphicData>
              </a:graphic>
            </wp:inline>
          </w:drawing>
        </mc:Choice>
        <mc:Fallback>
          <w:pict>
            <v:rect w14:anchorId="032109DB" id="Rectangle 650" o:spid="_x0000_s1027" style="width:44.55pt;height:15.1pt;rotation:180;flip:x;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14:paraId="5F2BB905" w14:textId="23E8546B" w:rsidR="00FC7390" w:rsidRPr="00875891" w:rsidRDefault="00FC7390" w:rsidP="00404A45">
                    <w:pPr>
                      <w:pBdr>
                        <w:top w:val="single" w:sz="4" w:space="1" w:color="7F7F7F" w:themeColor="background1" w:themeShade="7F"/>
                      </w:pBdr>
                      <w:jc w:val="center"/>
                      <w:rPr>
                        <w:color w:val="215868" w:themeColor="accent5" w:themeShade="80"/>
                        <w:sz w:val="20"/>
                        <w:szCs w:val="20"/>
                      </w:rPr>
                    </w:pPr>
                    <w:r w:rsidRPr="00875891">
                      <w:rPr>
                        <w:color w:val="215868" w:themeColor="accent5" w:themeShade="80"/>
                        <w:sz w:val="20"/>
                        <w:szCs w:val="20"/>
                      </w:rPr>
                      <w:fldChar w:fldCharType="begin"/>
                    </w:r>
                    <w:r w:rsidRPr="00875891">
                      <w:rPr>
                        <w:color w:val="215868" w:themeColor="accent5" w:themeShade="80"/>
                        <w:sz w:val="20"/>
                        <w:szCs w:val="20"/>
                      </w:rPr>
                      <w:instrText xml:space="preserve"> PAGE   \* MERGEFORMAT </w:instrText>
                    </w:r>
                    <w:r w:rsidRPr="00875891">
                      <w:rPr>
                        <w:color w:val="215868" w:themeColor="accent5" w:themeShade="80"/>
                        <w:sz w:val="20"/>
                        <w:szCs w:val="20"/>
                      </w:rPr>
                      <w:fldChar w:fldCharType="separate"/>
                    </w:r>
                    <w:r w:rsidR="00D44955">
                      <w:rPr>
                        <w:noProof/>
                        <w:color w:val="215868" w:themeColor="accent5" w:themeShade="80"/>
                        <w:sz w:val="20"/>
                        <w:szCs w:val="20"/>
                      </w:rPr>
                      <w:t>47</w:t>
                    </w:r>
                    <w:r w:rsidRPr="00875891">
                      <w:rPr>
                        <w:noProof/>
                        <w:color w:val="215868" w:themeColor="accent5" w:themeShade="80"/>
                        <w:sz w:val="20"/>
                        <w:szCs w:val="20"/>
                      </w:rPr>
                      <w:fldChar w:fldCharType="end"/>
                    </w:r>
                  </w:p>
                </w:txbxContent>
              </v:textbox>
              <w10:anchorlock/>
            </v:rect>
          </w:pict>
        </mc:Fallback>
      </mc:AlternateContent>
    </w:r>
  </w:p>
  <w:p w14:paraId="616B2F9F" w14:textId="77777777" w:rsidR="00FC7390" w:rsidRDefault="00FC73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C1FF48" w14:textId="77777777" w:rsidR="00FC7390" w:rsidRPr="0031219A" w:rsidRDefault="00FC7390">
    <w:pPr>
      <w:pStyle w:val="Footer"/>
      <w:jc w:val="right"/>
      <w:rPr>
        <w:sz w:val="20"/>
        <w:szCs w:val="20"/>
      </w:rPr>
    </w:pPr>
    <w:r>
      <w:rPr>
        <w:noProof/>
        <w:lang w:val="en-AU" w:eastAsia="en-AU"/>
      </w:rPr>
      <mc:AlternateContent>
        <mc:Choice Requires="wps">
          <w:drawing>
            <wp:inline distT="0" distB="0" distL="0" distR="0" wp14:anchorId="4FA0C7A8" wp14:editId="4CADD955">
              <wp:extent cx="565785" cy="191770"/>
              <wp:effectExtent l="0" t="0" r="0" b="0"/>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2B5E3F6F" w14:textId="7C0A626D" w:rsidR="00FC7390" w:rsidRPr="00875891" w:rsidRDefault="00FC7390" w:rsidP="00404A45">
                          <w:pPr>
                            <w:pBdr>
                              <w:top w:val="single" w:sz="4" w:space="1" w:color="7F7F7F" w:themeColor="background1" w:themeShade="7F"/>
                            </w:pBdr>
                            <w:jc w:val="center"/>
                            <w:rPr>
                              <w:color w:val="215868" w:themeColor="accent5" w:themeShade="80"/>
                              <w:sz w:val="20"/>
                              <w:szCs w:val="20"/>
                            </w:rPr>
                          </w:pPr>
                          <w:r w:rsidRPr="00875891">
                            <w:rPr>
                              <w:color w:val="215868" w:themeColor="accent5" w:themeShade="80"/>
                              <w:sz w:val="20"/>
                              <w:szCs w:val="20"/>
                            </w:rPr>
                            <w:fldChar w:fldCharType="begin"/>
                          </w:r>
                          <w:r w:rsidRPr="00875891">
                            <w:rPr>
                              <w:color w:val="215868" w:themeColor="accent5" w:themeShade="80"/>
                              <w:sz w:val="20"/>
                              <w:szCs w:val="20"/>
                            </w:rPr>
                            <w:instrText xml:space="preserve"> PAGE   \* MERGEFORMAT </w:instrText>
                          </w:r>
                          <w:r w:rsidRPr="00875891">
                            <w:rPr>
                              <w:color w:val="215868" w:themeColor="accent5" w:themeShade="80"/>
                              <w:sz w:val="20"/>
                              <w:szCs w:val="20"/>
                            </w:rPr>
                            <w:fldChar w:fldCharType="separate"/>
                          </w:r>
                          <w:r w:rsidR="00D44955">
                            <w:rPr>
                              <w:noProof/>
                              <w:color w:val="215868" w:themeColor="accent5" w:themeShade="80"/>
                              <w:sz w:val="20"/>
                              <w:szCs w:val="20"/>
                            </w:rPr>
                            <w:t>58</w:t>
                          </w:r>
                          <w:r w:rsidRPr="00875891">
                            <w:rPr>
                              <w:noProof/>
                              <w:color w:val="215868" w:themeColor="accent5" w:themeShade="80"/>
                              <w:sz w:val="20"/>
                              <w:szCs w:val="20"/>
                            </w:rPr>
                            <w:fldChar w:fldCharType="end"/>
                          </w:r>
                        </w:p>
                      </w:txbxContent>
                    </wps:txbx>
                    <wps:bodyPr rot="0" vert="horz" wrap="square" lIns="91440" tIns="0" rIns="91440" bIns="0" anchor="t" anchorCtr="0" upright="1">
                      <a:noAutofit/>
                    </wps:bodyPr>
                  </wps:wsp>
                </a:graphicData>
              </a:graphic>
            </wp:inline>
          </w:drawing>
        </mc:Choice>
        <mc:Fallback>
          <w:pict>
            <v:rect w14:anchorId="4FA0C7A8" id="Rectangle 1" o:spid="_x0000_s1028" style="width:44.55pt;height:15.1pt;rotation:180;flip:x;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" filled="f" fillcolor="#c0504d" stroked="f" strokecolor="#5c83b4" strokeweight="2.25pt">
              <v:textbox inset=",0,,0">
                <w:txbxContent>
                  <w:p w14:paraId="2B5E3F6F" w14:textId="7C0A626D" w:rsidR="00FC7390" w:rsidRPr="00875891" w:rsidRDefault="00FC7390" w:rsidP="00404A45">
                    <w:pPr>
                      <w:pBdr>
                        <w:top w:val="single" w:sz="4" w:space="1" w:color="7F7F7F" w:themeColor="background1" w:themeShade="7F"/>
                      </w:pBdr>
                      <w:jc w:val="center"/>
                      <w:rPr>
                        <w:color w:val="215868" w:themeColor="accent5" w:themeShade="80"/>
                        <w:sz w:val="20"/>
                        <w:szCs w:val="20"/>
                      </w:rPr>
                    </w:pPr>
                    <w:r w:rsidRPr="00875891">
                      <w:rPr>
                        <w:color w:val="215868" w:themeColor="accent5" w:themeShade="80"/>
                        <w:sz w:val="20"/>
                        <w:szCs w:val="20"/>
                      </w:rPr>
                      <w:fldChar w:fldCharType="begin"/>
                    </w:r>
                    <w:r w:rsidRPr="00875891">
                      <w:rPr>
                        <w:color w:val="215868" w:themeColor="accent5" w:themeShade="80"/>
                        <w:sz w:val="20"/>
                        <w:szCs w:val="20"/>
                      </w:rPr>
                      <w:instrText xml:space="preserve"> PAGE   \* MERGEFORMAT </w:instrText>
                    </w:r>
                    <w:r w:rsidRPr="00875891">
                      <w:rPr>
                        <w:color w:val="215868" w:themeColor="accent5" w:themeShade="80"/>
                        <w:sz w:val="20"/>
                        <w:szCs w:val="20"/>
                      </w:rPr>
                      <w:fldChar w:fldCharType="separate"/>
                    </w:r>
                    <w:r w:rsidR="00D44955">
                      <w:rPr>
                        <w:noProof/>
                        <w:color w:val="215868" w:themeColor="accent5" w:themeShade="80"/>
                        <w:sz w:val="20"/>
                        <w:szCs w:val="20"/>
                      </w:rPr>
                      <w:t>58</w:t>
                    </w:r>
                    <w:r w:rsidRPr="00875891">
                      <w:rPr>
                        <w:noProof/>
                        <w:color w:val="215868" w:themeColor="accent5" w:themeShade="80"/>
                        <w:sz w:val="20"/>
                        <w:szCs w:val="20"/>
                      </w:rPr>
                      <w:fldChar w:fldCharType="end"/>
                    </w:r>
                  </w:p>
                </w:txbxContent>
              </v:textbox>
              <w10:anchorlock/>
            </v:rect>
          </w:pict>
        </mc:Fallback>
      </mc:AlternateContent>
    </w:r>
  </w:p>
  <w:p w14:paraId="21C6356C" w14:textId="77777777" w:rsidR="00FC7390" w:rsidRPr="00DB67E0" w:rsidRDefault="00FC7390" w:rsidP="002F4F70">
    <w:pPr>
      <w:pStyle w:val="ICPSNormal"/>
    </w:pPr>
    <w:r w:rsidRPr="00DB67E0">
      <w:t>*Reporting on a study previously listed in table</w:t>
    </w:r>
  </w:p>
  <w:p w14:paraId="686B584D" w14:textId="77777777" w:rsidR="00FC7390" w:rsidRDefault="00FC73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39032D" w14:textId="6A671EB5" w:rsidR="00FC7390" w:rsidRPr="00DB67E0" w:rsidRDefault="00FC7390" w:rsidP="002F4F70">
    <w:pPr>
      <w:pStyle w:val="ICPSNormal"/>
    </w:pPr>
    <w:r w:rsidRPr="00DB67E0">
      <w:t>*Reporting on a study previously listed in table</w:t>
    </w:r>
  </w:p>
  <w:p w14:paraId="7EFDC24B" w14:textId="5462B92F" w:rsidR="00FC7390" w:rsidRDefault="00FC7390">
    <w:pPr>
      <w:pStyle w:val="Footer"/>
    </w:pPr>
  </w:p>
  <w:p w14:paraId="6813C1B6" w14:textId="77777777" w:rsidR="00FC7390" w:rsidRDefault="00FC73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824473" w14:textId="77777777" w:rsidR="00FC7390" w:rsidRDefault="00FC7390" w:rsidP="003430F4">
      <w:r>
        <w:separator/>
      </w:r>
    </w:p>
  </w:footnote>
  <w:footnote w:type="continuationSeparator" w:id="0">
    <w:p w14:paraId="75F360D6" w14:textId="77777777" w:rsidR="00FC7390" w:rsidRDefault="00FC7390" w:rsidP="003430F4">
      <w:r>
        <w:continuationSeparator/>
      </w:r>
    </w:p>
  </w:footnote>
  <w:footnote w:id="1">
    <w:p w14:paraId="56FE2E73" w14:textId="131D3AC6" w:rsidR="00FC7390" w:rsidRDefault="00FC7390">
      <w:pPr>
        <w:pStyle w:val="FootnoteText"/>
      </w:pPr>
      <w:r>
        <w:rPr>
          <w:rStyle w:val="FootnoteReference"/>
        </w:rPr>
        <w:footnoteRef/>
      </w:r>
      <w:r>
        <w:t xml:space="preserve"> We use the term publication to describe the source as there are more publications than actual studi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0132F1"/>
    <w:multiLevelType w:val="hybridMultilevel"/>
    <w:tmpl w:val="B0F42522"/>
    <w:lvl w:ilvl="0" w:tplc="F36279DC">
      <w:start w:val="1"/>
      <w:numFmt w:val="decimal"/>
      <w:pStyle w:val="ListBullet"/>
      <w:lvlText w:val="%1."/>
      <w:lvlJc w:val="left"/>
      <w:pPr>
        <w:ind w:left="717"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E6D6EC0"/>
    <w:multiLevelType w:val="hybridMultilevel"/>
    <w:tmpl w:val="2332ADB6"/>
    <w:lvl w:ilvl="0" w:tplc="A2AE7BEC">
      <w:start w:val="1"/>
      <w:numFmt w:val="bullet"/>
      <w:pStyle w:val="BulletLi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4BA6797"/>
    <w:multiLevelType w:val="hybridMultilevel"/>
    <w:tmpl w:val="73C60CBC"/>
    <w:lvl w:ilvl="0" w:tplc="E0E2D8AE">
      <w:start w:val="1"/>
      <w:numFmt w:val="bullet"/>
      <w:pStyle w:val="ListBulleted"/>
      <w:lvlText w:val=""/>
      <w:lvlJc w:val="left"/>
      <w:pPr>
        <w:ind w:left="717"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89E0949"/>
    <w:multiLevelType w:val="hybridMultilevel"/>
    <w:tmpl w:val="32BE34EE"/>
    <w:lvl w:ilvl="0" w:tplc="12546EF8">
      <w:start w:val="1"/>
      <w:numFmt w:val="lowerLetter"/>
      <w:pStyle w:val="ICPSHeading5"/>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3E7030"/>
    <w:multiLevelType w:val="hybridMultilevel"/>
    <w:tmpl w:val="CDE2CC04"/>
    <w:lvl w:ilvl="0" w:tplc="4FC0DD6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4"/>
  </w:num>
  <w:num w:numId="5">
    <w:abstractNumId w:val="3"/>
  </w:num>
  <w:num w:numId="6">
    <w:abstractNumId w:val="3"/>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ocumentProtection w:edit="readOnly" w:enforcement="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430F4"/>
    <w:rsid w:val="00005DE4"/>
    <w:rsid w:val="00007F01"/>
    <w:rsid w:val="00011058"/>
    <w:rsid w:val="00013D94"/>
    <w:rsid w:val="0001435F"/>
    <w:rsid w:val="00015B87"/>
    <w:rsid w:val="0001752D"/>
    <w:rsid w:val="00017D2F"/>
    <w:rsid w:val="000216AD"/>
    <w:rsid w:val="0002624F"/>
    <w:rsid w:val="00027242"/>
    <w:rsid w:val="00031D32"/>
    <w:rsid w:val="000327F2"/>
    <w:rsid w:val="00033A5F"/>
    <w:rsid w:val="000343F0"/>
    <w:rsid w:val="000359EE"/>
    <w:rsid w:val="000379BD"/>
    <w:rsid w:val="00037A4D"/>
    <w:rsid w:val="00037A9F"/>
    <w:rsid w:val="000410BA"/>
    <w:rsid w:val="00042193"/>
    <w:rsid w:val="00042680"/>
    <w:rsid w:val="00042C1E"/>
    <w:rsid w:val="00042E26"/>
    <w:rsid w:val="000459AF"/>
    <w:rsid w:val="00047DC0"/>
    <w:rsid w:val="000507E5"/>
    <w:rsid w:val="00052885"/>
    <w:rsid w:val="000553B1"/>
    <w:rsid w:val="0005666F"/>
    <w:rsid w:val="00056B03"/>
    <w:rsid w:val="00057161"/>
    <w:rsid w:val="00062C63"/>
    <w:rsid w:val="00064211"/>
    <w:rsid w:val="00065396"/>
    <w:rsid w:val="000654C4"/>
    <w:rsid w:val="00070A51"/>
    <w:rsid w:val="00071DC2"/>
    <w:rsid w:val="00073358"/>
    <w:rsid w:val="000733F9"/>
    <w:rsid w:val="00073BAA"/>
    <w:rsid w:val="0007433F"/>
    <w:rsid w:val="00076D42"/>
    <w:rsid w:val="00077053"/>
    <w:rsid w:val="00077801"/>
    <w:rsid w:val="0008002D"/>
    <w:rsid w:val="00082860"/>
    <w:rsid w:val="00082F27"/>
    <w:rsid w:val="000849EA"/>
    <w:rsid w:val="000865F6"/>
    <w:rsid w:val="0008751D"/>
    <w:rsid w:val="0009095A"/>
    <w:rsid w:val="0009343B"/>
    <w:rsid w:val="00093607"/>
    <w:rsid w:val="00096224"/>
    <w:rsid w:val="000A09DE"/>
    <w:rsid w:val="000A249A"/>
    <w:rsid w:val="000A3AF4"/>
    <w:rsid w:val="000A3CC5"/>
    <w:rsid w:val="000A3EF9"/>
    <w:rsid w:val="000A44B9"/>
    <w:rsid w:val="000B1988"/>
    <w:rsid w:val="000B3C05"/>
    <w:rsid w:val="000B3D5A"/>
    <w:rsid w:val="000B4D38"/>
    <w:rsid w:val="000B678B"/>
    <w:rsid w:val="000C3051"/>
    <w:rsid w:val="000C4619"/>
    <w:rsid w:val="000C52F1"/>
    <w:rsid w:val="000D10F6"/>
    <w:rsid w:val="000D13B7"/>
    <w:rsid w:val="000D24B7"/>
    <w:rsid w:val="000D4247"/>
    <w:rsid w:val="000D474C"/>
    <w:rsid w:val="000D7D4C"/>
    <w:rsid w:val="000E41CD"/>
    <w:rsid w:val="000E428E"/>
    <w:rsid w:val="000E5477"/>
    <w:rsid w:val="000E570E"/>
    <w:rsid w:val="000E7A7D"/>
    <w:rsid w:val="000E7CDC"/>
    <w:rsid w:val="000F0081"/>
    <w:rsid w:val="000F09D6"/>
    <w:rsid w:val="000F1BF4"/>
    <w:rsid w:val="000F3FE1"/>
    <w:rsid w:val="000F4471"/>
    <w:rsid w:val="0010110C"/>
    <w:rsid w:val="001017CC"/>
    <w:rsid w:val="001023F0"/>
    <w:rsid w:val="00103CF1"/>
    <w:rsid w:val="00105109"/>
    <w:rsid w:val="00107191"/>
    <w:rsid w:val="00107CDD"/>
    <w:rsid w:val="00110542"/>
    <w:rsid w:val="001111FA"/>
    <w:rsid w:val="001113EE"/>
    <w:rsid w:val="00111B96"/>
    <w:rsid w:val="001124E9"/>
    <w:rsid w:val="001130EB"/>
    <w:rsid w:val="0011398D"/>
    <w:rsid w:val="00114F61"/>
    <w:rsid w:val="00117428"/>
    <w:rsid w:val="0012300C"/>
    <w:rsid w:val="00123A6F"/>
    <w:rsid w:val="001245A9"/>
    <w:rsid w:val="00124998"/>
    <w:rsid w:val="001256C0"/>
    <w:rsid w:val="00126213"/>
    <w:rsid w:val="001309F0"/>
    <w:rsid w:val="001316A7"/>
    <w:rsid w:val="00135A92"/>
    <w:rsid w:val="001378A4"/>
    <w:rsid w:val="00137BE2"/>
    <w:rsid w:val="00144448"/>
    <w:rsid w:val="00146417"/>
    <w:rsid w:val="00147668"/>
    <w:rsid w:val="0015215F"/>
    <w:rsid w:val="00152C63"/>
    <w:rsid w:val="00157A48"/>
    <w:rsid w:val="00164818"/>
    <w:rsid w:val="00166D18"/>
    <w:rsid w:val="00167805"/>
    <w:rsid w:val="00167CC2"/>
    <w:rsid w:val="00172267"/>
    <w:rsid w:val="001742D3"/>
    <w:rsid w:val="001815E0"/>
    <w:rsid w:val="00182B78"/>
    <w:rsid w:val="00184DF6"/>
    <w:rsid w:val="001861BE"/>
    <w:rsid w:val="0018654E"/>
    <w:rsid w:val="001867B2"/>
    <w:rsid w:val="00186C5B"/>
    <w:rsid w:val="00190427"/>
    <w:rsid w:val="00192FAC"/>
    <w:rsid w:val="001932CB"/>
    <w:rsid w:val="00194732"/>
    <w:rsid w:val="00196062"/>
    <w:rsid w:val="00197E06"/>
    <w:rsid w:val="001A09F5"/>
    <w:rsid w:val="001A1F29"/>
    <w:rsid w:val="001A2444"/>
    <w:rsid w:val="001A256A"/>
    <w:rsid w:val="001A472F"/>
    <w:rsid w:val="001A6289"/>
    <w:rsid w:val="001B0AD2"/>
    <w:rsid w:val="001B3EE7"/>
    <w:rsid w:val="001B46B3"/>
    <w:rsid w:val="001B6ED3"/>
    <w:rsid w:val="001C2A61"/>
    <w:rsid w:val="001C3957"/>
    <w:rsid w:val="001C40CD"/>
    <w:rsid w:val="001D125A"/>
    <w:rsid w:val="001D160F"/>
    <w:rsid w:val="001D455E"/>
    <w:rsid w:val="001D5D8F"/>
    <w:rsid w:val="001D757A"/>
    <w:rsid w:val="001E0D8C"/>
    <w:rsid w:val="001E0E04"/>
    <w:rsid w:val="001E5160"/>
    <w:rsid w:val="001E5AF1"/>
    <w:rsid w:val="001E7968"/>
    <w:rsid w:val="001F05EB"/>
    <w:rsid w:val="001F09B2"/>
    <w:rsid w:val="001F127E"/>
    <w:rsid w:val="001F3F66"/>
    <w:rsid w:val="001F45DA"/>
    <w:rsid w:val="001F75A1"/>
    <w:rsid w:val="00201175"/>
    <w:rsid w:val="00205C2F"/>
    <w:rsid w:val="00205CAD"/>
    <w:rsid w:val="0020635E"/>
    <w:rsid w:val="002111B4"/>
    <w:rsid w:val="002141B4"/>
    <w:rsid w:val="00215BFB"/>
    <w:rsid w:val="00215EFC"/>
    <w:rsid w:val="002208FB"/>
    <w:rsid w:val="00221890"/>
    <w:rsid w:val="00221CD1"/>
    <w:rsid w:val="002248A4"/>
    <w:rsid w:val="002259DA"/>
    <w:rsid w:val="00226716"/>
    <w:rsid w:val="0022692A"/>
    <w:rsid w:val="00227918"/>
    <w:rsid w:val="002313D5"/>
    <w:rsid w:val="00233EFD"/>
    <w:rsid w:val="0023495B"/>
    <w:rsid w:val="00237866"/>
    <w:rsid w:val="00242184"/>
    <w:rsid w:val="002421ED"/>
    <w:rsid w:val="00243B04"/>
    <w:rsid w:val="00246A7D"/>
    <w:rsid w:val="00247A1A"/>
    <w:rsid w:val="00251ACA"/>
    <w:rsid w:val="002537CC"/>
    <w:rsid w:val="00255BE8"/>
    <w:rsid w:val="00262CB8"/>
    <w:rsid w:val="00262E97"/>
    <w:rsid w:val="00263797"/>
    <w:rsid w:val="002646A9"/>
    <w:rsid w:val="00264D00"/>
    <w:rsid w:val="00264DCF"/>
    <w:rsid w:val="00266F08"/>
    <w:rsid w:val="00270117"/>
    <w:rsid w:val="002717A8"/>
    <w:rsid w:val="00273C3F"/>
    <w:rsid w:val="00274644"/>
    <w:rsid w:val="00275BA8"/>
    <w:rsid w:val="00276A5F"/>
    <w:rsid w:val="00281F00"/>
    <w:rsid w:val="00281FB0"/>
    <w:rsid w:val="00284323"/>
    <w:rsid w:val="00285298"/>
    <w:rsid w:val="00286B04"/>
    <w:rsid w:val="00287CC4"/>
    <w:rsid w:val="002913E1"/>
    <w:rsid w:val="00293DC1"/>
    <w:rsid w:val="00295C63"/>
    <w:rsid w:val="002961BC"/>
    <w:rsid w:val="002A2B9A"/>
    <w:rsid w:val="002A2D83"/>
    <w:rsid w:val="002A32AA"/>
    <w:rsid w:val="002A417E"/>
    <w:rsid w:val="002A79BC"/>
    <w:rsid w:val="002B4EAD"/>
    <w:rsid w:val="002B4EE2"/>
    <w:rsid w:val="002B71BC"/>
    <w:rsid w:val="002C2DC2"/>
    <w:rsid w:val="002C3DD9"/>
    <w:rsid w:val="002C57CE"/>
    <w:rsid w:val="002C6552"/>
    <w:rsid w:val="002C6AF8"/>
    <w:rsid w:val="002C738B"/>
    <w:rsid w:val="002C7B09"/>
    <w:rsid w:val="002E3502"/>
    <w:rsid w:val="002E5913"/>
    <w:rsid w:val="002E5E61"/>
    <w:rsid w:val="002E738B"/>
    <w:rsid w:val="002F0C6F"/>
    <w:rsid w:val="002F2674"/>
    <w:rsid w:val="002F2830"/>
    <w:rsid w:val="002F4F70"/>
    <w:rsid w:val="002F5D85"/>
    <w:rsid w:val="00300D26"/>
    <w:rsid w:val="0030195E"/>
    <w:rsid w:val="00302BA6"/>
    <w:rsid w:val="00303236"/>
    <w:rsid w:val="00305604"/>
    <w:rsid w:val="00305FC7"/>
    <w:rsid w:val="00310034"/>
    <w:rsid w:val="0031219A"/>
    <w:rsid w:val="00313BBE"/>
    <w:rsid w:val="0031500A"/>
    <w:rsid w:val="003211CA"/>
    <w:rsid w:val="0033143A"/>
    <w:rsid w:val="00332827"/>
    <w:rsid w:val="00333494"/>
    <w:rsid w:val="00333719"/>
    <w:rsid w:val="00333B5A"/>
    <w:rsid w:val="0033585E"/>
    <w:rsid w:val="003365EC"/>
    <w:rsid w:val="00337435"/>
    <w:rsid w:val="00342FE6"/>
    <w:rsid w:val="003430F4"/>
    <w:rsid w:val="00344EB8"/>
    <w:rsid w:val="00345E09"/>
    <w:rsid w:val="00345F06"/>
    <w:rsid w:val="0034744C"/>
    <w:rsid w:val="003540F8"/>
    <w:rsid w:val="00361FC4"/>
    <w:rsid w:val="00364328"/>
    <w:rsid w:val="00364D4D"/>
    <w:rsid w:val="00365F6E"/>
    <w:rsid w:val="003666A3"/>
    <w:rsid w:val="00367767"/>
    <w:rsid w:val="003677FC"/>
    <w:rsid w:val="003727AC"/>
    <w:rsid w:val="00375CCF"/>
    <w:rsid w:val="00380417"/>
    <w:rsid w:val="00381543"/>
    <w:rsid w:val="00385A94"/>
    <w:rsid w:val="00386715"/>
    <w:rsid w:val="00386ED8"/>
    <w:rsid w:val="003912A8"/>
    <w:rsid w:val="003921B9"/>
    <w:rsid w:val="0039380E"/>
    <w:rsid w:val="00393DC0"/>
    <w:rsid w:val="0039418D"/>
    <w:rsid w:val="00395319"/>
    <w:rsid w:val="00396B7D"/>
    <w:rsid w:val="003A0498"/>
    <w:rsid w:val="003B1019"/>
    <w:rsid w:val="003B5E86"/>
    <w:rsid w:val="003B6918"/>
    <w:rsid w:val="003B773C"/>
    <w:rsid w:val="003C3241"/>
    <w:rsid w:val="003C3CA4"/>
    <w:rsid w:val="003C7622"/>
    <w:rsid w:val="003C7711"/>
    <w:rsid w:val="003D1D25"/>
    <w:rsid w:val="003D3ED3"/>
    <w:rsid w:val="003D481B"/>
    <w:rsid w:val="003D4EAE"/>
    <w:rsid w:val="003D5F85"/>
    <w:rsid w:val="003D754C"/>
    <w:rsid w:val="003D75BE"/>
    <w:rsid w:val="003E4916"/>
    <w:rsid w:val="003E5665"/>
    <w:rsid w:val="003E5F8B"/>
    <w:rsid w:val="003E6074"/>
    <w:rsid w:val="003E6671"/>
    <w:rsid w:val="003E6CE1"/>
    <w:rsid w:val="003E75FC"/>
    <w:rsid w:val="003E77B7"/>
    <w:rsid w:val="003F12F7"/>
    <w:rsid w:val="003F15F7"/>
    <w:rsid w:val="003F2A39"/>
    <w:rsid w:val="003F2E08"/>
    <w:rsid w:val="003F306A"/>
    <w:rsid w:val="003F4F55"/>
    <w:rsid w:val="003F528B"/>
    <w:rsid w:val="003F5831"/>
    <w:rsid w:val="003F666A"/>
    <w:rsid w:val="00401F18"/>
    <w:rsid w:val="0040285E"/>
    <w:rsid w:val="004040B2"/>
    <w:rsid w:val="00404A45"/>
    <w:rsid w:val="004051FF"/>
    <w:rsid w:val="00405C3F"/>
    <w:rsid w:val="00407178"/>
    <w:rsid w:val="00416D36"/>
    <w:rsid w:val="004218F3"/>
    <w:rsid w:val="004219AC"/>
    <w:rsid w:val="004259D8"/>
    <w:rsid w:val="00425E20"/>
    <w:rsid w:val="004310E6"/>
    <w:rsid w:val="004318A0"/>
    <w:rsid w:val="00431979"/>
    <w:rsid w:val="0043334E"/>
    <w:rsid w:val="00435C32"/>
    <w:rsid w:val="00440EBF"/>
    <w:rsid w:val="00445D72"/>
    <w:rsid w:val="00446477"/>
    <w:rsid w:val="00446ECB"/>
    <w:rsid w:val="0045152A"/>
    <w:rsid w:val="004529C5"/>
    <w:rsid w:val="00454ABE"/>
    <w:rsid w:val="0045789A"/>
    <w:rsid w:val="00460192"/>
    <w:rsid w:val="00460BAC"/>
    <w:rsid w:val="00462CCC"/>
    <w:rsid w:val="0046343C"/>
    <w:rsid w:val="00464B7A"/>
    <w:rsid w:val="00465156"/>
    <w:rsid w:val="00465CE6"/>
    <w:rsid w:val="00470783"/>
    <w:rsid w:val="00472051"/>
    <w:rsid w:val="004758B5"/>
    <w:rsid w:val="00476A23"/>
    <w:rsid w:val="0047756B"/>
    <w:rsid w:val="00480A1E"/>
    <w:rsid w:val="0048189D"/>
    <w:rsid w:val="00481B36"/>
    <w:rsid w:val="004830B0"/>
    <w:rsid w:val="00483BA4"/>
    <w:rsid w:val="00485981"/>
    <w:rsid w:val="00487842"/>
    <w:rsid w:val="00487E8E"/>
    <w:rsid w:val="00496D68"/>
    <w:rsid w:val="004A0B53"/>
    <w:rsid w:val="004A0C5B"/>
    <w:rsid w:val="004A2E5A"/>
    <w:rsid w:val="004A3117"/>
    <w:rsid w:val="004A328A"/>
    <w:rsid w:val="004A4198"/>
    <w:rsid w:val="004A48C1"/>
    <w:rsid w:val="004A7CEE"/>
    <w:rsid w:val="004B15F8"/>
    <w:rsid w:val="004B2A83"/>
    <w:rsid w:val="004B3C0B"/>
    <w:rsid w:val="004B4A54"/>
    <w:rsid w:val="004B6A7D"/>
    <w:rsid w:val="004C0DFA"/>
    <w:rsid w:val="004C2B84"/>
    <w:rsid w:val="004C3557"/>
    <w:rsid w:val="004C3BAD"/>
    <w:rsid w:val="004C6B00"/>
    <w:rsid w:val="004D094D"/>
    <w:rsid w:val="004D3751"/>
    <w:rsid w:val="004D5519"/>
    <w:rsid w:val="004D7E92"/>
    <w:rsid w:val="004E0517"/>
    <w:rsid w:val="004E1606"/>
    <w:rsid w:val="004E2B29"/>
    <w:rsid w:val="004E372C"/>
    <w:rsid w:val="004E454F"/>
    <w:rsid w:val="004E6990"/>
    <w:rsid w:val="004E6AF3"/>
    <w:rsid w:val="004F27DA"/>
    <w:rsid w:val="004F48AF"/>
    <w:rsid w:val="004F4A83"/>
    <w:rsid w:val="004F5972"/>
    <w:rsid w:val="004F6809"/>
    <w:rsid w:val="004F7A83"/>
    <w:rsid w:val="004F7F6F"/>
    <w:rsid w:val="00501CA2"/>
    <w:rsid w:val="00502636"/>
    <w:rsid w:val="00504E7A"/>
    <w:rsid w:val="00505B8C"/>
    <w:rsid w:val="00510247"/>
    <w:rsid w:val="005155C5"/>
    <w:rsid w:val="00515870"/>
    <w:rsid w:val="00517C29"/>
    <w:rsid w:val="00521717"/>
    <w:rsid w:val="00522795"/>
    <w:rsid w:val="00522C0D"/>
    <w:rsid w:val="00524521"/>
    <w:rsid w:val="00527BB9"/>
    <w:rsid w:val="0053034C"/>
    <w:rsid w:val="00530B16"/>
    <w:rsid w:val="00534645"/>
    <w:rsid w:val="00535967"/>
    <w:rsid w:val="005378EA"/>
    <w:rsid w:val="005379E8"/>
    <w:rsid w:val="00542CFD"/>
    <w:rsid w:val="00544230"/>
    <w:rsid w:val="00546884"/>
    <w:rsid w:val="0055238B"/>
    <w:rsid w:val="005564E8"/>
    <w:rsid w:val="005575FD"/>
    <w:rsid w:val="005607D1"/>
    <w:rsid w:val="005607F3"/>
    <w:rsid w:val="00561337"/>
    <w:rsid w:val="00562EDA"/>
    <w:rsid w:val="005657BC"/>
    <w:rsid w:val="00571E58"/>
    <w:rsid w:val="00572292"/>
    <w:rsid w:val="00572428"/>
    <w:rsid w:val="0057396F"/>
    <w:rsid w:val="005749D9"/>
    <w:rsid w:val="00574A9D"/>
    <w:rsid w:val="00575C77"/>
    <w:rsid w:val="00576188"/>
    <w:rsid w:val="00576D4A"/>
    <w:rsid w:val="005770DF"/>
    <w:rsid w:val="00580578"/>
    <w:rsid w:val="00581C21"/>
    <w:rsid w:val="00583952"/>
    <w:rsid w:val="005862EB"/>
    <w:rsid w:val="005901F4"/>
    <w:rsid w:val="0059600A"/>
    <w:rsid w:val="0059601F"/>
    <w:rsid w:val="0059661B"/>
    <w:rsid w:val="005A125E"/>
    <w:rsid w:val="005A298E"/>
    <w:rsid w:val="005A3287"/>
    <w:rsid w:val="005A55F3"/>
    <w:rsid w:val="005A5B94"/>
    <w:rsid w:val="005A635D"/>
    <w:rsid w:val="005A63E7"/>
    <w:rsid w:val="005A6F0D"/>
    <w:rsid w:val="005A7B79"/>
    <w:rsid w:val="005B2A65"/>
    <w:rsid w:val="005B39E8"/>
    <w:rsid w:val="005B4968"/>
    <w:rsid w:val="005B7492"/>
    <w:rsid w:val="005B79F7"/>
    <w:rsid w:val="005C318C"/>
    <w:rsid w:val="005C56D6"/>
    <w:rsid w:val="005C6869"/>
    <w:rsid w:val="005C6B3A"/>
    <w:rsid w:val="005C7EEA"/>
    <w:rsid w:val="005D006C"/>
    <w:rsid w:val="005D1794"/>
    <w:rsid w:val="005D6D57"/>
    <w:rsid w:val="005D6E1C"/>
    <w:rsid w:val="005D733A"/>
    <w:rsid w:val="005D7C93"/>
    <w:rsid w:val="005E013F"/>
    <w:rsid w:val="005E0892"/>
    <w:rsid w:val="005E109C"/>
    <w:rsid w:val="005E1AB9"/>
    <w:rsid w:val="005E2704"/>
    <w:rsid w:val="005E2ACD"/>
    <w:rsid w:val="005E3458"/>
    <w:rsid w:val="005E3B87"/>
    <w:rsid w:val="005E3EA3"/>
    <w:rsid w:val="005E4439"/>
    <w:rsid w:val="005E6218"/>
    <w:rsid w:val="005F080D"/>
    <w:rsid w:val="005F265B"/>
    <w:rsid w:val="005F2D48"/>
    <w:rsid w:val="005F4503"/>
    <w:rsid w:val="005F47D7"/>
    <w:rsid w:val="005F7146"/>
    <w:rsid w:val="005F7472"/>
    <w:rsid w:val="005F77A5"/>
    <w:rsid w:val="005F7937"/>
    <w:rsid w:val="00600B21"/>
    <w:rsid w:val="00602D58"/>
    <w:rsid w:val="006047E6"/>
    <w:rsid w:val="00605D70"/>
    <w:rsid w:val="006108C2"/>
    <w:rsid w:val="00610EEB"/>
    <w:rsid w:val="006124E3"/>
    <w:rsid w:val="00613624"/>
    <w:rsid w:val="00614050"/>
    <w:rsid w:val="006159F6"/>
    <w:rsid w:val="006202C0"/>
    <w:rsid w:val="00624D30"/>
    <w:rsid w:val="00624DE5"/>
    <w:rsid w:val="0062676D"/>
    <w:rsid w:val="006269A5"/>
    <w:rsid w:val="006278B0"/>
    <w:rsid w:val="00630AE3"/>
    <w:rsid w:val="006312F2"/>
    <w:rsid w:val="0063216F"/>
    <w:rsid w:val="00635213"/>
    <w:rsid w:val="00635B30"/>
    <w:rsid w:val="006360C9"/>
    <w:rsid w:val="00640D69"/>
    <w:rsid w:val="00641311"/>
    <w:rsid w:val="00641392"/>
    <w:rsid w:val="006433AC"/>
    <w:rsid w:val="00646DB3"/>
    <w:rsid w:val="00647645"/>
    <w:rsid w:val="00647932"/>
    <w:rsid w:val="00647ADF"/>
    <w:rsid w:val="006502DD"/>
    <w:rsid w:val="006566E2"/>
    <w:rsid w:val="00657628"/>
    <w:rsid w:val="006609FC"/>
    <w:rsid w:val="00661780"/>
    <w:rsid w:val="00663BBD"/>
    <w:rsid w:val="00665981"/>
    <w:rsid w:val="006668C6"/>
    <w:rsid w:val="00667C0B"/>
    <w:rsid w:val="006714A4"/>
    <w:rsid w:val="006715B9"/>
    <w:rsid w:val="0067261F"/>
    <w:rsid w:val="006729FF"/>
    <w:rsid w:val="00672DAE"/>
    <w:rsid w:val="00673A67"/>
    <w:rsid w:val="00673D17"/>
    <w:rsid w:val="00675ABF"/>
    <w:rsid w:val="00676100"/>
    <w:rsid w:val="00676779"/>
    <w:rsid w:val="00676928"/>
    <w:rsid w:val="0068026A"/>
    <w:rsid w:val="00683768"/>
    <w:rsid w:val="00683D7B"/>
    <w:rsid w:val="00695EE9"/>
    <w:rsid w:val="00696A83"/>
    <w:rsid w:val="006A3F91"/>
    <w:rsid w:val="006A4AC9"/>
    <w:rsid w:val="006A7033"/>
    <w:rsid w:val="006B3E14"/>
    <w:rsid w:val="006B4284"/>
    <w:rsid w:val="006B62F5"/>
    <w:rsid w:val="006B7AD8"/>
    <w:rsid w:val="006C032D"/>
    <w:rsid w:val="006C1B7C"/>
    <w:rsid w:val="006C32DB"/>
    <w:rsid w:val="006D19F7"/>
    <w:rsid w:val="006D2A0C"/>
    <w:rsid w:val="006D507E"/>
    <w:rsid w:val="006D5A11"/>
    <w:rsid w:val="006E09F3"/>
    <w:rsid w:val="006E0E4E"/>
    <w:rsid w:val="006E1B25"/>
    <w:rsid w:val="006E2809"/>
    <w:rsid w:val="006F0127"/>
    <w:rsid w:val="006F1B5B"/>
    <w:rsid w:val="006F43BD"/>
    <w:rsid w:val="006F480C"/>
    <w:rsid w:val="006F626E"/>
    <w:rsid w:val="006F63CC"/>
    <w:rsid w:val="006F71F8"/>
    <w:rsid w:val="00701385"/>
    <w:rsid w:val="0070195A"/>
    <w:rsid w:val="00702CFC"/>
    <w:rsid w:val="00703F49"/>
    <w:rsid w:val="00705DC8"/>
    <w:rsid w:val="00706324"/>
    <w:rsid w:val="00706FAA"/>
    <w:rsid w:val="00710BA6"/>
    <w:rsid w:val="007147E0"/>
    <w:rsid w:val="00716650"/>
    <w:rsid w:val="00720E1A"/>
    <w:rsid w:val="007243CB"/>
    <w:rsid w:val="00724579"/>
    <w:rsid w:val="00724903"/>
    <w:rsid w:val="00726847"/>
    <w:rsid w:val="007273CE"/>
    <w:rsid w:val="00732EBE"/>
    <w:rsid w:val="0073467E"/>
    <w:rsid w:val="007356D0"/>
    <w:rsid w:val="007361D7"/>
    <w:rsid w:val="00737BF1"/>
    <w:rsid w:val="00742166"/>
    <w:rsid w:val="0074301E"/>
    <w:rsid w:val="0074556F"/>
    <w:rsid w:val="00746C50"/>
    <w:rsid w:val="007546E2"/>
    <w:rsid w:val="00755BE4"/>
    <w:rsid w:val="00756A94"/>
    <w:rsid w:val="00757044"/>
    <w:rsid w:val="007571A5"/>
    <w:rsid w:val="00761A1C"/>
    <w:rsid w:val="00761B75"/>
    <w:rsid w:val="007646BB"/>
    <w:rsid w:val="007705DF"/>
    <w:rsid w:val="007720C7"/>
    <w:rsid w:val="00777105"/>
    <w:rsid w:val="0078067F"/>
    <w:rsid w:val="007817ED"/>
    <w:rsid w:val="007831DB"/>
    <w:rsid w:val="00784B32"/>
    <w:rsid w:val="007853FE"/>
    <w:rsid w:val="007855C1"/>
    <w:rsid w:val="00785BE5"/>
    <w:rsid w:val="00787B8A"/>
    <w:rsid w:val="00792379"/>
    <w:rsid w:val="00792E06"/>
    <w:rsid w:val="00793373"/>
    <w:rsid w:val="00794583"/>
    <w:rsid w:val="007A0462"/>
    <w:rsid w:val="007A2350"/>
    <w:rsid w:val="007A258F"/>
    <w:rsid w:val="007A44DC"/>
    <w:rsid w:val="007A4A3C"/>
    <w:rsid w:val="007A7642"/>
    <w:rsid w:val="007B06EE"/>
    <w:rsid w:val="007B09AE"/>
    <w:rsid w:val="007B52B9"/>
    <w:rsid w:val="007B5843"/>
    <w:rsid w:val="007B5C39"/>
    <w:rsid w:val="007B602E"/>
    <w:rsid w:val="007B7F0B"/>
    <w:rsid w:val="007C0F2E"/>
    <w:rsid w:val="007C105C"/>
    <w:rsid w:val="007C3A71"/>
    <w:rsid w:val="007C3F9B"/>
    <w:rsid w:val="007C5DB8"/>
    <w:rsid w:val="007C6C99"/>
    <w:rsid w:val="007C6E0A"/>
    <w:rsid w:val="007D66D7"/>
    <w:rsid w:val="007D79D1"/>
    <w:rsid w:val="007D7E85"/>
    <w:rsid w:val="007E2FC1"/>
    <w:rsid w:val="007E3C8F"/>
    <w:rsid w:val="007E3ECF"/>
    <w:rsid w:val="007E5F1A"/>
    <w:rsid w:val="007F0CC3"/>
    <w:rsid w:val="007F3576"/>
    <w:rsid w:val="007F3E54"/>
    <w:rsid w:val="007F410A"/>
    <w:rsid w:val="007F48E3"/>
    <w:rsid w:val="007F6D04"/>
    <w:rsid w:val="0080132A"/>
    <w:rsid w:val="00801D59"/>
    <w:rsid w:val="00801EB8"/>
    <w:rsid w:val="00803941"/>
    <w:rsid w:val="00804D92"/>
    <w:rsid w:val="00804E19"/>
    <w:rsid w:val="00804F60"/>
    <w:rsid w:val="00812317"/>
    <w:rsid w:val="0081366F"/>
    <w:rsid w:val="00816D51"/>
    <w:rsid w:val="00816EC7"/>
    <w:rsid w:val="00820138"/>
    <w:rsid w:val="00830C55"/>
    <w:rsid w:val="008310FE"/>
    <w:rsid w:val="00831357"/>
    <w:rsid w:val="00832E8F"/>
    <w:rsid w:val="008359CF"/>
    <w:rsid w:val="00837EC7"/>
    <w:rsid w:val="00842CF0"/>
    <w:rsid w:val="008475C4"/>
    <w:rsid w:val="00847D21"/>
    <w:rsid w:val="00847E4D"/>
    <w:rsid w:val="00855160"/>
    <w:rsid w:val="00856381"/>
    <w:rsid w:val="00857782"/>
    <w:rsid w:val="00861421"/>
    <w:rsid w:val="0086625E"/>
    <w:rsid w:val="00867A18"/>
    <w:rsid w:val="008720F4"/>
    <w:rsid w:val="00873616"/>
    <w:rsid w:val="00873F19"/>
    <w:rsid w:val="00875891"/>
    <w:rsid w:val="008800D1"/>
    <w:rsid w:val="00880E64"/>
    <w:rsid w:val="00884FCF"/>
    <w:rsid w:val="00885AC2"/>
    <w:rsid w:val="008906B2"/>
    <w:rsid w:val="00893C09"/>
    <w:rsid w:val="008940A2"/>
    <w:rsid w:val="0089502B"/>
    <w:rsid w:val="008965DF"/>
    <w:rsid w:val="00897118"/>
    <w:rsid w:val="008A23F7"/>
    <w:rsid w:val="008A2485"/>
    <w:rsid w:val="008A2E1E"/>
    <w:rsid w:val="008A38E4"/>
    <w:rsid w:val="008A6F26"/>
    <w:rsid w:val="008B14FE"/>
    <w:rsid w:val="008B2C0E"/>
    <w:rsid w:val="008B2CC2"/>
    <w:rsid w:val="008B2F9D"/>
    <w:rsid w:val="008B3C2D"/>
    <w:rsid w:val="008B47A4"/>
    <w:rsid w:val="008B724D"/>
    <w:rsid w:val="008C1481"/>
    <w:rsid w:val="008C17A9"/>
    <w:rsid w:val="008C22A2"/>
    <w:rsid w:val="008C2BD3"/>
    <w:rsid w:val="008C3BA9"/>
    <w:rsid w:val="008C408C"/>
    <w:rsid w:val="008C4784"/>
    <w:rsid w:val="008C77BD"/>
    <w:rsid w:val="008D13C9"/>
    <w:rsid w:val="008D26E0"/>
    <w:rsid w:val="008D5819"/>
    <w:rsid w:val="008D6C43"/>
    <w:rsid w:val="008D7BEB"/>
    <w:rsid w:val="008E0144"/>
    <w:rsid w:val="008E245B"/>
    <w:rsid w:val="008E411A"/>
    <w:rsid w:val="008E531D"/>
    <w:rsid w:val="008E68CD"/>
    <w:rsid w:val="008E7481"/>
    <w:rsid w:val="008E7594"/>
    <w:rsid w:val="008F3189"/>
    <w:rsid w:val="008F5969"/>
    <w:rsid w:val="008F63F1"/>
    <w:rsid w:val="00900CCC"/>
    <w:rsid w:val="00901E99"/>
    <w:rsid w:val="00903911"/>
    <w:rsid w:val="00904D21"/>
    <w:rsid w:val="0090556F"/>
    <w:rsid w:val="0091137E"/>
    <w:rsid w:val="00911B34"/>
    <w:rsid w:val="0091362B"/>
    <w:rsid w:val="00914F5E"/>
    <w:rsid w:val="009160FD"/>
    <w:rsid w:val="0091638B"/>
    <w:rsid w:val="00916EBA"/>
    <w:rsid w:val="00917A74"/>
    <w:rsid w:val="00921D42"/>
    <w:rsid w:val="009224B9"/>
    <w:rsid w:val="00922522"/>
    <w:rsid w:val="00923502"/>
    <w:rsid w:val="009235B4"/>
    <w:rsid w:val="00923934"/>
    <w:rsid w:val="0092467D"/>
    <w:rsid w:val="00925EAF"/>
    <w:rsid w:val="009262C8"/>
    <w:rsid w:val="009306B8"/>
    <w:rsid w:val="0093433F"/>
    <w:rsid w:val="00937333"/>
    <w:rsid w:val="00944C8E"/>
    <w:rsid w:val="009456DB"/>
    <w:rsid w:val="00945E62"/>
    <w:rsid w:val="00945FE1"/>
    <w:rsid w:val="009478B5"/>
    <w:rsid w:val="00950A5B"/>
    <w:rsid w:val="00951C15"/>
    <w:rsid w:val="00952759"/>
    <w:rsid w:val="00953C09"/>
    <w:rsid w:val="00956A28"/>
    <w:rsid w:val="00956DEE"/>
    <w:rsid w:val="00957F20"/>
    <w:rsid w:val="009629D5"/>
    <w:rsid w:val="00962A63"/>
    <w:rsid w:val="00967730"/>
    <w:rsid w:val="009715A5"/>
    <w:rsid w:val="0097177D"/>
    <w:rsid w:val="00971868"/>
    <w:rsid w:val="00972458"/>
    <w:rsid w:val="009775F7"/>
    <w:rsid w:val="00980253"/>
    <w:rsid w:val="00982087"/>
    <w:rsid w:val="00983CD6"/>
    <w:rsid w:val="00984ACC"/>
    <w:rsid w:val="00985B80"/>
    <w:rsid w:val="00986227"/>
    <w:rsid w:val="0098705E"/>
    <w:rsid w:val="00990516"/>
    <w:rsid w:val="00991A9F"/>
    <w:rsid w:val="00993250"/>
    <w:rsid w:val="00995B80"/>
    <w:rsid w:val="00996D7D"/>
    <w:rsid w:val="009A0673"/>
    <w:rsid w:val="009A0C59"/>
    <w:rsid w:val="009A2543"/>
    <w:rsid w:val="009A56AB"/>
    <w:rsid w:val="009A67F7"/>
    <w:rsid w:val="009B09F3"/>
    <w:rsid w:val="009B25D1"/>
    <w:rsid w:val="009B3F19"/>
    <w:rsid w:val="009B5734"/>
    <w:rsid w:val="009B5DFD"/>
    <w:rsid w:val="009B6072"/>
    <w:rsid w:val="009B71A8"/>
    <w:rsid w:val="009C109A"/>
    <w:rsid w:val="009C1F0A"/>
    <w:rsid w:val="009C2261"/>
    <w:rsid w:val="009C22F5"/>
    <w:rsid w:val="009C26D3"/>
    <w:rsid w:val="009C295D"/>
    <w:rsid w:val="009C38F7"/>
    <w:rsid w:val="009C506A"/>
    <w:rsid w:val="009C5623"/>
    <w:rsid w:val="009C5E34"/>
    <w:rsid w:val="009C6BBC"/>
    <w:rsid w:val="009C7EFA"/>
    <w:rsid w:val="009D0918"/>
    <w:rsid w:val="009D38AB"/>
    <w:rsid w:val="009D665E"/>
    <w:rsid w:val="009D6BDB"/>
    <w:rsid w:val="009D724E"/>
    <w:rsid w:val="009E4E75"/>
    <w:rsid w:val="009E4E89"/>
    <w:rsid w:val="009E67B4"/>
    <w:rsid w:val="009E6E4A"/>
    <w:rsid w:val="009E6F79"/>
    <w:rsid w:val="009F071D"/>
    <w:rsid w:val="009F09FB"/>
    <w:rsid w:val="009F2116"/>
    <w:rsid w:val="009F63E8"/>
    <w:rsid w:val="009F6A75"/>
    <w:rsid w:val="00A00304"/>
    <w:rsid w:val="00A00FAC"/>
    <w:rsid w:val="00A01271"/>
    <w:rsid w:val="00A021B8"/>
    <w:rsid w:val="00A039E9"/>
    <w:rsid w:val="00A0554F"/>
    <w:rsid w:val="00A05BDA"/>
    <w:rsid w:val="00A12679"/>
    <w:rsid w:val="00A1331A"/>
    <w:rsid w:val="00A13BD2"/>
    <w:rsid w:val="00A1514C"/>
    <w:rsid w:val="00A2043A"/>
    <w:rsid w:val="00A22EA3"/>
    <w:rsid w:val="00A23BAB"/>
    <w:rsid w:val="00A25A36"/>
    <w:rsid w:val="00A264D5"/>
    <w:rsid w:val="00A27EA5"/>
    <w:rsid w:val="00A31060"/>
    <w:rsid w:val="00A34F8E"/>
    <w:rsid w:val="00A35397"/>
    <w:rsid w:val="00A367E3"/>
    <w:rsid w:val="00A37CC7"/>
    <w:rsid w:val="00A40F50"/>
    <w:rsid w:val="00A43976"/>
    <w:rsid w:val="00A453FA"/>
    <w:rsid w:val="00A45553"/>
    <w:rsid w:val="00A46ADE"/>
    <w:rsid w:val="00A50B22"/>
    <w:rsid w:val="00A51BB5"/>
    <w:rsid w:val="00A523D9"/>
    <w:rsid w:val="00A52CA5"/>
    <w:rsid w:val="00A545E4"/>
    <w:rsid w:val="00A55154"/>
    <w:rsid w:val="00A55199"/>
    <w:rsid w:val="00A5720E"/>
    <w:rsid w:val="00A6097F"/>
    <w:rsid w:val="00A60ED8"/>
    <w:rsid w:val="00A61A97"/>
    <w:rsid w:val="00A629FB"/>
    <w:rsid w:val="00A64925"/>
    <w:rsid w:val="00A659DE"/>
    <w:rsid w:val="00A66153"/>
    <w:rsid w:val="00A66292"/>
    <w:rsid w:val="00A66528"/>
    <w:rsid w:val="00A71BB1"/>
    <w:rsid w:val="00A74697"/>
    <w:rsid w:val="00A746AA"/>
    <w:rsid w:val="00A756EE"/>
    <w:rsid w:val="00A7591B"/>
    <w:rsid w:val="00A75B8C"/>
    <w:rsid w:val="00A75F89"/>
    <w:rsid w:val="00A76FCA"/>
    <w:rsid w:val="00A84D35"/>
    <w:rsid w:val="00A9021A"/>
    <w:rsid w:val="00A919FB"/>
    <w:rsid w:val="00A9342A"/>
    <w:rsid w:val="00A93FE1"/>
    <w:rsid w:val="00A95769"/>
    <w:rsid w:val="00AA052B"/>
    <w:rsid w:val="00AA2750"/>
    <w:rsid w:val="00AA46BD"/>
    <w:rsid w:val="00AA4792"/>
    <w:rsid w:val="00AA4E10"/>
    <w:rsid w:val="00AA746E"/>
    <w:rsid w:val="00AB2D64"/>
    <w:rsid w:val="00AB5BF0"/>
    <w:rsid w:val="00AC0BF5"/>
    <w:rsid w:val="00AC294D"/>
    <w:rsid w:val="00AC564F"/>
    <w:rsid w:val="00AC5988"/>
    <w:rsid w:val="00AD3243"/>
    <w:rsid w:val="00AD59C9"/>
    <w:rsid w:val="00AD7DE4"/>
    <w:rsid w:val="00AE0510"/>
    <w:rsid w:val="00AE1666"/>
    <w:rsid w:val="00AE1B0C"/>
    <w:rsid w:val="00AE4593"/>
    <w:rsid w:val="00AE618F"/>
    <w:rsid w:val="00AF365C"/>
    <w:rsid w:val="00AF43E1"/>
    <w:rsid w:val="00AF4948"/>
    <w:rsid w:val="00B01DC8"/>
    <w:rsid w:val="00B05D2D"/>
    <w:rsid w:val="00B06B28"/>
    <w:rsid w:val="00B07AF7"/>
    <w:rsid w:val="00B07FF9"/>
    <w:rsid w:val="00B14490"/>
    <w:rsid w:val="00B1572E"/>
    <w:rsid w:val="00B17988"/>
    <w:rsid w:val="00B203B6"/>
    <w:rsid w:val="00B20654"/>
    <w:rsid w:val="00B20F88"/>
    <w:rsid w:val="00B22A88"/>
    <w:rsid w:val="00B22BF9"/>
    <w:rsid w:val="00B22E4E"/>
    <w:rsid w:val="00B2303D"/>
    <w:rsid w:val="00B25E97"/>
    <w:rsid w:val="00B25F92"/>
    <w:rsid w:val="00B30CCC"/>
    <w:rsid w:val="00B310FD"/>
    <w:rsid w:val="00B311C8"/>
    <w:rsid w:val="00B33B80"/>
    <w:rsid w:val="00B34061"/>
    <w:rsid w:val="00B3538C"/>
    <w:rsid w:val="00B36CB9"/>
    <w:rsid w:val="00B40974"/>
    <w:rsid w:val="00B45890"/>
    <w:rsid w:val="00B45AE9"/>
    <w:rsid w:val="00B46FC4"/>
    <w:rsid w:val="00B54815"/>
    <w:rsid w:val="00B56F92"/>
    <w:rsid w:val="00B57B20"/>
    <w:rsid w:val="00B62723"/>
    <w:rsid w:val="00B6596C"/>
    <w:rsid w:val="00B65DFE"/>
    <w:rsid w:val="00B668B4"/>
    <w:rsid w:val="00B67D41"/>
    <w:rsid w:val="00B67FBF"/>
    <w:rsid w:val="00B70F4B"/>
    <w:rsid w:val="00B73690"/>
    <w:rsid w:val="00B73A46"/>
    <w:rsid w:val="00B75043"/>
    <w:rsid w:val="00B7563C"/>
    <w:rsid w:val="00B75A0A"/>
    <w:rsid w:val="00B767F4"/>
    <w:rsid w:val="00B77FF0"/>
    <w:rsid w:val="00B804AD"/>
    <w:rsid w:val="00B80BB9"/>
    <w:rsid w:val="00B81085"/>
    <w:rsid w:val="00B82418"/>
    <w:rsid w:val="00B830E7"/>
    <w:rsid w:val="00B84637"/>
    <w:rsid w:val="00B85741"/>
    <w:rsid w:val="00B87CC1"/>
    <w:rsid w:val="00B90A95"/>
    <w:rsid w:val="00B91750"/>
    <w:rsid w:val="00B92267"/>
    <w:rsid w:val="00B93F08"/>
    <w:rsid w:val="00B95D00"/>
    <w:rsid w:val="00B96834"/>
    <w:rsid w:val="00BA20EB"/>
    <w:rsid w:val="00BA26F2"/>
    <w:rsid w:val="00BA39A6"/>
    <w:rsid w:val="00BB4078"/>
    <w:rsid w:val="00BB6600"/>
    <w:rsid w:val="00BB69D5"/>
    <w:rsid w:val="00BB75AC"/>
    <w:rsid w:val="00BC1158"/>
    <w:rsid w:val="00BC63F8"/>
    <w:rsid w:val="00BC7C07"/>
    <w:rsid w:val="00BD19BA"/>
    <w:rsid w:val="00BD2373"/>
    <w:rsid w:val="00BE0504"/>
    <w:rsid w:val="00BE1347"/>
    <w:rsid w:val="00BE2562"/>
    <w:rsid w:val="00BE4429"/>
    <w:rsid w:val="00BE546F"/>
    <w:rsid w:val="00BE5F7F"/>
    <w:rsid w:val="00BE6CDE"/>
    <w:rsid w:val="00BE7387"/>
    <w:rsid w:val="00BF60BB"/>
    <w:rsid w:val="00C034F9"/>
    <w:rsid w:val="00C057B3"/>
    <w:rsid w:val="00C11BD1"/>
    <w:rsid w:val="00C1237F"/>
    <w:rsid w:val="00C12DB4"/>
    <w:rsid w:val="00C15ED7"/>
    <w:rsid w:val="00C160D1"/>
    <w:rsid w:val="00C16B5A"/>
    <w:rsid w:val="00C17512"/>
    <w:rsid w:val="00C236E3"/>
    <w:rsid w:val="00C237AE"/>
    <w:rsid w:val="00C24D9A"/>
    <w:rsid w:val="00C30AD4"/>
    <w:rsid w:val="00C31E27"/>
    <w:rsid w:val="00C35EC7"/>
    <w:rsid w:val="00C43BF8"/>
    <w:rsid w:val="00C44637"/>
    <w:rsid w:val="00C44F1A"/>
    <w:rsid w:val="00C46846"/>
    <w:rsid w:val="00C47272"/>
    <w:rsid w:val="00C507C6"/>
    <w:rsid w:val="00C50F69"/>
    <w:rsid w:val="00C53D99"/>
    <w:rsid w:val="00C554DF"/>
    <w:rsid w:val="00C57833"/>
    <w:rsid w:val="00C60635"/>
    <w:rsid w:val="00C61C0F"/>
    <w:rsid w:val="00C62089"/>
    <w:rsid w:val="00C62360"/>
    <w:rsid w:val="00C63CAF"/>
    <w:rsid w:val="00C65B75"/>
    <w:rsid w:val="00C72D1E"/>
    <w:rsid w:val="00C732AA"/>
    <w:rsid w:val="00C73632"/>
    <w:rsid w:val="00C74FED"/>
    <w:rsid w:val="00C806C9"/>
    <w:rsid w:val="00C81230"/>
    <w:rsid w:val="00C83526"/>
    <w:rsid w:val="00C85141"/>
    <w:rsid w:val="00C86844"/>
    <w:rsid w:val="00C915FF"/>
    <w:rsid w:val="00C91F1C"/>
    <w:rsid w:val="00C92BCD"/>
    <w:rsid w:val="00C959C8"/>
    <w:rsid w:val="00CA2BEE"/>
    <w:rsid w:val="00CA2D07"/>
    <w:rsid w:val="00CA5FF5"/>
    <w:rsid w:val="00CA66BC"/>
    <w:rsid w:val="00CA7F32"/>
    <w:rsid w:val="00CB0718"/>
    <w:rsid w:val="00CB15A8"/>
    <w:rsid w:val="00CB1727"/>
    <w:rsid w:val="00CB182A"/>
    <w:rsid w:val="00CB2514"/>
    <w:rsid w:val="00CB41D8"/>
    <w:rsid w:val="00CB482B"/>
    <w:rsid w:val="00CB6AF0"/>
    <w:rsid w:val="00CC1FDD"/>
    <w:rsid w:val="00CC5F67"/>
    <w:rsid w:val="00CD3350"/>
    <w:rsid w:val="00CD69FE"/>
    <w:rsid w:val="00CD6D6F"/>
    <w:rsid w:val="00CE196E"/>
    <w:rsid w:val="00CE3C0B"/>
    <w:rsid w:val="00CE3DF7"/>
    <w:rsid w:val="00CE4CCE"/>
    <w:rsid w:val="00CE6221"/>
    <w:rsid w:val="00CF0DE8"/>
    <w:rsid w:val="00CF0F6D"/>
    <w:rsid w:val="00CF1283"/>
    <w:rsid w:val="00CF220C"/>
    <w:rsid w:val="00CF3C5B"/>
    <w:rsid w:val="00CF3D60"/>
    <w:rsid w:val="00CF3F53"/>
    <w:rsid w:val="00CF7165"/>
    <w:rsid w:val="00CF76CE"/>
    <w:rsid w:val="00D041EA"/>
    <w:rsid w:val="00D04697"/>
    <w:rsid w:val="00D07EEA"/>
    <w:rsid w:val="00D13785"/>
    <w:rsid w:val="00D14A6B"/>
    <w:rsid w:val="00D16A80"/>
    <w:rsid w:val="00D17EFD"/>
    <w:rsid w:val="00D258C3"/>
    <w:rsid w:val="00D26B5C"/>
    <w:rsid w:val="00D302AB"/>
    <w:rsid w:val="00D33291"/>
    <w:rsid w:val="00D345DF"/>
    <w:rsid w:val="00D354C7"/>
    <w:rsid w:val="00D35C22"/>
    <w:rsid w:val="00D400A0"/>
    <w:rsid w:val="00D4092B"/>
    <w:rsid w:val="00D40DD9"/>
    <w:rsid w:val="00D40F96"/>
    <w:rsid w:val="00D4356D"/>
    <w:rsid w:val="00D44318"/>
    <w:rsid w:val="00D44955"/>
    <w:rsid w:val="00D46896"/>
    <w:rsid w:val="00D528F0"/>
    <w:rsid w:val="00D533C1"/>
    <w:rsid w:val="00D55B1F"/>
    <w:rsid w:val="00D56553"/>
    <w:rsid w:val="00D6012F"/>
    <w:rsid w:val="00D60C9A"/>
    <w:rsid w:val="00D60DF6"/>
    <w:rsid w:val="00D6160B"/>
    <w:rsid w:val="00D62265"/>
    <w:rsid w:val="00D6255B"/>
    <w:rsid w:val="00D651D1"/>
    <w:rsid w:val="00D66006"/>
    <w:rsid w:val="00D67F17"/>
    <w:rsid w:val="00D71DDA"/>
    <w:rsid w:val="00D7242C"/>
    <w:rsid w:val="00D76CBC"/>
    <w:rsid w:val="00D80404"/>
    <w:rsid w:val="00D82D89"/>
    <w:rsid w:val="00D86E32"/>
    <w:rsid w:val="00D91063"/>
    <w:rsid w:val="00D91DB6"/>
    <w:rsid w:val="00D95F6C"/>
    <w:rsid w:val="00DA7AEF"/>
    <w:rsid w:val="00DB0619"/>
    <w:rsid w:val="00DB0EFF"/>
    <w:rsid w:val="00DB3CBA"/>
    <w:rsid w:val="00DB3ED7"/>
    <w:rsid w:val="00DB3F7D"/>
    <w:rsid w:val="00DB435E"/>
    <w:rsid w:val="00DB4F6D"/>
    <w:rsid w:val="00DB67E0"/>
    <w:rsid w:val="00DC3035"/>
    <w:rsid w:val="00DC3DCC"/>
    <w:rsid w:val="00DC43C1"/>
    <w:rsid w:val="00DC4D81"/>
    <w:rsid w:val="00DC4F58"/>
    <w:rsid w:val="00DC7DB6"/>
    <w:rsid w:val="00DD033F"/>
    <w:rsid w:val="00DD478D"/>
    <w:rsid w:val="00DD4D29"/>
    <w:rsid w:val="00DD52C6"/>
    <w:rsid w:val="00DD5543"/>
    <w:rsid w:val="00DE26E6"/>
    <w:rsid w:val="00DE48CA"/>
    <w:rsid w:val="00DE61B5"/>
    <w:rsid w:val="00DF0395"/>
    <w:rsid w:val="00DF0D14"/>
    <w:rsid w:val="00DF1474"/>
    <w:rsid w:val="00DF1A95"/>
    <w:rsid w:val="00DF3E49"/>
    <w:rsid w:val="00DF480F"/>
    <w:rsid w:val="00DF542F"/>
    <w:rsid w:val="00DF6A68"/>
    <w:rsid w:val="00DF7315"/>
    <w:rsid w:val="00E00CA7"/>
    <w:rsid w:val="00E03F31"/>
    <w:rsid w:val="00E06BBE"/>
    <w:rsid w:val="00E072B0"/>
    <w:rsid w:val="00E100BB"/>
    <w:rsid w:val="00E116C9"/>
    <w:rsid w:val="00E130AB"/>
    <w:rsid w:val="00E155DD"/>
    <w:rsid w:val="00E20BF4"/>
    <w:rsid w:val="00E22C57"/>
    <w:rsid w:val="00E2393F"/>
    <w:rsid w:val="00E23CD9"/>
    <w:rsid w:val="00E316B6"/>
    <w:rsid w:val="00E318D4"/>
    <w:rsid w:val="00E3307B"/>
    <w:rsid w:val="00E33574"/>
    <w:rsid w:val="00E35BFD"/>
    <w:rsid w:val="00E36202"/>
    <w:rsid w:val="00E36708"/>
    <w:rsid w:val="00E373E0"/>
    <w:rsid w:val="00E418B9"/>
    <w:rsid w:val="00E42B90"/>
    <w:rsid w:val="00E43EA0"/>
    <w:rsid w:val="00E466B5"/>
    <w:rsid w:val="00E5070A"/>
    <w:rsid w:val="00E52BBB"/>
    <w:rsid w:val="00E57705"/>
    <w:rsid w:val="00E61251"/>
    <w:rsid w:val="00E647B1"/>
    <w:rsid w:val="00E64937"/>
    <w:rsid w:val="00E72D4D"/>
    <w:rsid w:val="00E7530A"/>
    <w:rsid w:val="00E75B8A"/>
    <w:rsid w:val="00E83E4E"/>
    <w:rsid w:val="00E85CB4"/>
    <w:rsid w:val="00E86637"/>
    <w:rsid w:val="00E94903"/>
    <w:rsid w:val="00E956BB"/>
    <w:rsid w:val="00E97A05"/>
    <w:rsid w:val="00EA12B1"/>
    <w:rsid w:val="00EA41D0"/>
    <w:rsid w:val="00EA6241"/>
    <w:rsid w:val="00EA79ED"/>
    <w:rsid w:val="00EB0CFE"/>
    <w:rsid w:val="00EB1DCA"/>
    <w:rsid w:val="00EB4AB4"/>
    <w:rsid w:val="00EB79DD"/>
    <w:rsid w:val="00EC12F1"/>
    <w:rsid w:val="00EC20E4"/>
    <w:rsid w:val="00EC52D7"/>
    <w:rsid w:val="00ED0164"/>
    <w:rsid w:val="00ED094C"/>
    <w:rsid w:val="00ED2428"/>
    <w:rsid w:val="00EE0D1A"/>
    <w:rsid w:val="00EE19B6"/>
    <w:rsid w:val="00EE2097"/>
    <w:rsid w:val="00EE3876"/>
    <w:rsid w:val="00EE4106"/>
    <w:rsid w:val="00EF6AE0"/>
    <w:rsid w:val="00EF795A"/>
    <w:rsid w:val="00F0016F"/>
    <w:rsid w:val="00F00807"/>
    <w:rsid w:val="00F00A52"/>
    <w:rsid w:val="00F02310"/>
    <w:rsid w:val="00F03D82"/>
    <w:rsid w:val="00F05BD1"/>
    <w:rsid w:val="00F07762"/>
    <w:rsid w:val="00F12746"/>
    <w:rsid w:val="00F152FC"/>
    <w:rsid w:val="00F200C4"/>
    <w:rsid w:val="00F200E8"/>
    <w:rsid w:val="00F2135A"/>
    <w:rsid w:val="00F22817"/>
    <w:rsid w:val="00F24B34"/>
    <w:rsid w:val="00F25874"/>
    <w:rsid w:val="00F26FC1"/>
    <w:rsid w:val="00F274A0"/>
    <w:rsid w:val="00F27B30"/>
    <w:rsid w:val="00F27F1D"/>
    <w:rsid w:val="00F31BD4"/>
    <w:rsid w:val="00F32EDE"/>
    <w:rsid w:val="00F351AB"/>
    <w:rsid w:val="00F36991"/>
    <w:rsid w:val="00F41665"/>
    <w:rsid w:val="00F41A4D"/>
    <w:rsid w:val="00F4247A"/>
    <w:rsid w:val="00F42B26"/>
    <w:rsid w:val="00F42FC5"/>
    <w:rsid w:val="00F432D2"/>
    <w:rsid w:val="00F43425"/>
    <w:rsid w:val="00F43BBD"/>
    <w:rsid w:val="00F43CCB"/>
    <w:rsid w:val="00F43F7B"/>
    <w:rsid w:val="00F47655"/>
    <w:rsid w:val="00F47C00"/>
    <w:rsid w:val="00F5104A"/>
    <w:rsid w:val="00F516E2"/>
    <w:rsid w:val="00F556E0"/>
    <w:rsid w:val="00F6028C"/>
    <w:rsid w:val="00F6089F"/>
    <w:rsid w:val="00F65C2E"/>
    <w:rsid w:val="00F70724"/>
    <w:rsid w:val="00F73D89"/>
    <w:rsid w:val="00F81B07"/>
    <w:rsid w:val="00F828F7"/>
    <w:rsid w:val="00F906FC"/>
    <w:rsid w:val="00F90946"/>
    <w:rsid w:val="00F94B78"/>
    <w:rsid w:val="00FA093D"/>
    <w:rsid w:val="00FA14B4"/>
    <w:rsid w:val="00FA4ADE"/>
    <w:rsid w:val="00FA5178"/>
    <w:rsid w:val="00FA5A93"/>
    <w:rsid w:val="00FB15EE"/>
    <w:rsid w:val="00FB1CA7"/>
    <w:rsid w:val="00FB4044"/>
    <w:rsid w:val="00FB6D18"/>
    <w:rsid w:val="00FC134A"/>
    <w:rsid w:val="00FC276A"/>
    <w:rsid w:val="00FC6704"/>
    <w:rsid w:val="00FC7390"/>
    <w:rsid w:val="00FD157B"/>
    <w:rsid w:val="00FD1699"/>
    <w:rsid w:val="00FD2432"/>
    <w:rsid w:val="00FD3D37"/>
    <w:rsid w:val="00FD5E31"/>
    <w:rsid w:val="00FE0C18"/>
    <w:rsid w:val="00FE0D68"/>
    <w:rsid w:val="00FE34E7"/>
    <w:rsid w:val="00FE370E"/>
    <w:rsid w:val="00FF0952"/>
    <w:rsid w:val="00FF128A"/>
    <w:rsid w:val="00FF3874"/>
    <w:rsid w:val="00FF5A15"/>
    <w:rsid w:val="00FF65E5"/>
    <w:rsid w:val="00FF751E"/>
    <w:rsid w:val="00FF7DC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57F41B3E"/>
  <w15:docId w15:val="{A5AECFE3-71FD-4761-8659-0BB0AFC30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lsdException w:name="heading 2" w:semiHidden="1" w:uiPriority="1" w:unhideWhenUsed="1"/>
    <w:lsdException w:name="heading 3" w:semiHidden="1" w:uiPriority="1" w:unhideWhenUsed="1"/>
    <w:lsdException w:name="heading 4" w:semiHidden="1" w:uiPriority="1" w:unhideWhenUsed="1"/>
    <w:lsdException w:name="heading 5" w:semiHidden="1" w:uiPriority="1" w:unhideWhenUsed="1"/>
    <w:lsdException w:name="heading 6" w:semiHidden="1" w:uiPriority="1" w:unhideWhenUsed="1"/>
    <w:lsdException w:name="heading 7" w:semiHidden="1" w:uiPriority="1"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430F4"/>
    <w:pPr>
      <w:spacing w:after="0" w:line="240" w:lineRule="auto"/>
    </w:pPr>
    <w:rPr>
      <w:rFonts w:eastAsiaTheme="minorEastAsia"/>
      <w:sz w:val="24"/>
      <w:szCs w:val="24"/>
      <w:lang w:val="en-US"/>
    </w:rPr>
  </w:style>
  <w:style w:type="paragraph" w:styleId="Heading1">
    <w:name w:val="heading 1"/>
    <w:basedOn w:val="Normal"/>
    <w:next w:val="Normal"/>
    <w:link w:val="Heading1Char"/>
    <w:uiPriority w:val="1"/>
    <w:rsid w:val="003430F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rsid w:val="003430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1"/>
    <w:unhideWhenUsed/>
    <w:rsid w:val="003430F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1"/>
    <w:unhideWhenUsed/>
    <w:rsid w:val="003430F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1"/>
    <w:unhideWhenUsed/>
    <w:rsid w:val="003430F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link w:val="Heading6Char"/>
    <w:uiPriority w:val="1"/>
    <w:rsid w:val="003430F4"/>
    <w:pPr>
      <w:widowControl w:val="0"/>
      <w:ind w:left="120" w:hanging="360"/>
      <w:outlineLvl w:val="5"/>
    </w:pPr>
    <w:rPr>
      <w:rFonts w:ascii="Calibri" w:eastAsia="Calibri" w:hAnsi="Calibri"/>
    </w:rPr>
  </w:style>
  <w:style w:type="paragraph" w:styleId="Heading7">
    <w:name w:val="heading 7"/>
    <w:basedOn w:val="Normal"/>
    <w:link w:val="Heading7Char"/>
    <w:uiPriority w:val="1"/>
    <w:rsid w:val="003430F4"/>
    <w:pPr>
      <w:widowControl w:val="0"/>
      <w:ind w:left="119"/>
      <w:outlineLvl w:val="6"/>
    </w:pPr>
    <w:rPr>
      <w:rFonts w:ascii="Calibri" w:eastAsia="Calibri" w:hAnsi="Calibri"/>
      <w:b/>
      <w:bCs/>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30F4"/>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3430F4"/>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430F4"/>
    <w:rPr>
      <w:rFonts w:asciiTheme="majorHAnsi" w:eastAsiaTheme="majorEastAsia" w:hAnsiTheme="majorHAnsi" w:cstheme="majorBidi"/>
      <w:b/>
      <w:bCs/>
      <w:color w:val="4F81BD" w:themeColor="accent1"/>
      <w:sz w:val="24"/>
      <w:szCs w:val="24"/>
      <w:lang w:val="en-US"/>
    </w:rPr>
  </w:style>
  <w:style w:type="character" w:customStyle="1" w:styleId="Heading4Char">
    <w:name w:val="Heading 4 Char"/>
    <w:basedOn w:val="DefaultParagraphFont"/>
    <w:link w:val="Heading4"/>
    <w:uiPriority w:val="9"/>
    <w:rsid w:val="003430F4"/>
    <w:rPr>
      <w:rFonts w:asciiTheme="majorHAnsi" w:eastAsiaTheme="majorEastAsia" w:hAnsiTheme="majorHAnsi" w:cstheme="majorBidi"/>
      <w:b/>
      <w:bCs/>
      <w:i/>
      <w:iCs/>
      <w:color w:val="4F81BD" w:themeColor="accent1"/>
      <w:sz w:val="24"/>
      <w:szCs w:val="24"/>
      <w:lang w:val="en-US"/>
    </w:rPr>
  </w:style>
  <w:style w:type="character" w:customStyle="1" w:styleId="Heading5Char">
    <w:name w:val="Heading 5 Char"/>
    <w:basedOn w:val="DefaultParagraphFont"/>
    <w:link w:val="Heading5"/>
    <w:uiPriority w:val="9"/>
    <w:rsid w:val="003430F4"/>
    <w:rPr>
      <w:rFonts w:asciiTheme="majorHAnsi" w:eastAsiaTheme="majorEastAsia" w:hAnsiTheme="majorHAnsi" w:cstheme="majorBidi"/>
      <w:color w:val="243F60" w:themeColor="accent1" w:themeShade="7F"/>
      <w:sz w:val="24"/>
      <w:szCs w:val="24"/>
      <w:lang w:val="en-US"/>
    </w:rPr>
  </w:style>
  <w:style w:type="character" w:customStyle="1" w:styleId="Heading6Char">
    <w:name w:val="Heading 6 Char"/>
    <w:basedOn w:val="DefaultParagraphFont"/>
    <w:link w:val="Heading6"/>
    <w:uiPriority w:val="1"/>
    <w:rsid w:val="003430F4"/>
    <w:rPr>
      <w:rFonts w:ascii="Calibri" w:eastAsia="Calibri" w:hAnsi="Calibri"/>
      <w:sz w:val="24"/>
      <w:szCs w:val="24"/>
      <w:lang w:val="en-US"/>
    </w:rPr>
  </w:style>
  <w:style w:type="character" w:customStyle="1" w:styleId="Heading7Char">
    <w:name w:val="Heading 7 Char"/>
    <w:basedOn w:val="DefaultParagraphFont"/>
    <w:link w:val="Heading7"/>
    <w:uiPriority w:val="1"/>
    <w:rsid w:val="003430F4"/>
    <w:rPr>
      <w:rFonts w:ascii="Calibri" w:eastAsia="Calibri" w:hAnsi="Calibri"/>
      <w:b/>
      <w:bCs/>
      <w:i/>
      <w:lang w:val="en-US"/>
    </w:rPr>
  </w:style>
  <w:style w:type="table" w:styleId="LightList-Accent6">
    <w:name w:val="Light List Accent 6"/>
    <w:basedOn w:val="TableNormal"/>
    <w:uiPriority w:val="61"/>
    <w:rsid w:val="00962A63"/>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paragraph" w:customStyle="1" w:styleId="ICPSNormal">
    <w:name w:val="ICPSNormal"/>
    <w:basedOn w:val="Normal"/>
    <w:link w:val="ICPSNormalChar1"/>
    <w:autoRedefine/>
    <w:qFormat/>
    <w:rsid w:val="002F4F70"/>
    <w:pPr>
      <w:spacing w:before="160"/>
      <w:jc w:val="both"/>
    </w:pPr>
    <w:rPr>
      <w:rFonts w:ascii="Calibri" w:hAnsi="Calibri"/>
      <w:sz w:val="22"/>
      <w:szCs w:val="22"/>
      <w:lang w:val="en-AU"/>
    </w:rPr>
  </w:style>
  <w:style w:type="character" w:customStyle="1" w:styleId="ICPSNormalChar1">
    <w:name w:val="ICPSNormal Char1"/>
    <w:basedOn w:val="DefaultParagraphFont"/>
    <w:link w:val="ICPSNormal"/>
    <w:locked/>
    <w:rsid w:val="002F4F70"/>
    <w:rPr>
      <w:rFonts w:ascii="Calibri" w:eastAsiaTheme="minorEastAsia" w:hAnsi="Calibri"/>
    </w:rPr>
  </w:style>
  <w:style w:type="paragraph" w:styleId="Caption">
    <w:name w:val="caption"/>
    <w:aliases w:val="ICPS Figure Caption"/>
    <w:basedOn w:val="Normal"/>
    <w:next w:val="Normal"/>
    <w:link w:val="CaptionChar"/>
    <w:autoRedefine/>
    <w:uiPriority w:val="35"/>
    <w:unhideWhenUsed/>
    <w:qFormat/>
    <w:rsid w:val="00E06BBE"/>
    <w:pPr>
      <w:spacing w:before="200" w:after="200"/>
    </w:pPr>
    <w:rPr>
      <w:b/>
      <w:bCs/>
      <w:color w:val="31849B" w:themeColor="accent5" w:themeShade="BF"/>
      <w:sz w:val="20"/>
      <w:szCs w:val="18"/>
    </w:rPr>
  </w:style>
  <w:style w:type="character" w:customStyle="1" w:styleId="CaptionChar">
    <w:name w:val="Caption Char"/>
    <w:aliases w:val="ICPS Figure Caption Char"/>
    <w:basedOn w:val="DefaultParagraphFont"/>
    <w:link w:val="Caption"/>
    <w:uiPriority w:val="35"/>
    <w:rsid w:val="00E06BBE"/>
    <w:rPr>
      <w:rFonts w:eastAsiaTheme="minorEastAsia"/>
      <w:b/>
      <w:bCs/>
      <w:color w:val="31849B" w:themeColor="accent5" w:themeShade="BF"/>
      <w:sz w:val="20"/>
      <w:szCs w:val="18"/>
      <w:lang w:val="en-US"/>
    </w:rPr>
  </w:style>
  <w:style w:type="paragraph" w:styleId="ListParagraph">
    <w:name w:val="List Paragraph"/>
    <w:basedOn w:val="Normal"/>
    <w:link w:val="ListParagraphChar"/>
    <w:uiPriority w:val="34"/>
    <w:qFormat/>
    <w:rsid w:val="003430F4"/>
    <w:pPr>
      <w:spacing w:before="120" w:after="120" w:line="360" w:lineRule="auto"/>
      <w:ind w:left="720"/>
      <w:contextualSpacing/>
    </w:pPr>
    <w:rPr>
      <w:sz w:val="22"/>
    </w:rPr>
  </w:style>
  <w:style w:type="character" w:customStyle="1" w:styleId="ListParagraphChar">
    <w:name w:val="List Paragraph Char"/>
    <w:basedOn w:val="DefaultParagraphFont"/>
    <w:link w:val="ListParagraph"/>
    <w:uiPriority w:val="34"/>
    <w:rsid w:val="003430F4"/>
    <w:rPr>
      <w:rFonts w:eastAsiaTheme="minorEastAsia"/>
      <w:szCs w:val="24"/>
      <w:lang w:val="en-US"/>
    </w:rPr>
  </w:style>
  <w:style w:type="paragraph" w:customStyle="1" w:styleId="ICPSHeading1">
    <w:name w:val="ICPSHeading1"/>
    <w:basedOn w:val="Heading1"/>
    <w:next w:val="ICPSNormal"/>
    <w:autoRedefine/>
    <w:qFormat/>
    <w:rsid w:val="003D3ED3"/>
    <w:pPr>
      <w:pBdr>
        <w:bottom w:val="single" w:sz="8" w:space="1" w:color="215868" w:themeColor="accent5" w:themeShade="80"/>
      </w:pBdr>
      <w:spacing w:before="120" w:after="240"/>
    </w:pPr>
    <w:rPr>
      <w:rFonts w:ascii="Calibri" w:hAnsi="Calibri"/>
      <w:color w:val="215868" w:themeColor="accent5" w:themeShade="80"/>
      <w:sz w:val="32"/>
      <w:lang w:val="en-AU"/>
    </w:rPr>
  </w:style>
  <w:style w:type="paragraph" w:styleId="BodyText">
    <w:name w:val="Body Text"/>
    <w:basedOn w:val="Normal"/>
    <w:link w:val="BodyTextChar"/>
    <w:uiPriority w:val="1"/>
    <w:unhideWhenUsed/>
    <w:rsid w:val="003430F4"/>
    <w:pPr>
      <w:widowControl w:val="0"/>
      <w:ind w:left="119"/>
    </w:pPr>
    <w:rPr>
      <w:rFonts w:ascii="Calibri" w:eastAsia="Calibri" w:hAnsi="Calibri"/>
      <w:sz w:val="22"/>
      <w:szCs w:val="22"/>
    </w:rPr>
  </w:style>
  <w:style w:type="character" w:customStyle="1" w:styleId="BodyTextChar">
    <w:name w:val="Body Text Char"/>
    <w:basedOn w:val="DefaultParagraphFont"/>
    <w:link w:val="BodyText"/>
    <w:uiPriority w:val="1"/>
    <w:rsid w:val="003430F4"/>
    <w:rPr>
      <w:rFonts w:ascii="Calibri" w:eastAsia="Calibri" w:hAnsi="Calibri"/>
      <w:lang w:val="en-US"/>
    </w:rPr>
  </w:style>
  <w:style w:type="paragraph" w:styleId="BalloonText">
    <w:name w:val="Balloon Text"/>
    <w:basedOn w:val="Normal"/>
    <w:link w:val="BalloonTextChar"/>
    <w:uiPriority w:val="99"/>
    <w:semiHidden/>
    <w:unhideWhenUsed/>
    <w:rsid w:val="003430F4"/>
    <w:rPr>
      <w:rFonts w:ascii="Tahoma" w:hAnsi="Tahoma" w:cs="Tahoma"/>
      <w:sz w:val="16"/>
      <w:szCs w:val="16"/>
    </w:rPr>
  </w:style>
  <w:style w:type="character" w:customStyle="1" w:styleId="BalloonTextChar">
    <w:name w:val="Balloon Text Char"/>
    <w:basedOn w:val="DefaultParagraphFont"/>
    <w:link w:val="BalloonText"/>
    <w:uiPriority w:val="99"/>
    <w:semiHidden/>
    <w:rsid w:val="003430F4"/>
    <w:rPr>
      <w:rFonts w:ascii="Tahoma" w:eastAsiaTheme="minorEastAsia" w:hAnsi="Tahoma" w:cs="Tahoma"/>
      <w:sz w:val="16"/>
      <w:szCs w:val="16"/>
      <w:lang w:val="en-US"/>
    </w:rPr>
  </w:style>
  <w:style w:type="paragraph" w:customStyle="1" w:styleId="ICPSHeading2">
    <w:name w:val="ICPSHeading2"/>
    <w:basedOn w:val="Heading2"/>
    <w:next w:val="ICPSNormal"/>
    <w:autoRedefine/>
    <w:qFormat/>
    <w:rsid w:val="00E06BBE"/>
    <w:pPr>
      <w:spacing w:before="360" w:after="240"/>
    </w:pPr>
    <w:rPr>
      <w:rFonts w:ascii="Calibri" w:hAnsi="Calibri"/>
      <w:color w:val="215868" w:themeColor="accent5" w:themeShade="80"/>
      <w:sz w:val="28"/>
      <w:szCs w:val="28"/>
      <w:lang w:val="en-AU"/>
    </w:rPr>
  </w:style>
  <w:style w:type="paragraph" w:customStyle="1" w:styleId="ICPSQuote">
    <w:name w:val="ICPSQuote"/>
    <w:basedOn w:val="Normal"/>
    <w:link w:val="ICPSQuoteChar"/>
    <w:autoRedefine/>
    <w:qFormat/>
    <w:rsid w:val="00B203B6"/>
    <w:pPr>
      <w:spacing w:before="240" w:after="240"/>
      <w:ind w:left="720"/>
      <w:jc w:val="both"/>
    </w:pPr>
    <w:rPr>
      <w:rFonts w:ascii="Calibri" w:eastAsia="Calibri" w:hAnsi="Calibri"/>
      <w:i/>
      <w:sz w:val="22"/>
      <w:szCs w:val="22"/>
      <w:lang w:val="en-AU"/>
    </w:rPr>
  </w:style>
  <w:style w:type="character" w:customStyle="1" w:styleId="ICPSQuoteChar">
    <w:name w:val="ICPSQuote Char"/>
    <w:basedOn w:val="DefaultParagraphFont"/>
    <w:link w:val="ICPSQuote"/>
    <w:rsid w:val="00B203B6"/>
    <w:rPr>
      <w:rFonts w:ascii="Calibri" w:eastAsia="Calibri" w:hAnsi="Calibri"/>
      <w:i/>
    </w:rPr>
  </w:style>
  <w:style w:type="paragraph" w:styleId="Header">
    <w:name w:val="header"/>
    <w:basedOn w:val="Normal"/>
    <w:link w:val="HeaderChar"/>
    <w:uiPriority w:val="99"/>
    <w:unhideWhenUsed/>
    <w:rsid w:val="003430F4"/>
    <w:pPr>
      <w:tabs>
        <w:tab w:val="center" w:pos="4320"/>
        <w:tab w:val="right" w:pos="8640"/>
      </w:tabs>
    </w:pPr>
  </w:style>
  <w:style w:type="character" w:customStyle="1" w:styleId="HeaderChar">
    <w:name w:val="Header Char"/>
    <w:basedOn w:val="DefaultParagraphFont"/>
    <w:link w:val="Header"/>
    <w:uiPriority w:val="99"/>
    <w:rsid w:val="003430F4"/>
    <w:rPr>
      <w:rFonts w:eastAsiaTheme="minorEastAsia"/>
      <w:sz w:val="24"/>
      <w:szCs w:val="24"/>
      <w:lang w:val="en-US"/>
    </w:rPr>
  </w:style>
  <w:style w:type="paragraph" w:customStyle="1" w:styleId="ICPSHeading3">
    <w:name w:val="ICPSHeading3"/>
    <w:basedOn w:val="Heading3"/>
    <w:next w:val="Normal"/>
    <w:autoRedefine/>
    <w:qFormat/>
    <w:rsid w:val="008E411A"/>
    <w:pPr>
      <w:spacing w:before="240" w:after="240"/>
    </w:pPr>
    <w:rPr>
      <w:rFonts w:ascii="Calibri" w:hAnsi="Calibri"/>
      <w:color w:val="31849B" w:themeColor="accent5" w:themeShade="BF"/>
      <w:szCs w:val="22"/>
      <w:lang w:val="en-AU"/>
    </w:rPr>
  </w:style>
  <w:style w:type="paragraph" w:customStyle="1" w:styleId="ICPSHeading4">
    <w:name w:val="ICPSHeading4"/>
    <w:basedOn w:val="Heading4"/>
    <w:next w:val="ICPSNormal"/>
    <w:autoRedefine/>
    <w:qFormat/>
    <w:rsid w:val="00FD5E31"/>
    <w:pPr>
      <w:spacing w:before="360" w:after="240"/>
    </w:pPr>
    <w:rPr>
      <w:rFonts w:ascii="Calibri" w:hAnsi="Calibri"/>
      <w:color w:val="31849B" w:themeColor="accent5" w:themeShade="BF"/>
      <w:sz w:val="22"/>
    </w:rPr>
  </w:style>
  <w:style w:type="character" w:styleId="CommentReference">
    <w:name w:val="annotation reference"/>
    <w:basedOn w:val="DefaultParagraphFont"/>
    <w:uiPriority w:val="99"/>
    <w:semiHidden/>
    <w:unhideWhenUsed/>
    <w:rsid w:val="003430F4"/>
    <w:rPr>
      <w:sz w:val="16"/>
      <w:szCs w:val="16"/>
    </w:rPr>
  </w:style>
  <w:style w:type="paragraph" w:styleId="CommentText">
    <w:name w:val="annotation text"/>
    <w:basedOn w:val="Normal"/>
    <w:link w:val="CommentTextChar"/>
    <w:uiPriority w:val="99"/>
    <w:semiHidden/>
    <w:unhideWhenUsed/>
    <w:rsid w:val="003430F4"/>
    <w:pPr>
      <w:spacing w:after="200"/>
    </w:pPr>
    <w:rPr>
      <w:sz w:val="20"/>
      <w:szCs w:val="20"/>
      <w:lang w:val="en-AU" w:eastAsia="en-AU"/>
    </w:rPr>
  </w:style>
  <w:style w:type="character" w:customStyle="1" w:styleId="CommentTextChar">
    <w:name w:val="Comment Text Char"/>
    <w:basedOn w:val="DefaultParagraphFont"/>
    <w:link w:val="CommentText"/>
    <w:uiPriority w:val="99"/>
    <w:semiHidden/>
    <w:rsid w:val="003430F4"/>
    <w:rPr>
      <w:rFonts w:eastAsiaTheme="minorEastAsia"/>
      <w:sz w:val="20"/>
      <w:szCs w:val="20"/>
      <w:lang w:eastAsia="en-AU"/>
    </w:rPr>
  </w:style>
  <w:style w:type="table" w:styleId="LightList-Accent1">
    <w:name w:val="Light List Accent 1"/>
    <w:basedOn w:val="TableNormal"/>
    <w:uiPriority w:val="61"/>
    <w:rsid w:val="003430F4"/>
    <w:pPr>
      <w:spacing w:after="0" w:line="240" w:lineRule="auto"/>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Title">
    <w:name w:val="EndNote Bibliography Title"/>
    <w:basedOn w:val="Normal"/>
    <w:link w:val="EndNoteBibliographyTitleChar"/>
    <w:rsid w:val="003430F4"/>
    <w:pPr>
      <w:jc w:val="center"/>
    </w:pPr>
    <w:rPr>
      <w:rFonts w:ascii="Calibri" w:hAnsi="Calibri"/>
      <w:noProof/>
    </w:rPr>
  </w:style>
  <w:style w:type="character" w:customStyle="1" w:styleId="EndNoteBibliographyTitleChar">
    <w:name w:val="EndNote Bibliography Title Char"/>
    <w:basedOn w:val="ICPSNormalChar1"/>
    <w:link w:val="EndNoteBibliographyTitle"/>
    <w:rsid w:val="003430F4"/>
    <w:rPr>
      <w:rFonts w:ascii="Calibri" w:eastAsiaTheme="minorEastAsia" w:hAnsi="Calibri"/>
      <w:noProof/>
      <w:sz w:val="24"/>
      <w:szCs w:val="24"/>
      <w:lang w:val="en-US"/>
    </w:rPr>
  </w:style>
  <w:style w:type="paragraph" w:customStyle="1" w:styleId="EndNoteBibliography">
    <w:name w:val="EndNote Bibliography"/>
    <w:basedOn w:val="Normal"/>
    <w:link w:val="EndNoteBibliographyChar"/>
    <w:rsid w:val="003430F4"/>
    <w:pPr>
      <w:jc w:val="both"/>
    </w:pPr>
    <w:rPr>
      <w:rFonts w:ascii="Calibri" w:hAnsi="Calibri"/>
      <w:noProof/>
    </w:rPr>
  </w:style>
  <w:style w:type="character" w:customStyle="1" w:styleId="EndNoteBibliographyChar">
    <w:name w:val="EndNote Bibliography Char"/>
    <w:basedOn w:val="ICPSNormalChar1"/>
    <w:link w:val="EndNoteBibliography"/>
    <w:rsid w:val="003430F4"/>
    <w:rPr>
      <w:rFonts w:ascii="Calibri" w:eastAsiaTheme="minorEastAsia" w:hAnsi="Calibri"/>
      <w:noProof/>
      <w:sz w:val="24"/>
      <w:szCs w:val="24"/>
      <w:lang w:val="en-US"/>
    </w:rPr>
  </w:style>
  <w:style w:type="character" w:styleId="Emphasis">
    <w:name w:val="Emphasis"/>
    <w:uiPriority w:val="20"/>
    <w:qFormat/>
    <w:rsid w:val="003430F4"/>
    <w:rPr>
      <w:b/>
      <w:bCs/>
      <w:i/>
      <w:iCs/>
      <w:spacing w:val="10"/>
      <w:bdr w:val="none" w:sz="0" w:space="0" w:color="auto"/>
      <w:shd w:val="clear" w:color="auto" w:fill="auto"/>
    </w:rPr>
  </w:style>
  <w:style w:type="table" w:styleId="LightList">
    <w:name w:val="Light List"/>
    <w:basedOn w:val="TableNormal"/>
    <w:uiPriority w:val="61"/>
    <w:rsid w:val="003430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2">
    <w:name w:val="Light List Accent 2"/>
    <w:basedOn w:val="TableNormal"/>
    <w:uiPriority w:val="61"/>
    <w:rsid w:val="003430F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TOCHeading">
    <w:name w:val="TOC Heading"/>
    <w:basedOn w:val="Heading1"/>
    <w:next w:val="Normal"/>
    <w:uiPriority w:val="39"/>
    <w:unhideWhenUsed/>
    <w:qFormat/>
    <w:rsid w:val="003430F4"/>
    <w:pPr>
      <w:spacing w:line="276" w:lineRule="auto"/>
      <w:outlineLvl w:val="9"/>
    </w:pPr>
    <w:rPr>
      <w:lang w:eastAsia="ja-JP"/>
    </w:rPr>
  </w:style>
  <w:style w:type="paragraph" w:styleId="TOC1">
    <w:name w:val="toc 1"/>
    <w:basedOn w:val="Normal"/>
    <w:next w:val="Normal"/>
    <w:autoRedefine/>
    <w:uiPriority w:val="39"/>
    <w:unhideWhenUsed/>
    <w:qFormat/>
    <w:rsid w:val="00DB67E0"/>
    <w:pPr>
      <w:tabs>
        <w:tab w:val="right" w:leader="dot" w:pos="9016"/>
      </w:tabs>
    </w:pPr>
    <w:rPr>
      <w:b/>
      <w:noProof/>
      <w:sz w:val="22"/>
      <w:szCs w:val="22"/>
    </w:rPr>
  </w:style>
  <w:style w:type="paragraph" w:styleId="TOC2">
    <w:name w:val="toc 2"/>
    <w:basedOn w:val="Normal"/>
    <w:next w:val="Normal"/>
    <w:autoRedefine/>
    <w:uiPriority w:val="39"/>
    <w:unhideWhenUsed/>
    <w:qFormat/>
    <w:rsid w:val="003430F4"/>
    <w:pPr>
      <w:tabs>
        <w:tab w:val="right" w:leader="dot" w:pos="9016"/>
      </w:tabs>
      <w:ind w:left="238"/>
    </w:pPr>
  </w:style>
  <w:style w:type="paragraph" w:styleId="TOC3">
    <w:name w:val="toc 3"/>
    <w:basedOn w:val="Normal"/>
    <w:next w:val="Normal"/>
    <w:autoRedefine/>
    <w:uiPriority w:val="39"/>
    <w:unhideWhenUsed/>
    <w:qFormat/>
    <w:rsid w:val="003430F4"/>
    <w:pPr>
      <w:spacing w:after="100"/>
      <w:ind w:left="480"/>
    </w:pPr>
  </w:style>
  <w:style w:type="character" w:styleId="Hyperlink">
    <w:name w:val="Hyperlink"/>
    <w:basedOn w:val="DefaultParagraphFont"/>
    <w:uiPriority w:val="99"/>
    <w:unhideWhenUsed/>
    <w:rsid w:val="003430F4"/>
    <w:rPr>
      <w:color w:val="0000FF" w:themeColor="hyperlink"/>
      <w:u w:val="single"/>
    </w:rPr>
  </w:style>
  <w:style w:type="paragraph" w:styleId="Quote">
    <w:name w:val="Quote"/>
    <w:basedOn w:val="Normal"/>
    <w:next w:val="Normal"/>
    <w:link w:val="QuoteChar"/>
    <w:uiPriority w:val="29"/>
    <w:qFormat/>
    <w:rsid w:val="003430F4"/>
    <w:rPr>
      <w:i/>
      <w:iCs/>
      <w:color w:val="000000" w:themeColor="text1"/>
    </w:rPr>
  </w:style>
  <w:style w:type="character" w:customStyle="1" w:styleId="QuoteChar">
    <w:name w:val="Quote Char"/>
    <w:basedOn w:val="DefaultParagraphFont"/>
    <w:link w:val="Quote"/>
    <w:uiPriority w:val="29"/>
    <w:rsid w:val="003430F4"/>
    <w:rPr>
      <w:rFonts w:eastAsiaTheme="minorEastAsia"/>
      <w:i/>
      <w:iCs/>
      <w:color w:val="000000" w:themeColor="text1"/>
      <w:sz w:val="24"/>
      <w:szCs w:val="24"/>
      <w:lang w:val="en-US"/>
    </w:rPr>
  </w:style>
  <w:style w:type="paragraph" w:customStyle="1" w:styleId="TableParagraph">
    <w:name w:val="Table Paragraph"/>
    <w:basedOn w:val="Normal"/>
    <w:autoRedefine/>
    <w:uiPriority w:val="1"/>
    <w:qFormat/>
    <w:rsid w:val="00C732AA"/>
    <w:pPr>
      <w:widowControl w:val="0"/>
    </w:pPr>
    <w:rPr>
      <w:rFonts w:eastAsiaTheme="minorHAnsi"/>
      <w:sz w:val="22"/>
      <w:szCs w:val="22"/>
    </w:rPr>
  </w:style>
  <w:style w:type="paragraph" w:styleId="CommentSubject">
    <w:name w:val="annotation subject"/>
    <w:basedOn w:val="CommentText"/>
    <w:next w:val="CommentText"/>
    <w:link w:val="CommentSubjectChar"/>
    <w:uiPriority w:val="99"/>
    <w:semiHidden/>
    <w:unhideWhenUsed/>
    <w:rsid w:val="003430F4"/>
    <w:pPr>
      <w:widowControl w:val="0"/>
      <w:spacing w:after="0"/>
    </w:pPr>
    <w:rPr>
      <w:b/>
      <w:bCs/>
      <w:lang w:val="en-US"/>
    </w:rPr>
  </w:style>
  <w:style w:type="character" w:customStyle="1" w:styleId="CommentSubjectChar">
    <w:name w:val="Comment Subject Char"/>
    <w:basedOn w:val="CommentTextChar"/>
    <w:link w:val="CommentSubject"/>
    <w:uiPriority w:val="99"/>
    <w:semiHidden/>
    <w:rsid w:val="003430F4"/>
    <w:rPr>
      <w:rFonts w:eastAsiaTheme="minorEastAsia"/>
      <w:b/>
      <w:bCs/>
      <w:sz w:val="20"/>
      <w:szCs w:val="20"/>
      <w:lang w:val="en-US" w:eastAsia="en-AU"/>
    </w:rPr>
  </w:style>
  <w:style w:type="paragraph" w:styleId="Footer">
    <w:name w:val="footer"/>
    <w:basedOn w:val="Normal"/>
    <w:link w:val="FooterChar"/>
    <w:uiPriority w:val="99"/>
    <w:unhideWhenUsed/>
    <w:rsid w:val="003430F4"/>
    <w:pPr>
      <w:tabs>
        <w:tab w:val="center" w:pos="4513"/>
        <w:tab w:val="right" w:pos="9026"/>
      </w:tabs>
    </w:pPr>
  </w:style>
  <w:style w:type="character" w:customStyle="1" w:styleId="FooterChar">
    <w:name w:val="Footer Char"/>
    <w:basedOn w:val="DefaultParagraphFont"/>
    <w:link w:val="Footer"/>
    <w:uiPriority w:val="99"/>
    <w:rsid w:val="003430F4"/>
    <w:rPr>
      <w:rFonts w:eastAsiaTheme="minorEastAsia"/>
      <w:sz w:val="24"/>
      <w:szCs w:val="24"/>
      <w:lang w:val="en-US"/>
    </w:rPr>
  </w:style>
  <w:style w:type="paragraph" w:styleId="NoSpacing">
    <w:name w:val="No Spacing"/>
    <w:uiPriority w:val="1"/>
    <w:rsid w:val="003430F4"/>
    <w:pPr>
      <w:spacing w:after="0" w:line="240" w:lineRule="auto"/>
    </w:pPr>
    <w:rPr>
      <w:rFonts w:eastAsiaTheme="minorEastAsia"/>
      <w:sz w:val="24"/>
      <w:szCs w:val="24"/>
    </w:rPr>
  </w:style>
  <w:style w:type="paragraph" w:styleId="FootnoteText">
    <w:name w:val="footnote text"/>
    <w:basedOn w:val="Normal"/>
    <w:link w:val="FootnoteTextChar"/>
    <w:uiPriority w:val="99"/>
    <w:semiHidden/>
    <w:unhideWhenUsed/>
    <w:rsid w:val="003430F4"/>
    <w:rPr>
      <w:sz w:val="20"/>
      <w:szCs w:val="20"/>
    </w:rPr>
  </w:style>
  <w:style w:type="character" w:customStyle="1" w:styleId="FootnoteTextChar">
    <w:name w:val="Footnote Text Char"/>
    <w:basedOn w:val="DefaultParagraphFont"/>
    <w:link w:val="FootnoteText"/>
    <w:uiPriority w:val="99"/>
    <w:semiHidden/>
    <w:rsid w:val="003430F4"/>
    <w:rPr>
      <w:rFonts w:eastAsiaTheme="minorEastAsia"/>
      <w:sz w:val="20"/>
      <w:szCs w:val="20"/>
      <w:lang w:val="en-US"/>
    </w:rPr>
  </w:style>
  <w:style w:type="character" w:styleId="FootnoteReference">
    <w:name w:val="footnote reference"/>
    <w:basedOn w:val="DefaultParagraphFont"/>
    <w:uiPriority w:val="99"/>
    <w:semiHidden/>
    <w:unhideWhenUsed/>
    <w:rsid w:val="003430F4"/>
    <w:rPr>
      <w:vertAlign w:val="superscript"/>
    </w:rPr>
  </w:style>
  <w:style w:type="paragraph" w:styleId="Title">
    <w:name w:val="Title"/>
    <w:basedOn w:val="Normal"/>
    <w:next w:val="Normal"/>
    <w:link w:val="TitleChar"/>
    <w:uiPriority w:val="10"/>
    <w:rsid w:val="003430F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430F4"/>
    <w:rPr>
      <w:rFonts w:asciiTheme="majorHAnsi" w:eastAsiaTheme="majorEastAsia" w:hAnsiTheme="majorHAnsi" w:cstheme="majorBidi"/>
      <w:color w:val="17365D" w:themeColor="text2" w:themeShade="BF"/>
      <w:spacing w:val="5"/>
      <w:kern w:val="28"/>
      <w:sz w:val="52"/>
      <w:szCs w:val="52"/>
      <w:lang w:val="en-US"/>
    </w:rPr>
  </w:style>
  <w:style w:type="paragraph" w:styleId="ListBullet">
    <w:name w:val="List Bullet"/>
    <w:aliases w:val="Numbered List"/>
    <w:basedOn w:val="ListBulleted"/>
    <w:autoRedefine/>
    <w:qFormat/>
    <w:rsid w:val="00480A1E"/>
    <w:pPr>
      <w:numPr>
        <w:numId w:val="2"/>
      </w:numPr>
    </w:pPr>
  </w:style>
  <w:style w:type="paragraph" w:customStyle="1" w:styleId="bodytext1">
    <w:name w:val="bodytext1"/>
    <w:basedOn w:val="Normal"/>
    <w:rsid w:val="003430F4"/>
    <w:pPr>
      <w:spacing w:before="160" w:line="300" w:lineRule="atLeast"/>
    </w:pPr>
    <w:rPr>
      <w:rFonts w:ascii="Calibri" w:eastAsiaTheme="minorHAnsi" w:hAnsi="Calibri" w:cs="Times New Roman"/>
      <w:sz w:val="22"/>
      <w:szCs w:val="22"/>
      <w:lang w:val="en-AU" w:eastAsia="en-AU"/>
    </w:rPr>
  </w:style>
  <w:style w:type="paragraph" w:customStyle="1" w:styleId="listnumber1">
    <w:name w:val="listnumber1"/>
    <w:basedOn w:val="Normal"/>
    <w:rsid w:val="003430F4"/>
    <w:pPr>
      <w:spacing w:line="300" w:lineRule="atLeast"/>
      <w:ind w:left="360" w:hanging="360"/>
    </w:pPr>
    <w:rPr>
      <w:rFonts w:ascii="Calibri" w:eastAsiaTheme="minorHAnsi" w:hAnsi="Calibri" w:cs="Times New Roman"/>
      <w:sz w:val="22"/>
      <w:szCs w:val="22"/>
      <w:lang w:val="en-AU" w:eastAsia="en-AU"/>
    </w:rPr>
  </w:style>
  <w:style w:type="table" w:styleId="TableGrid">
    <w:name w:val="Table Grid"/>
    <w:basedOn w:val="TableNormal"/>
    <w:uiPriority w:val="59"/>
    <w:rsid w:val="003430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430F4"/>
    <w:pPr>
      <w:spacing w:after="0" w:line="240" w:lineRule="auto"/>
    </w:pPr>
    <w:rPr>
      <w:rFonts w:eastAsiaTheme="minorEastAsia"/>
      <w:sz w:val="24"/>
      <w:szCs w:val="24"/>
      <w:lang w:val="en-US"/>
    </w:rPr>
  </w:style>
  <w:style w:type="character" w:styleId="Strong">
    <w:name w:val="Strong"/>
    <w:uiPriority w:val="22"/>
    <w:qFormat/>
    <w:rsid w:val="003430F4"/>
    <w:rPr>
      <w:sz w:val="22"/>
      <w:szCs w:val="22"/>
    </w:rPr>
  </w:style>
  <w:style w:type="paragraph" w:customStyle="1" w:styleId="BodyText10">
    <w:name w:val="Body Text1"/>
    <w:basedOn w:val="Normal"/>
    <w:rsid w:val="0015215F"/>
    <w:pPr>
      <w:spacing w:line="300" w:lineRule="atLeast"/>
    </w:pPr>
    <w:rPr>
      <w:rFonts w:eastAsiaTheme="minorHAnsi"/>
      <w:sz w:val="22"/>
      <w:szCs w:val="22"/>
      <w:lang w:val="en-AU"/>
    </w:rPr>
  </w:style>
  <w:style w:type="paragraph" w:customStyle="1" w:styleId="ListBulleted">
    <w:name w:val="List Bulleted"/>
    <w:basedOn w:val="ICPSNormal"/>
    <w:link w:val="ListBulletedChar"/>
    <w:rsid w:val="00B30CCC"/>
    <w:pPr>
      <w:numPr>
        <w:numId w:val="3"/>
      </w:numPr>
      <w:spacing w:before="0"/>
    </w:pPr>
  </w:style>
  <w:style w:type="character" w:customStyle="1" w:styleId="ListBulletedChar">
    <w:name w:val="List Bulleted Char"/>
    <w:basedOn w:val="ICPSNormalChar1"/>
    <w:link w:val="ListBulleted"/>
    <w:rsid w:val="00B30CCC"/>
    <w:rPr>
      <w:rFonts w:ascii="Calibri" w:eastAsiaTheme="minorEastAsia" w:hAnsi="Calibri"/>
    </w:rPr>
  </w:style>
  <w:style w:type="paragraph" w:customStyle="1" w:styleId="BulletList">
    <w:name w:val="Bullet List"/>
    <w:basedOn w:val="ICPSNormal"/>
    <w:link w:val="BulletListChar"/>
    <w:autoRedefine/>
    <w:qFormat/>
    <w:rsid w:val="003430F4"/>
    <w:pPr>
      <w:numPr>
        <w:numId w:val="1"/>
      </w:numPr>
      <w:spacing w:before="0"/>
    </w:pPr>
  </w:style>
  <w:style w:type="character" w:customStyle="1" w:styleId="BulletListChar">
    <w:name w:val="Bullet List Char"/>
    <w:basedOn w:val="ICPSNormalChar1"/>
    <w:link w:val="BulletList"/>
    <w:rsid w:val="003430F4"/>
    <w:rPr>
      <w:rFonts w:ascii="Calibri" w:eastAsiaTheme="minorEastAsia" w:hAnsi="Calibri"/>
    </w:rPr>
  </w:style>
  <w:style w:type="paragraph" w:customStyle="1" w:styleId="ICPSTableCaption">
    <w:name w:val="ICPS Table Caption"/>
    <w:basedOn w:val="Caption"/>
    <w:link w:val="ICPSTableCaptionChar"/>
    <w:autoRedefine/>
    <w:qFormat/>
    <w:rsid w:val="003430F4"/>
  </w:style>
  <w:style w:type="character" w:customStyle="1" w:styleId="ICPSTableCaptionChar">
    <w:name w:val="ICPS Table Caption Char"/>
    <w:basedOn w:val="CaptionChar"/>
    <w:link w:val="ICPSTableCaption"/>
    <w:rsid w:val="003430F4"/>
    <w:rPr>
      <w:rFonts w:eastAsiaTheme="minorEastAsia"/>
      <w:b/>
      <w:bCs/>
      <w:color w:val="31849B" w:themeColor="accent5" w:themeShade="BF"/>
      <w:sz w:val="20"/>
      <w:szCs w:val="18"/>
      <w:lang w:val="en-US"/>
    </w:rPr>
  </w:style>
  <w:style w:type="paragraph" w:styleId="TableofFigures">
    <w:name w:val="table of figures"/>
    <w:basedOn w:val="Normal"/>
    <w:next w:val="Normal"/>
    <w:uiPriority w:val="99"/>
    <w:unhideWhenUsed/>
    <w:rsid w:val="003430F4"/>
  </w:style>
  <w:style w:type="character" w:customStyle="1" w:styleId="current-selection">
    <w:name w:val="current-selection"/>
    <w:basedOn w:val="DefaultParagraphFont"/>
    <w:rsid w:val="003430F4"/>
  </w:style>
  <w:style w:type="paragraph" w:styleId="TOC4">
    <w:name w:val="toc 4"/>
    <w:basedOn w:val="Normal"/>
    <w:next w:val="Normal"/>
    <w:autoRedefine/>
    <w:uiPriority w:val="39"/>
    <w:unhideWhenUsed/>
    <w:rsid w:val="003430F4"/>
    <w:pPr>
      <w:spacing w:after="100" w:line="276" w:lineRule="auto"/>
      <w:ind w:left="660"/>
    </w:pPr>
    <w:rPr>
      <w:sz w:val="22"/>
      <w:szCs w:val="22"/>
      <w:lang w:val="en-AU" w:eastAsia="en-AU"/>
    </w:rPr>
  </w:style>
  <w:style w:type="paragraph" w:styleId="TOC5">
    <w:name w:val="toc 5"/>
    <w:basedOn w:val="Normal"/>
    <w:next w:val="Normal"/>
    <w:autoRedefine/>
    <w:uiPriority w:val="39"/>
    <w:unhideWhenUsed/>
    <w:rsid w:val="003430F4"/>
    <w:pPr>
      <w:spacing w:after="100" w:line="276" w:lineRule="auto"/>
      <w:ind w:left="880"/>
    </w:pPr>
    <w:rPr>
      <w:sz w:val="22"/>
      <w:szCs w:val="22"/>
      <w:lang w:val="en-AU" w:eastAsia="en-AU"/>
    </w:rPr>
  </w:style>
  <w:style w:type="paragraph" w:styleId="TOC6">
    <w:name w:val="toc 6"/>
    <w:basedOn w:val="Normal"/>
    <w:next w:val="Normal"/>
    <w:autoRedefine/>
    <w:uiPriority w:val="39"/>
    <w:unhideWhenUsed/>
    <w:rsid w:val="003430F4"/>
    <w:pPr>
      <w:spacing w:after="100" w:line="276" w:lineRule="auto"/>
      <w:ind w:left="1100"/>
    </w:pPr>
    <w:rPr>
      <w:sz w:val="22"/>
      <w:szCs w:val="22"/>
      <w:lang w:val="en-AU" w:eastAsia="en-AU"/>
    </w:rPr>
  </w:style>
  <w:style w:type="paragraph" w:styleId="TOC7">
    <w:name w:val="toc 7"/>
    <w:basedOn w:val="Normal"/>
    <w:next w:val="Normal"/>
    <w:autoRedefine/>
    <w:uiPriority w:val="39"/>
    <w:unhideWhenUsed/>
    <w:rsid w:val="003430F4"/>
    <w:pPr>
      <w:spacing w:after="100" w:line="276" w:lineRule="auto"/>
      <w:ind w:left="1320"/>
    </w:pPr>
    <w:rPr>
      <w:sz w:val="22"/>
      <w:szCs w:val="22"/>
      <w:lang w:val="en-AU" w:eastAsia="en-AU"/>
    </w:rPr>
  </w:style>
  <w:style w:type="paragraph" w:styleId="TOC8">
    <w:name w:val="toc 8"/>
    <w:basedOn w:val="Normal"/>
    <w:next w:val="Normal"/>
    <w:autoRedefine/>
    <w:uiPriority w:val="39"/>
    <w:unhideWhenUsed/>
    <w:rsid w:val="003430F4"/>
    <w:pPr>
      <w:spacing w:after="100" w:line="276" w:lineRule="auto"/>
      <w:ind w:left="1540"/>
    </w:pPr>
    <w:rPr>
      <w:sz w:val="22"/>
      <w:szCs w:val="22"/>
      <w:lang w:val="en-AU" w:eastAsia="en-AU"/>
    </w:rPr>
  </w:style>
  <w:style w:type="paragraph" w:styleId="TOC9">
    <w:name w:val="toc 9"/>
    <w:basedOn w:val="Normal"/>
    <w:next w:val="Normal"/>
    <w:autoRedefine/>
    <w:uiPriority w:val="39"/>
    <w:unhideWhenUsed/>
    <w:rsid w:val="003430F4"/>
    <w:pPr>
      <w:spacing w:after="100" w:line="276" w:lineRule="auto"/>
      <w:ind w:left="1760"/>
    </w:pPr>
    <w:rPr>
      <w:sz w:val="22"/>
      <w:szCs w:val="22"/>
      <w:lang w:val="en-AU" w:eastAsia="en-AU"/>
    </w:rPr>
  </w:style>
  <w:style w:type="paragraph" w:customStyle="1" w:styleId="paragraph">
    <w:name w:val="paragraph"/>
    <w:basedOn w:val="Normal"/>
    <w:rsid w:val="003430F4"/>
    <w:rPr>
      <w:rFonts w:ascii="Times New Roman" w:eastAsia="Times New Roman" w:hAnsi="Times New Roman" w:cs="Times New Roman"/>
    </w:rPr>
  </w:style>
  <w:style w:type="character" w:customStyle="1" w:styleId="spellingerror">
    <w:name w:val="spellingerror"/>
    <w:basedOn w:val="DefaultParagraphFont"/>
    <w:rsid w:val="003430F4"/>
  </w:style>
  <w:style w:type="character" w:customStyle="1" w:styleId="normaltextrun">
    <w:name w:val="normaltextrun"/>
    <w:basedOn w:val="DefaultParagraphFont"/>
    <w:rsid w:val="003430F4"/>
  </w:style>
  <w:style w:type="character" w:customStyle="1" w:styleId="eop">
    <w:name w:val="eop"/>
    <w:basedOn w:val="DefaultParagraphFont"/>
    <w:rsid w:val="003430F4"/>
  </w:style>
  <w:style w:type="paragraph" w:styleId="NormalWeb">
    <w:name w:val="Normal (Web)"/>
    <w:basedOn w:val="Normal"/>
    <w:uiPriority w:val="99"/>
    <w:semiHidden/>
    <w:unhideWhenUsed/>
    <w:rsid w:val="003430F4"/>
    <w:pPr>
      <w:spacing w:before="100" w:beforeAutospacing="1" w:after="100" w:afterAutospacing="1"/>
    </w:pPr>
    <w:rPr>
      <w:rFonts w:ascii="Times New Roman" w:hAnsi="Times New Roman" w:cs="Times New Roman"/>
      <w:lang w:val="en-AU" w:eastAsia="en-AU"/>
    </w:rPr>
  </w:style>
  <w:style w:type="character" w:customStyle="1" w:styleId="apple-converted-space">
    <w:name w:val="apple-converted-space"/>
    <w:basedOn w:val="DefaultParagraphFont"/>
    <w:rsid w:val="003430F4"/>
  </w:style>
  <w:style w:type="table" w:styleId="MediumGrid3-Accent5">
    <w:name w:val="Medium Grid 3 Accent 5"/>
    <w:basedOn w:val="TableNormal"/>
    <w:uiPriority w:val="69"/>
    <w:rsid w:val="00B2065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LightList-Accent5">
    <w:name w:val="Light List Accent 5"/>
    <w:basedOn w:val="TableNormal"/>
    <w:uiPriority w:val="61"/>
    <w:rsid w:val="00FD5E31"/>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Accent6">
    <w:name w:val="Light Grid Accent 6"/>
    <w:basedOn w:val="TableNormal"/>
    <w:uiPriority w:val="62"/>
    <w:rsid w:val="00962A63"/>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Accent5">
    <w:name w:val="Light Grid Accent 5"/>
    <w:basedOn w:val="TableNormal"/>
    <w:uiPriority w:val="62"/>
    <w:rsid w:val="00CF220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Heading20">
    <w:name w:val="Heading2"/>
    <w:basedOn w:val="Heading2"/>
    <w:next w:val="ICPSNormal"/>
    <w:autoRedefine/>
    <w:qFormat/>
    <w:rsid w:val="00E06BBE"/>
    <w:pPr>
      <w:spacing w:before="360" w:after="240"/>
    </w:pPr>
    <w:rPr>
      <w:rFonts w:ascii="Calibri" w:hAnsi="Calibri"/>
      <w:color w:val="215868" w:themeColor="accent5" w:themeShade="80"/>
      <w:sz w:val="28"/>
      <w:szCs w:val="28"/>
    </w:rPr>
  </w:style>
  <w:style w:type="paragraph" w:customStyle="1" w:styleId="ICPSHeading5">
    <w:name w:val="ICPSHeading5"/>
    <w:basedOn w:val="Heading5"/>
    <w:autoRedefine/>
    <w:qFormat/>
    <w:rsid w:val="00E06BBE"/>
    <w:pPr>
      <w:numPr>
        <w:numId w:val="5"/>
      </w:numPr>
    </w:pPr>
    <w:rPr>
      <w:rFonts w:asciiTheme="minorHAnsi" w:hAnsiTheme="minorHAnsi"/>
      <w:b/>
      <w:color w:val="31849B" w:themeColor="accent5" w:themeShade="BF"/>
      <w:sz w:val="22"/>
      <w:lang w:val="en-AU"/>
    </w:rPr>
  </w:style>
  <w:style w:type="paragraph" w:customStyle="1" w:styleId="Default">
    <w:name w:val="Default"/>
    <w:rsid w:val="00042193"/>
    <w:pPr>
      <w:autoSpaceDE w:val="0"/>
      <w:autoSpaceDN w:val="0"/>
      <w:adjustRightInd w:val="0"/>
      <w:spacing w:after="0" w:line="240" w:lineRule="auto"/>
    </w:pPr>
    <w:rPr>
      <w:rFonts w:ascii="Tw Cen MT" w:hAnsi="Tw Cen MT" w:cs="Tw Cen MT"/>
      <w:color w:val="000000"/>
      <w:sz w:val="24"/>
      <w:szCs w:val="24"/>
    </w:rPr>
  </w:style>
  <w:style w:type="paragraph" w:customStyle="1" w:styleId="Normal0">
    <w:name w:val="[Normal]"/>
    <w:uiPriority w:val="99"/>
    <w:rsid w:val="00F36991"/>
    <w:pPr>
      <w:widowControl w:val="0"/>
      <w:autoSpaceDE w:val="0"/>
      <w:autoSpaceDN w:val="0"/>
      <w:adjustRightInd w:val="0"/>
      <w:spacing w:after="0" w:line="240" w:lineRule="auto"/>
    </w:pPr>
    <w:rPr>
      <w:rFonts w:ascii="Arial" w:hAnsi="Arial" w:cs="Arial"/>
      <w:sz w:val="24"/>
      <w:szCs w:val="24"/>
      <w:lang w:val="en-US"/>
    </w:rPr>
  </w:style>
  <w:style w:type="character" w:customStyle="1" w:styleId="A31">
    <w:name w:val="A3+1"/>
    <w:uiPriority w:val="99"/>
    <w:rsid w:val="002B71BC"/>
    <w:rPr>
      <w:rFonts w:cs="HXEZS C+ Frutiger LT"/>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6536922">
      <w:bodyDiv w:val="1"/>
      <w:marLeft w:val="0"/>
      <w:marRight w:val="0"/>
      <w:marTop w:val="0"/>
      <w:marBottom w:val="0"/>
      <w:divBdr>
        <w:top w:val="none" w:sz="0" w:space="0" w:color="auto"/>
        <w:left w:val="none" w:sz="0" w:space="0" w:color="auto"/>
        <w:bottom w:val="none" w:sz="0" w:space="0" w:color="auto"/>
        <w:right w:val="none" w:sz="0" w:space="0" w:color="auto"/>
      </w:divBdr>
    </w:div>
    <w:div w:id="830750559">
      <w:bodyDiv w:val="1"/>
      <w:marLeft w:val="0"/>
      <w:marRight w:val="0"/>
      <w:marTop w:val="0"/>
      <w:marBottom w:val="0"/>
      <w:divBdr>
        <w:top w:val="none" w:sz="0" w:space="0" w:color="auto"/>
        <w:left w:val="none" w:sz="0" w:space="0" w:color="auto"/>
        <w:bottom w:val="none" w:sz="0" w:space="0" w:color="auto"/>
        <w:right w:val="none" w:sz="0" w:space="0" w:color="auto"/>
      </w:divBdr>
    </w:div>
    <w:div w:id="1090852526">
      <w:bodyDiv w:val="1"/>
      <w:marLeft w:val="0"/>
      <w:marRight w:val="0"/>
      <w:marTop w:val="0"/>
      <w:marBottom w:val="0"/>
      <w:divBdr>
        <w:top w:val="none" w:sz="0" w:space="0" w:color="auto"/>
        <w:left w:val="none" w:sz="0" w:space="0" w:color="auto"/>
        <w:bottom w:val="none" w:sz="0" w:space="0" w:color="auto"/>
        <w:right w:val="none" w:sz="0" w:space="0" w:color="auto"/>
      </w:divBdr>
      <w:divsChild>
        <w:div w:id="913469379">
          <w:marLeft w:val="0"/>
          <w:marRight w:val="0"/>
          <w:marTop w:val="0"/>
          <w:marBottom w:val="0"/>
          <w:divBdr>
            <w:top w:val="none" w:sz="0" w:space="0" w:color="auto"/>
            <w:left w:val="none" w:sz="0" w:space="0" w:color="auto"/>
            <w:bottom w:val="none" w:sz="0" w:space="0" w:color="auto"/>
            <w:right w:val="none" w:sz="0" w:space="0" w:color="auto"/>
          </w:divBdr>
          <w:divsChild>
            <w:div w:id="634482660">
              <w:marLeft w:val="0"/>
              <w:marRight w:val="0"/>
              <w:marTop w:val="0"/>
              <w:marBottom w:val="0"/>
              <w:divBdr>
                <w:top w:val="none" w:sz="0" w:space="0" w:color="auto"/>
                <w:left w:val="none" w:sz="0" w:space="0" w:color="auto"/>
                <w:bottom w:val="none" w:sz="0" w:space="0" w:color="auto"/>
                <w:right w:val="none" w:sz="0" w:space="0" w:color="auto"/>
              </w:divBdr>
              <w:divsChild>
                <w:div w:id="86004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732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cu.edu.au/icps"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icps@acu.edu.au"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2D76303-4401-4001-9591-ABDF9CA06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23690</Words>
  <Characters>135036</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ACU</Company>
  <LinksUpToDate>false</LinksUpToDate>
  <CharactersWithSpaces>158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U</dc:creator>
  <cp:lastModifiedBy>BADDELEY, Luella</cp:lastModifiedBy>
  <cp:revision>4</cp:revision>
  <cp:lastPrinted>2017-04-07T06:33:00Z</cp:lastPrinted>
  <dcterms:created xsi:type="dcterms:W3CDTF">2018-07-13T05:15:00Z</dcterms:created>
  <dcterms:modified xsi:type="dcterms:W3CDTF">2018-07-13T05:16:00Z</dcterms:modified>
</cp:coreProperties>
</file>